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57921165"/>
    <w:p w14:paraId="0DFEC0BC" w14:textId="5E71013A" w:rsidR="00734CF9" w:rsidRPr="0092344F" w:rsidRDefault="00734CF9" w:rsidP="00D3453E">
      <w:pPr>
        <w:rPr>
          <w:rFonts w:cs="Times New Roman"/>
          <w:b/>
          <w:bCs/>
          <w:szCs w:val="26"/>
          <w:vertAlign w:val="superscript"/>
          <w:lang w:val="vi-VN"/>
        </w:rPr>
      </w:pPr>
      <w:r w:rsidRPr="0092344F">
        <w:rPr>
          <w:rFonts w:cs="Times New Roman"/>
          <w:b/>
          <w:bCs/>
          <w:noProof/>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006E77E6">
        <w:rPr>
          <w:rFonts w:cs="Times New Roman"/>
          <w:b/>
          <w:bCs/>
          <w:szCs w:val="26"/>
          <w:lang w:val="vi-VN"/>
        </w:rPr>
        <w:t xml:space="preserve">                                                                                                                                                                                                                                                                                                                                                                                         </w:t>
      </w:r>
      <w:r w:rsidRPr="0092344F">
        <w:rPr>
          <w:rFonts w:cs="Times New Roman"/>
          <w:b/>
          <w:bCs/>
          <w:szCs w:val="26"/>
          <w:lang w:val="vi-VN"/>
        </w:rPr>
        <w:t xml:space="preserve">      </w:t>
      </w:r>
    </w:p>
    <w:p w14:paraId="013491D7"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58CB98A8"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15AC3DAD" w14:textId="77777777" w:rsidR="00734CF9" w:rsidRPr="0092344F" w:rsidRDefault="00734CF9" w:rsidP="00D3453E">
      <w:pPr>
        <w:jc w:val="center"/>
        <w:rPr>
          <w:rFonts w:cs="Times New Roman"/>
          <w:szCs w:val="26"/>
          <w:lang w:val="vi-VN"/>
        </w:rPr>
      </w:pPr>
      <w:r w:rsidRPr="0092344F">
        <w:rPr>
          <w:rFonts w:cs="Times New Roman"/>
          <w:szCs w:val="26"/>
          <w:lang w:val="vi-VN"/>
        </w:rPr>
        <w:sym w:font="Wingdings" w:char="F09A"/>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9B"/>
      </w:r>
    </w:p>
    <w:p w14:paraId="0BC6D038" w14:textId="77777777" w:rsidR="00734CF9" w:rsidRPr="00200FB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652EBAED" w14:textId="77777777" w:rsidR="00734CF9" w:rsidRPr="0092344F" w:rsidRDefault="00734CF9" w:rsidP="00D3453E">
      <w:pPr>
        <w:jc w:val="center"/>
        <w:rPr>
          <w:rFonts w:cs="Times New Roman"/>
          <w:b/>
          <w:bCs/>
          <w:szCs w:val="26"/>
          <w:lang w:val="vi-VN"/>
        </w:rPr>
      </w:pPr>
    </w:p>
    <w:p w14:paraId="4CC5F3FB" w14:textId="77777777" w:rsidR="00734CF9" w:rsidRPr="0092344F" w:rsidRDefault="00734CF9" w:rsidP="00D3453E">
      <w:pPr>
        <w:jc w:val="center"/>
        <w:rPr>
          <w:rFonts w:cs="Times New Roman"/>
          <w:b/>
          <w:bCs/>
          <w:szCs w:val="26"/>
          <w:lang w:val="vi-VN"/>
        </w:rPr>
      </w:pPr>
    </w:p>
    <w:p w14:paraId="364C7668" w14:textId="77777777" w:rsidR="00734CF9" w:rsidRPr="0092344F" w:rsidRDefault="00734CF9" w:rsidP="00D3453E">
      <w:pPr>
        <w:jc w:val="center"/>
        <w:rPr>
          <w:rFonts w:cs="Times New Roman"/>
          <w:b/>
          <w:bCs/>
          <w:szCs w:val="26"/>
          <w:lang w:val="vi-VN"/>
        </w:rPr>
      </w:pPr>
    </w:p>
    <w:p w14:paraId="2E67563D"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17817325" w14:textId="77777777" w:rsidR="00734CF9" w:rsidRPr="00200FB9" w:rsidRDefault="00734CF9" w:rsidP="00D3453E">
      <w:pPr>
        <w:rPr>
          <w:rFonts w:cs="Times New Roman"/>
          <w:b/>
          <w:bCs/>
          <w:sz w:val="32"/>
          <w:szCs w:val="32"/>
          <w:vertAlign w:val="superscript"/>
          <w:lang w:val="vi-VN"/>
        </w:rPr>
      </w:pPr>
    </w:p>
    <w:p w14:paraId="5C2AFF06" w14:textId="77777777" w:rsidR="00734CF9" w:rsidRPr="00200FB9" w:rsidRDefault="00734CF9" w:rsidP="00D3453E">
      <w:pPr>
        <w:rPr>
          <w:rFonts w:cs="Times New Roman"/>
          <w:b/>
          <w:bCs/>
          <w:sz w:val="32"/>
          <w:szCs w:val="32"/>
          <w:lang w:val="vi-VN"/>
        </w:rPr>
      </w:pPr>
    </w:p>
    <w:p w14:paraId="788665F0" w14:textId="23555280"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5701A372" w14:textId="77777777" w:rsidR="00734CF9" w:rsidRPr="0092344F" w:rsidRDefault="00734CF9" w:rsidP="00D3453E">
      <w:pPr>
        <w:ind w:left="993"/>
        <w:jc w:val="center"/>
        <w:rPr>
          <w:rFonts w:cs="Times New Roman"/>
          <w:b/>
          <w:bCs/>
          <w:szCs w:val="26"/>
        </w:rPr>
      </w:pPr>
    </w:p>
    <w:p w14:paraId="74E81E9C" w14:textId="77777777" w:rsidR="00734CF9" w:rsidRPr="0092344F" w:rsidRDefault="00734CF9" w:rsidP="00D3453E">
      <w:pPr>
        <w:ind w:left="993"/>
        <w:jc w:val="center"/>
        <w:rPr>
          <w:rFonts w:cs="Times New Roman"/>
          <w:b/>
          <w:bCs/>
          <w:szCs w:val="26"/>
        </w:rPr>
      </w:pPr>
    </w:p>
    <w:p w14:paraId="07EB2A7B" w14:textId="77777777" w:rsidR="00734CF9" w:rsidRPr="0092344F" w:rsidRDefault="00734CF9" w:rsidP="00D3453E">
      <w:pPr>
        <w:jc w:val="center"/>
        <w:rPr>
          <w:rFonts w:cs="Times New Roman"/>
          <w:b/>
          <w:bCs/>
          <w:szCs w:val="26"/>
          <w:lang w:val="vi-VN"/>
        </w:rPr>
      </w:pPr>
    </w:p>
    <w:p w14:paraId="63C9620F"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SINH VIÊN THỰC HIỆN    : LÊ ĐOÀN PHƯƠNG UYÊN</w:t>
      </w:r>
    </w:p>
    <w:p w14:paraId="3FC3CE3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MÃ SINH VIÊN                     : </w:t>
      </w:r>
      <w:bookmarkStart w:id="1" w:name="_Hlk53153210"/>
      <w:r w:rsidRPr="00200FB9">
        <w:rPr>
          <w:rFonts w:cs="Times New Roman"/>
          <w:b/>
          <w:bCs/>
          <w:sz w:val="28"/>
          <w:szCs w:val="28"/>
          <w:lang w:val="vi-VN"/>
        </w:rPr>
        <w:t>2053010159</w:t>
      </w:r>
    </w:p>
    <w:p w14:paraId="55C9E12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NGÀNH/CHUYÊN NGÀNH: </w:t>
      </w:r>
      <w:bookmarkEnd w:id="1"/>
      <w:r w:rsidRPr="00200FB9">
        <w:rPr>
          <w:rFonts w:cs="Times New Roman"/>
          <w:b/>
          <w:bCs/>
          <w:sz w:val="28"/>
          <w:szCs w:val="28"/>
          <w:lang w:val="vi-VN"/>
        </w:rPr>
        <w:t>ĐIỀU DƯỠNG</w:t>
      </w:r>
    </w:p>
    <w:p w14:paraId="3CCE72B9" w14:textId="77777777" w:rsidR="00734CF9" w:rsidRPr="00200FB9" w:rsidRDefault="00734CF9" w:rsidP="00D3453E">
      <w:pPr>
        <w:jc w:val="center"/>
        <w:rPr>
          <w:rFonts w:cs="Times New Roman"/>
          <w:b/>
          <w:bCs/>
          <w:sz w:val="28"/>
          <w:szCs w:val="28"/>
          <w:lang w:val="vi-VN"/>
        </w:rPr>
      </w:pPr>
    </w:p>
    <w:p w14:paraId="571404D6" w14:textId="77777777" w:rsidR="00734CF9" w:rsidRPr="0092344F" w:rsidRDefault="00734CF9" w:rsidP="00D3453E">
      <w:pPr>
        <w:jc w:val="center"/>
        <w:rPr>
          <w:rFonts w:cs="Times New Roman"/>
          <w:b/>
          <w:bCs/>
          <w:szCs w:val="26"/>
          <w:lang w:val="vi-VN"/>
        </w:rPr>
      </w:pPr>
    </w:p>
    <w:p w14:paraId="360A7995" w14:textId="77777777" w:rsidR="00734CF9" w:rsidRDefault="00734CF9" w:rsidP="00D3453E">
      <w:pPr>
        <w:jc w:val="center"/>
        <w:rPr>
          <w:rFonts w:cs="Times New Roman"/>
          <w:b/>
          <w:bCs/>
          <w:szCs w:val="26"/>
        </w:rPr>
      </w:pPr>
    </w:p>
    <w:p w14:paraId="6E3658C4" w14:textId="77777777" w:rsidR="00200FB9" w:rsidRDefault="00200FB9" w:rsidP="00D3453E">
      <w:pPr>
        <w:jc w:val="center"/>
        <w:rPr>
          <w:rFonts w:cs="Times New Roman"/>
          <w:b/>
          <w:bCs/>
          <w:szCs w:val="26"/>
        </w:rPr>
      </w:pPr>
    </w:p>
    <w:p w14:paraId="12F065F3" w14:textId="77777777" w:rsidR="00200FB9" w:rsidRDefault="00200FB9" w:rsidP="00D3453E">
      <w:pPr>
        <w:rPr>
          <w:rFonts w:cs="Times New Roman"/>
          <w:b/>
          <w:bCs/>
          <w:szCs w:val="26"/>
        </w:rPr>
      </w:pPr>
    </w:p>
    <w:p w14:paraId="16CE9755" w14:textId="77777777" w:rsidR="00D6322F" w:rsidRDefault="00D6322F" w:rsidP="00D3453E">
      <w:pPr>
        <w:rPr>
          <w:rFonts w:cs="Times New Roman"/>
          <w:b/>
          <w:bCs/>
          <w:szCs w:val="26"/>
        </w:rPr>
      </w:pPr>
    </w:p>
    <w:p w14:paraId="79FBBB27" w14:textId="77777777" w:rsidR="00200FB9" w:rsidRPr="0092344F" w:rsidRDefault="00200FB9" w:rsidP="00D3453E">
      <w:pPr>
        <w:jc w:val="center"/>
        <w:rPr>
          <w:rFonts w:cs="Times New Roman"/>
          <w:b/>
          <w:bCs/>
          <w:szCs w:val="26"/>
        </w:rPr>
      </w:pPr>
    </w:p>
    <w:p w14:paraId="4AE71BED" w14:textId="77777777" w:rsidR="00734CF9" w:rsidRPr="0092344F" w:rsidRDefault="00734CF9" w:rsidP="00D3453E">
      <w:pPr>
        <w:jc w:val="center"/>
        <w:rPr>
          <w:rFonts w:cs="Times New Roman"/>
          <w:bCs/>
          <w:szCs w:val="26"/>
        </w:rPr>
        <w:sectPr w:rsidR="00734CF9" w:rsidRPr="0092344F" w:rsidSect="00DB294A">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cs="Times New Roman"/>
          <w:bCs/>
          <w:szCs w:val="26"/>
          <w:lang w:val="vi-VN"/>
        </w:rPr>
        <w:t>Thành phố Hồ Chí Minh – Năm 2</w:t>
      </w:r>
      <w:r w:rsidRPr="0092344F">
        <w:rPr>
          <w:rFonts w:cs="Times New Roman"/>
          <w:bCs/>
          <w:szCs w:val="26"/>
        </w:rPr>
        <w:t>02</w:t>
      </w:r>
      <w:bookmarkEnd w:id="0"/>
      <w:r w:rsidRPr="0092344F">
        <w:rPr>
          <w:rFonts w:cs="Times New Roman"/>
          <w:bCs/>
          <w:szCs w:val="26"/>
        </w:rPr>
        <w:t>3</w:t>
      </w:r>
    </w:p>
    <w:p w14:paraId="1F2721ED" w14:textId="77777777" w:rsidR="00734CF9" w:rsidRPr="0092344F" w:rsidRDefault="00734CF9" w:rsidP="00D3453E">
      <w:pPr>
        <w:rPr>
          <w:rFonts w:cs="Times New Roman"/>
          <w:b/>
          <w:bCs/>
          <w:szCs w:val="26"/>
          <w:lang w:val="vi-VN"/>
        </w:rPr>
      </w:pPr>
      <w:r w:rsidRPr="0092344F">
        <w:rPr>
          <w:rFonts w:cs="Times New Roman"/>
          <w:b/>
          <w:bCs/>
          <w:noProof/>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cs="Times New Roman"/>
          <w:b/>
          <w:bCs/>
          <w:szCs w:val="26"/>
          <w:lang w:val="vi-VN"/>
        </w:rPr>
        <w:t xml:space="preserve">      </w:t>
      </w:r>
    </w:p>
    <w:p w14:paraId="3B4D37DF"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1C653763"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720A8E7A" w14:textId="77777777" w:rsidR="00734CF9" w:rsidRPr="00200FB9" w:rsidRDefault="00734CF9" w:rsidP="00D3453E">
      <w:pPr>
        <w:jc w:val="center"/>
        <w:rPr>
          <w:rFonts w:cs="Times New Roman"/>
          <w:sz w:val="28"/>
          <w:szCs w:val="28"/>
          <w:lang w:val="vi-VN"/>
        </w:rPr>
      </w:pPr>
      <w:r w:rsidRPr="00200FB9">
        <w:rPr>
          <w:rFonts w:cs="Times New Roman"/>
          <w:sz w:val="28"/>
          <w:szCs w:val="28"/>
          <w:lang w:val="vi-VN"/>
        </w:rPr>
        <w:sym w:font="Wingdings" w:char="F09A"/>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9B"/>
      </w:r>
    </w:p>
    <w:p w14:paraId="76EF14FA" w14:textId="376AACE5" w:rsidR="00734CF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11B4B914" w14:textId="77777777" w:rsidR="00FA3F42" w:rsidRPr="00FA3F42" w:rsidRDefault="00FA3F42" w:rsidP="00D3453E">
      <w:pPr>
        <w:jc w:val="center"/>
        <w:rPr>
          <w:rFonts w:cs="Times New Roman"/>
          <w:b/>
          <w:bCs/>
          <w:sz w:val="28"/>
          <w:szCs w:val="28"/>
        </w:rPr>
      </w:pPr>
    </w:p>
    <w:p w14:paraId="4D04A166" w14:textId="77777777" w:rsidR="00734CF9" w:rsidRPr="0092344F" w:rsidRDefault="00734CF9" w:rsidP="00D3453E">
      <w:pPr>
        <w:jc w:val="center"/>
        <w:rPr>
          <w:rFonts w:cs="Times New Roman"/>
          <w:b/>
          <w:bCs/>
          <w:szCs w:val="26"/>
          <w:lang w:val="vi-VN"/>
        </w:rPr>
      </w:pPr>
    </w:p>
    <w:p w14:paraId="45B09328" w14:textId="77777777" w:rsidR="00734CF9" w:rsidRPr="0092344F" w:rsidRDefault="00734CF9" w:rsidP="00D3453E">
      <w:pPr>
        <w:jc w:val="center"/>
        <w:rPr>
          <w:rFonts w:cs="Times New Roman"/>
          <w:b/>
          <w:bCs/>
          <w:szCs w:val="26"/>
          <w:lang w:val="vi-VN"/>
        </w:rPr>
      </w:pPr>
    </w:p>
    <w:p w14:paraId="220A3BDA"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7DA6D742" w14:textId="77777777" w:rsidR="00734CF9" w:rsidRPr="00200FB9" w:rsidRDefault="00734CF9" w:rsidP="00D3453E">
      <w:pPr>
        <w:jc w:val="center"/>
        <w:rPr>
          <w:rFonts w:cs="Times New Roman"/>
          <w:b/>
          <w:bCs/>
          <w:sz w:val="32"/>
          <w:szCs w:val="32"/>
          <w:lang w:val="vi-VN"/>
        </w:rPr>
      </w:pPr>
    </w:p>
    <w:p w14:paraId="162CF714" w14:textId="77777777" w:rsidR="00734CF9" w:rsidRPr="0092344F" w:rsidRDefault="00734CF9" w:rsidP="00D3453E">
      <w:pPr>
        <w:rPr>
          <w:rFonts w:cs="Times New Roman"/>
          <w:b/>
          <w:bCs/>
          <w:szCs w:val="26"/>
          <w:lang w:val="vi-VN"/>
        </w:rPr>
      </w:pPr>
    </w:p>
    <w:p w14:paraId="560F79A7" w14:textId="07993C98"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2ABAEF22" w14:textId="77777777" w:rsidR="00734CF9" w:rsidRPr="00200FB9" w:rsidRDefault="00734CF9" w:rsidP="00D3453E">
      <w:pPr>
        <w:ind w:left="800" w:right="800"/>
        <w:jc w:val="center"/>
        <w:rPr>
          <w:rFonts w:cs="Times New Roman"/>
          <w:b/>
          <w:bCs/>
          <w:sz w:val="32"/>
          <w:szCs w:val="32"/>
        </w:rPr>
      </w:pPr>
    </w:p>
    <w:p w14:paraId="6074C1AB" w14:textId="77777777" w:rsidR="00734CF9" w:rsidRPr="0092344F" w:rsidRDefault="00734CF9" w:rsidP="00D3453E">
      <w:pPr>
        <w:jc w:val="center"/>
        <w:rPr>
          <w:rFonts w:cs="Times New Roman"/>
          <w:b/>
          <w:bCs/>
          <w:szCs w:val="26"/>
          <w:lang w:val="vi-VN"/>
        </w:rPr>
      </w:pPr>
    </w:p>
    <w:p w14:paraId="7A36A08C"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SINH VIÊN THỰC HIỆ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LÊ ĐOÀN PHƯƠNG UYÊN</w:t>
      </w:r>
    </w:p>
    <w:p w14:paraId="1CBA1C7D"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MÃ SINH VIÊ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2053010159</w:t>
      </w:r>
    </w:p>
    <w:p w14:paraId="2AE3A42E"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rPr>
        <w:t>NGÀNH/CHUYÊN NGÀNH</w:t>
      </w:r>
      <w:r w:rsidRPr="00200FB9">
        <w:rPr>
          <w:rFonts w:cs="Times New Roman"/>
          <w:b/>
          <w:bCs/>
          <w:sz w:val="28"/>
          <w:szCs w:val="28"/>
          <w:lang w:val="vi-VN"/>
        </w:rPr>
        <w:t>:</w:t>
      </w:r>
      <w:r w:rsidRPr="00200FB9">
        <w:rPr>
          <w:rFonts w:cs="Times New Roman"/>
          <w:b/>
          <w:bCs/>
          <w:sz w:val="28"/>
          <w:szCs w:val="28"/>
        </w:rPr>
        <w:t xml:space="preserve"> ĐIỀU DƯỠNG</w:t>
      </w:r>
    </w:p>
    <w:p w14:paraId="7A1E3819" w14:textId="77777777" w:rsidR="00734CF9" w:rsidRPr="0092344F" w:rsidRDefault="00734CF9" w:rsidP="00D3453E">
      <w:pPr>
        <w:jc w:val="center"/>
        <w:rPr>
          <w:rFonts w:cs="Times New Roman"/>
          <w:b/>
          <w:bCs/>
          <w:szCs w:val="26"/>
        </w:rPr>
      </w:pPr>
    </w:p>
    <w:p w14:paraId="33464AE3" w14:textId="02BA12AA" w:rsidR="00200FB9" w:rsidRPr="00FA3F42" w:rsidRDefault="00734CF9" w:rsidP="00D3453E">
      <w:pPr>
        <w:ind w:firstLine="709"/>
        <w:jc w:val="center"/>
        <w:rPr>
          <w:rFonts w:cs="Times New Roman"/>
          <w:b/>
          <w:bCs/>
          <w:sz w:val="28"/>
          <w:szCs w:val="28"/>
        </w:rPr>
      </w:pPr>
      <w:r w:rsidRPr="00200FB9">
        <w:rPr>
          <w:rFonts w:cs="Times New Roman"/>
          <w:b/>
          <w:bCs/>
          <w:sz w:val="28"/>
          <w:szCs w:val="28"/>
        </w:rPr>
        <w:t>GIẢNG VIÊN HƯỚNG DẪN: ThS. NGUYỄN THỊ MỸ LINH</w:t>
      </w:r>
    </w:p>
    <w:p w14:paraId="4AF9C3A0" w14:textId="77777777" w:rsidR="00200FB9" w:rsidRDefault="00200FB9" w:rsidP="00D3453E">
      <w:pPr>
        <w:jc w:val="center"/>
        <w:rPr>
          <w:rFonts w:cs="Times New Roman"/>
          <w:b/>
          <w:bCs/>
          <w:szCs w:val="26"/>
        </w:rPr>
      </w:pPr>
    </w:p>
    <w:p w14:paraId="50074227" w14:textId="77777777" w:rsidR="00200FB9" w:rsidRDefault="00200FB9" w:rsidP="00D3453E">
      <w:pPr>
        <w:jc w:val="center"/>
        <w:rPr>
          <w:rFonts w:cs="Times New Roman"/>
          <w:b/>
          <w:bCs/>
          <w:szCs w:val="26"/>
        </w:rPr>
      </w:pPr>
    </w:p>
    <w:p w14:paraId="1F69EE32" w14:textId="77777777" w:rsidR="00FA3F42" w:rsidRDefault="00FA3F42" w:rsidP="00D3453E">
      <w:pPr>
        <w:jc w:val="center"/>
        <w:rPr>
          <w:rFonts w:cs="Times New Roman"/>
          <w:b/>
          <w:bCs/>
          <w:szCs w:val="26"/>
        </w:rPr>
      </w:pPr>
    </w:p>
    <w:p w14:paraId="51570BD7" w14:textId="77777777" w:rsidR="00D6322F" w:rsidRDefault="00D6322F" w:rsidP="00D3453E">
      <w:pPr>
        <w:jc w:val="center"/>
        <w:rPr>
          <w:rFonts w:cs="Times New Roman"/>
          <w:b/>
          <w:bCs/>
          <w:szCs w:val="26"/>
        </w:rPr>
      </w:pPr>
    </w:p>
    <w:p w14:paraId="030DE8C0" w14:textId="77777777" w:rsidR="00D6322F" w:rsidRDefault="00D6322F" w:rsidP="00D3453E">
      <w:pPr>
        <w:jc w:val="center"/>
        <w:rPr>
          <w:rFonts w:cs="Times New Roman"/>
          <w:b/>
          <w:bCs/>
          <w:szCs w:val="26"/>
        </w:rPr>
      </w:pPr>
    </w:p>
    <w:p w14:paraId="65FE5E12" w14:textId="77777777" w:rsidR="00FA3F42" w:rsidRPr="0092344F" w:rsidRDefault="00FA3F42" w:rsidP="00D3453E">
      <w:pPr>
        <w:jc w:val="center"/>
        <w:rPr>
          <w:rFonts w:cs="Times New Roman"/>
          <w:b/>
          <w:bCs/>
          <w:szCs w:val="26"/>
        </w:rPr>
      </w:pPr>
    </w:p>
    <w:p w14:paraId="2824BA60" w14:textId="77777777" w:rsidR="00734CF9" w:rsidRDefault="00734CF9" w:rsidP="00D3453E">
      <w:pPr>
        <w:jc w:val="center"/>
        <w:rPr>
          <w:rFonts w:cs="Times New Roman"/>
          <w:bCs/>
          <w:szCs w:val="26"/>
        </w:rPr>
      </w:pPr>
      <w:r w:rsidRPr="0092344F">
        <w:rPr>
          <w:rFonts w:cs="Times New Roman"/>
          <w:bCs/>
          <w:szCs w:val="26"/>
          <w:lang w:val="vi-VN"/>
        </w:rPr>
        <w:t>Thành phố Hồ Chí Minh – Năm 2</w:t>
      </w:r>
      <w:r w:rsidRPr="0092344F">
        <w:rPr>
          <w:rFonts w:cs="Times New Roman"/>
          <w:bCs/>
          <w:szCs w:val="26"/>
        </w:rPr>
        <w:t>0</w:t>
      </w:r>
      <w:r w:rsidR="00200FB9">
        <w:rPr>
          <w:rFonts w:cs="Times New Roman"/>
          <w:bCs/>
          <w:szCs w:val="26"/>
        </w:rPr>
        <w:t>23</w:t>
      </w:r>
    </w:p>
    <w:p w14:paraId="034248BA" w14:textId="109E213F" w:rsidR="00200FB9" w:rsidRPr="0092344F" w:rsidRDefault="00200FB9" w:rsidP="00D3453E">
      <w:pPr>
        <w:rPr>
          <w:rFonts w:cs="Times New Roman"/>
          <w:bCs/>
          <w:szCs w:val="26"/>
        </w:rPr>
        <w:sectPr w:rsidR="00200FB9" w:rsidRPr="0092344F" w:rsidSect="00DB294A">
          <w:pgSz w:w="11906" w:h="16838" w:code="9"/>
          <w:pgMar w:top="1418" w:right="1134" w:bottom="1418" w:left="1985" w:header="709" w:footer="709" w:gutter="0"/>
          <w:cols w:space="708"/>
          <w:titlePg/>
          <w:docGrid w:linePitch="360"/>
        </w:sectPr>
      </w:pPr>
    </w:p>
    <w:p w14:paraId="57042128" w14:textId="6427F37C" w:rsidR="00C80845" w:rsidRPr="008362C3" w:rsidRDefault="00C80845" w:rsidP="00A9746D">
      <w:pPr>
        <w:ind w:firstLine="0"/>
        <w:jc w:val="center"/>
        <w:rPr>
          <w:rFonts w:cs="Times New Roman"/>
          <w:b/>
          <w:bCs/>
          <w:szCs w:val="26"/>
        </w:rPr>
      </w:pPr>
      <w:r w:rsidRPr="008362C3">
        <w:rPr>
          <w:rFonts w:cs="Times New Roman"/>
          <w:b/>
          <w:bCs/>
          <w:szCs w:val="26"/>
        </w:rPr>
        <w:lastRenderedPageBreak/>
        <w:t>MỤC LỤC</w:t>
      </w:r>
    </w:p>
    <w:p w14:paraId="17F5611F" w14:textId="6F4A4BDC" w:rsidR="00A9746D" w:rsidRPr="00A9746D" w:rsidRDefault="003E4238" w:rsidP="00A9746D">
      <w:pPr>
        <w:pStyle w:val="Mucluc1"/>
        <w:rPr>
          <w:rFonts w:eastAsiaTheme="minorEastAsia"/>
          <w:noProof/>
        </w:rPr>
      </w:pPr>
      <w:r w:rsidRPr="00A9746D">
        <w:fldChar w:fldCharType="begin"/>
      </w:r>
      <w:r w:rsidRPr="00A9746D">
        <w:instrText xml:space="preserve"> TOC \o "1-3" \h \z \u </w:instrText>
      </w:r>
      <w:r w:rsidRPr="00A9746D">
        <w:fldChar w:fldCharType="separate"/>
      </w:r>
      <w:hyperlink w:anchor="_Toc156588361" w:history="1">
        <w:r w:rsidR="00A9746D" w:rsidRPr="00A9746D">
          <w:rPr>
            <w:rStyle w:val="Siuktni"/>
            <w:rFonts w:cs="Times New Roman"/>
            <w:noProof/>
            <w:szCs w:val="26"/>
          </w:rPr>
          <w:t>DANH MỤC TỪ VIẾT TẮT</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1 \h </w:instrText>
        </w:r>
        <w:r w:rsidR="00A9746D" w:rsidRPr="00A9746D">
          <w:rPr>
            <w:noProof/>
            <w:webHidden/>
          </w:rPr>
        </w:r>
        <w:r w:rsidR="00A9746D" w:rsidRPr="00A9746D">
          <w:rPr>
            <w:noProof/>
            <w:webHidden/>
          </w:rPr>
          <w:fldChar w:fldCharType="separate"/>
        </w:r>
        <w:r w:rsidR="00A9746D" w:rsidRPr="00A9746D">
          <w:rPr>
            <w:noProof/>
            <w:webHidden/>
          </w:rPr>
          <w:t>i</w:t>
        </w:r>
        <w:r w:rsidR="00A9746D" w:rsidRPr="00A9746D">
          <w:rPr>
            <w:noProof/>
            <w:webHidden/>
          </w:rPr>
          <w:fldChar w:fldCharType="end"/>
        </w:r>
      </w:hyperlink>
    </w:p>
    <w:p w14:paraId="3B9B9643" w14:textId="74FC2405" w:rsidR="00A9746D" w:rsidRPr="00A9746D" w:rsidRDefault="00A9746D" w:rsidP="00A9746D">
      <w:pPr>
        <w:pStyle w:val="Mucluc1"/>
        <w:rPr>
          <w:rFonts w:eastAsiaTheme="minorEastAsia"/>
          <w:noProof/>
        </w:rPr>
      </w:pPr>
      <w:hyperlink w:anchor="_Toc156588362" w:history="1">
        <w:r w:rsidRPr="00A9746D">
          <w:rPr>
            <w:rStyle w:val="Siuktni"/>
            <w:rFonts w:cs="Times New Roman"/>
            <w:noProof/>
            <w:szCs w:val="26"/>
          </w:rPr>
          <w:t>DANH MỤC CÁC BẢNG, BIỂU ĐỒ, HÌNH</w:t>
        </w:r>
        <w:r w:rsidRPr="00A9746D">
          <w:rPr>
            <w:noProof/>
            <w:webHidden/>
          </w:rPr>
          <w:tab/>
        </w:r>
        <w:r w:rsidRPr="00A9746D">
          <w:rPr>
            <w:noProof/>
            <w:webHidden/>
          </w:rPr>
          <w:fldChar w:fldCharType="begin"/>
        </w:r>
        <w:r w:rsidRPr="00A9746D">
          <w:rPr>
            <w:noProof/>
            <w:webHidden/>
          </w:rPr>
          <w:instrText xml:space="preserve"> PAGEREF _Toc156588362 \h </w:instrText>
        </w:r>
        <w:r w:rsidRPr="00A9746D">
          <w:rPr>
            <w:noProof/>
            <w:webHidden/>
          </w:rPr>
        </w:r>
        <w:r w:rsidRPr="00A9746D">
          <w:rPr>
            <w:noProof/>
            <w:webHidden/>
          </w:rPr>
          <w:fldChar w:fldCharType="separate"/>
        </w:r>
        <w:r w:rsidRPr="00A9746D">
          <w:rPr>
            <w:noProof/>
            <w:webHidden/>
          </w:rPr>
          <w:t>ii</w:t>
        </w:r>
        <w:r w:rsidRPr="00A9746D">
          <w:rPr>
            <w:noProof/>
            <w:webHidden/>
          </w:rPr>
          <w:fldChar w:fldCharType="end"/>
        </w:r>
      </w:hyperlink>
    </w:p>
    <w:p w14:paraId="5AE0646D" w14:textId="6EF88C69" w:rsidR="00A9746D" w:rsidRPr="00A9746D" w:rsidRDefault="00A9746D" w:rsidP="00A9746D">
      <w:pPr>
        <w:pStyle w:val="Mucluc1"/>
        <w:rPr>
          <w:rFonts w:eastAsiaTheme="minorEastAsia"/>
          <w:noProof/>
        </w:rPr>
      </w:pPr>
      <w:hyperlink w:anchor="_Toc156588363" w:history="1">
        <w:r w:rsidRPr="00A9746D">
          <w:rPr>
            <w:rStyle w:val="Siuktni"/>
            <w:rFonts w:cs="Times New Roman"/>
            <w:noProof/>
            <w:szCs w:val="26"/>
          </w:rPr>
          <w:t>CHƯƠNG 1: ĐẶT VẤN ĐỀ</w:t>
        </w:r>
        <w:r w:rsidRPr="00A9746D">
          <w:rPr>
            <w:noProof/>
            <w:webHidden/>
          </w:rPr>
          <w:tab/>
        </w:r>
        <w:r w:rsidRPr="00A9746D">
          <w:rPr>
            <w:noProof/>
            <w:webHidden/>
          </w:rPr>
          <w:fldChar w:fldCharType="begin"/>
        </w:r>
        <w:r w:rsidRPr="00A9746D">
          <w:rPr>
            <w:noProof/>
            <w:webHidden/>
          </w:rPr>
          <w:instrText xml:space="preserve"> PAGEREF _Toc156588363 \h </w:instrText>
        </w:r>
        <w:r w:rsidRPr="00A9746D">
          <w:rPr>
            <w:noProof/>
            <w:webHidden/>
          </w:rPr>
        </w:r>
        <w:r w:rsidRPr="00A9746D">
          <w:rPr>
            <w:noProof/>
            <w:webHidden/>
          </w:rPr>
          <w:fldChar w:fldCharType="separate"/>
        </w:r>
        <w:r w:rsidRPr="00A9746D">
          <w:rPr>
            <w:noProof/>
            <w:webHidden/>
          </w:rPr>
          <w:t>1</w:t>
        </w:r>
        <w:r w:rsidRPr="00A9746D">
          <w:rPr>
            <w:noProof/>
            <w:webHidden/>
          </w:rPr>
          <w:fldChar w:fldCharType="end"/>
        </w:r>
      </w:hyperlink>
    </w:p>
    <w:p w14:paraId="6D798C80" w14:textId="7BED4455" w:rsidR="00A9746D" w:rsidRPr="00A9746D" w:rsidRDefault="00A9746D" w:rsidP="00A9746D">
      <w:pPr>
        <w:pStyle w:val="Mucluc1"/>
        <w:rPr>
          <w:rFonts w:eastAsiaTheme="minorEastAsia"/>
          <w:noProof/>
        </w:rPr>
      </w:pPr>
      <w:hyperlink w:anchor="_Toc156588364" w:history="1">
        <w:r w:rsidRPr="00A9746D">
          <w:rPr>
            <w:rStyle w:val="Siuktni"/>
            <w:rFonts w:cs="Times New Roman"/>
            <w:noProof/>
            <w:szCs w:val="26"/>
          </w:rPr>
          <w:t>CHƯƠNG 2: TỔNG QUAN TÀI LIỆU</w:t>
        </w:r>
        <w:r w:rsidRPr="00A9746D">
          <w:rPr>
            <w:noProof/>
            <w:webHidden/>
          </w:rPr>
          <w:tab/>
        </w:r>
        <w:r w:rsidRPr="00A9746D">
          <w:rPr>
            <w:noProof/>
            <w:webHidden/>
          </w:rPr>
          <w:fldChar w:fldCharType="begin"/>
        </w:r>
        <w:r w:rsidRPr="00A9746D">
          <w:rPr>
            <w:noProof/>
            <w:webHidden/>
          </w:rPr>
          <w:instrText xml:space="preserve"> PAGEREF _Toc156588364 \h </w:instrText>
        </w:r>
        <w:r w:rsidRPr="00A9746D">
          <w:rPr>
            <w:noProof/>
            <w:webHidden/>
          </w:rPr>
        </w:r>
        <w:r w:rsidRPr="00A9746D">
          <w:rPr>
            <w:noProof/>
            <w:webHidden/>
          </w:rPr>
          <w:fldChar w:fldCharType="separate"/>
        </w:r>
        <w:r w:rsidRPr="00A9746D">
          <w:rPr>
            <w:noProof/>
            <w:webHidden/>
          </w:rPr>
          <w:t>2</w:t>
        </w:r>
        <w:r w:rsidRPr="00A9746D">
          <w:rPr>
            <w:noProof/>
            <w:webHidden/>
          </w:rPr>
          <w:fldChar w:fldCharType="end"/>
        </w:r>
      </w:hyperlink>
    </w:p>
    <w:p w14:paraId="6B1001B5" w14:textId="4F2801C8" w:rsidR="00A9746D" w:rsidRPr="00A9746D" w:rsidRDefault="00A9746D" w:rsidP="00A9746D">
      <w:pPr>
        <w:pStyle w:val="Mucluc2"/>
        <w:rPr>
          <w:rFonts w:eastAsiaTheme="minorEastAsia"/>
          <w:noProof/>
        </w:rPr>
      </w:pPr>
      <w:hyperlink w:anchor="_Toc156588365" w:history="1">
        <w:r w:rsidRPr="00A9746D">
          <w:rPr>
            <w:rStyle w:val="Siuktni"/>
            <w:rFonts w:cs="Times New Roman"/>
            <w:b w:val="0"/>
            <w:bCs w:val="0"/>
            <w:noProof/>
            <w:szCs w:val="26"/>
          </w:rPr>
          <w:t>2.1.</w:t>
        </w:r>
        <w:r w:rsidRPr="00A9746D">
          <w:rPr>
            <w:rFonts w:eastAsiaTheme="minorEastAsia"/>
            <w:noProof/>
          </w:rPr>
          <w:tab/>
        </w:r>
        <w:r w:rsidRPr="00A9746D">
          <w:rPr>
            <w:rStyle w:val="Siuktni"/>
            <w:rFonts w:cs="Times New Roman"/>
            <w:b w:val="0"/>
            <w:bCs w:val="0"/>
            <w:noProof/>
            <w:szCs w:val="26"/>
          </w:rPr>
          <w:t>Tổng quan Điều dưỡng</w:t>
        </w:r>
        <w:r w:rsidRPr="00A9746D">
          <w:rPr>
            <w:noProof/>
            <w:webHidden/>
          </w:rPr>
          <w:tab/>
        </w:r>
        <w:r w:rsidRPr="00A9746D">
          <w:rPr>
            <w:noProof/>
            <w:webHidden/>
          </w:rPr>
          <w:fldChar w:fldCharType="begin"/>
        </w:r>
        <w:r w:rsidRPr="00A9746D">
          <w:rPr>
            <w:noProof/>
            <w:webHidden/>
          </w:rPr>
          <w:instrText xml:space="preserve"> PAGEREF _Toc156588365 \h </w:instrText>
        </w:r>
        <w:r w:rsidRPr="00A9746D">
          <w:rPr>
            <w:noProof/>
            <w:webHidden/>
          </w:rPr>
        </w:r>
        <w:r w:rsidRPr="00A9746D">
          <w:rPr>
            <w:noProof/>
            <w:webHidden/>
          </w:rPr>
          <w:fldChar w:fldCharType="separate"/>
        </w:r>
        <w:r w:rsidRPr="00A9746D">
          <w:rPr>
            <w:noProof/>
            <w:webHidden/>
          </w:rPr>
          <w:t>2</w:t>
        </w:r>
        <w:r w:rsidRPr="00A9746D">
          <w:rPr>
            <w:noProof/>
            <w:webHidden/>
          </w:rPr>
          <w:fldChar w:fldCharType="end"/>
        </w:r>
      </w:hyperlink>
    </w:p>
    <w:p w14:paraId="601E7CA8" w14:textId="6EB02629" w:rsidR="00A9746D" w:rsidRPr="00A9746D" w:rsidRDefault="00A9746D" w:rsidP="00A9746D">
      <w:pPr>
        <w:pStyle w:val="Mucluc3"/>
        <w:rPr>
          <w:rFonts w:eastAsiaTheme="minorEastAsia"/>
          <w:noProof/>
        </w:rPr>
      </w:pPr>
      <w:hyperlink w:anchor="_Toc156588366" w:history="1">
        <w:r w:rsidRPr="00A9746D">
          <w:rPr>
            <w:rStyle w:val="Siuktni"/>
            <w:rFonts w:cs="Times New Roman"/>
            <w:i/>
            <w:iCs/>
            <w:noProof/>
            <w:szCs w:val="26"/>
          </w:rPr>
          <w:t>2.1.1.</w:t>
        </w:r>
        <w:r w:rsidRPr="00A9746D">
          <w:rPr>
            <w:rFonts w:eastAsiaTheme="minorEastAsia"/>
            <w:noProof/>
          </w:rPr>
          <w:tab/>
        </w:r>
        <w:r w:rsidRPr="00A9746D">
          <w:rPr>
            <w:rStyle w:val="Siuktni"/>
            <w:rFonts w:cs="Times New Roman"/>
            <w:i/>
            <w:iCs/>
            <w:noProof/>
            <w:szCs w:val="26"/>
          </w:rPr>
          <w:t>Định nghĩa Điều dưỡng</w:t>
        </w:r>
        <w:r w:rsidRPr="00A9746D">
          <w:rPr>
            <w:noProof/>
            <w:webHidden/>
          </w:rPr>
          <w:tab/>
        </w:r>
        <w:r w:rsidRPr="00A9746D">
          <w:rPr>
            <w:noProof/>
            <w:webHidden/>
          </w:rPr>
          <w:fldChar w:fldCharType="begin"/>
        </w:r>
        <w:r w:rsidRPr="00A9746D">
          <w:rPr>
            <w:noProof/>
            <w:webHidden/>
          </w:rPr>
          <w:instrText xml:space="preserve"> PAGEREF _Toc156588366 \h </w:instrText>
        </w:r>
        <w:r w:rsidRPr="00A9746D">
          <w:rPr>
            <w:noProof/>
            <w:webHidden/>
          </w:rPr>
        </w:r>
        <w:r w:rsidRPr="00A9746D">
          <w:rPr>
            <w:noProof/>
            <w:webHidden/>
          </w:rPr>
          <w:fldChar w:fldCharType="separate"/>
        </w:r>
        <w:r w:rsidRPr="00A9746D">
          <w:rPr>
            <w:noProof/>
            <w:webHidden/>
          </w:rPr>
          <w:t>2</w:t>
        </w:r>
        <w:r w:rsidRPr="00A9746D">
          <w:rPr>
            <w:noProof/>
            <w:webHidden/>
          </w:rPr>
          <w:fldChar w:fldCharType="end"/>
        </w:r>
      </w:hyperlink>
    </w:p>
    <w:p w14:paraId="0CA11545" w14:textId="107C2555" w:rsidR="00A9746D" w:rsidRPr="00A9746D" w:rsidRDefault="00A9746D" w:rsidP="00A9746D">
      <w:pPr>
        <w:pStyle w:val="Mucluc3"/>
        <w:rPr>
          <w:rFonts w:eastAsiaTheme="minorEastAsia"/>
          <w:noProof/>
        </w:rPr>
      </w:pPr>
      <w:hyperlink w:anchor="_Toc156588367" w:history="1">
        <w:r w:rsidRPr="00A9746D">
          <w:rPr>
            <w:rStyle w:val="Siuktni"/>
            <w:rFonts w:cs="Times New Roman"/>
            <w:i/>
            <w:iCs/>
            <w:noProof/>
            <w:szCs w:val="26"/>
          </w:rPr>
          <w:t>2.1.2.</w:t>
        </w:r>
        <w:r w:rsidRPr="00A9746D">
          <w:rPr>
            <w:rFonts w:eastAsiaTheme="minorEastAsia"/>
            <w:noProof/>
          </w:rPr>
          <w:tab/>
        </w:r>
        <w:r w:rsidRPr="00A9746D">
          <w:rPr>
            <w:rStyle w:val="Siuktni"/>
            <w:rFonts w:cs="Times New Roman"/>
            <w:i/>
            <w:iCs/>
            <w:noProof/>
            <w:szCs w:val="26"/>
          </w:rPr>
          <w:t>Nhiệm vụ của Điều dưỡng</w:t>
        </w:r>
        <w:r w:rsidRPr="00A9746D">
          <w:rPr>
            <w:noProof/>
            <w:webHidden/>
          </w:rPr>
          <w:tab/>
        </w:r>
        <w:r w:rsidRPr="00A9746D">
          <w:rPr>
            <w:noProof/>
            <w:webHidden/>
          </w:rPr>
          <w:fldChar w:fldCharType="begin"/>
        </w:r>
        <w:r w:rsidRPr="00A9746D">
          <w:rPr>
            <w:noProof/>
            <w:webHidden/>
          </w:rPr>
          <w:instrText xml:space="preserve"> PAGEREF _Toc156588367 \h </w:instrText>
        </w:r>
        <w:r w:rsidRPr="00A9746D">
          <w:rPr>
            <w:noProof/>
            <w:webHidden/>
          </w:rPr>
        </w:r>
        <w:r w:rsidRPr="00A9746D">
          <w:rPr>
            <w:noProof/>
            <w:webHidden/>
          </w:rPr>
          <w:fldChar w:fldCharType="separate"/>
        </w:r>
        <w:r w:rsidRPr="00A9746D">
          <w:rPr>
            <w:noProof/>
            <w:webHidden/>
          </w:rPr>
          <w:t>2</w:t>
        </w:r>
        <w:r w:rsidRPr="00A9746D">
          <w:rPr>
            <w:noProof/>
            <w:webHidden/>
          </w:rPr>
          <w:fldChar w:fldCharType="end"/>
        </w:r>
      </w:hyperlink>
    </w:p>
    <w:p w14:paraId="1AB9C28C" w14:textId="28817EEF" w:rsidR="00A9746D" w:rsidRPr="00A9746D" w:rsidRDefault="00A9746D" w:rsidP="00A9746D">
      <w:pPr>
        <w:pStyle w:val="Mucluc2"/>
        <w:rPr>
          <w:rFonts w:eastAsiaTheme="minorEastAsia"/>
          <w:noProof/>
        </w:rPr>
      </w:pPr>
      <w:hyperlink w:anchor="_Toc156588368" w:history="1">
        <w:r w:rsidRPr="00A9746D">
          <w:rPr>
            <w:rStyle w:val="Siuktni"/>
            <w:rFonts w:cs="Times New Roman"/>
            <w:b w:val="0"/>
            <w:bCs w:val="0"/>
            <w:noProof/>
            <w:szCs w:val="26"/>
          </w:rPr>
          <w:t>2.2.</w:t>
        </w:r>
        <w:r w:rsidRPr="00A9746D">
          <w:rPr>
            <w:rFonts w:eastAsiaTheme="minorEastAsia"/>
            <w:noProof/>
          </w:rPr>
          <w:tab/>
        </w:r>
        <w:r w:rsidRPr="00A9746D">
          <w:rPr>
            <w:rStyle w:val="Siuktni"/>
            <w:rFonts w:cs="Times New Roman"/>
            <w:b w:val="0"/>
            <w:bCs w:val="0"/>
            <w:noProof/>
            <w:szCs w:val="26"/>
          </w:rPr>
          <w:t>Tổng quan Thái độ</w:t>
        </w:r>
        <w:r w:rsidRPr="00A9746D">
          <w:rPr>
            <w:noProof/>
            <w:webHidden/>
          </w:rPr>
          <w:tab/>
        </w:r>
        <w:r w:rsidRPr="00A9746D">
          <w:rPr>
            <w:noProof/>
            <w:webHidden/>
          </w:rPr>
          <w:fldChar w:fldCharType="begin"/>
        </w:r>
        <w:r w:rsidRPr="00A9746D">
          <w:rPr>
            <w:noProof/>
            <w:webHidden/>
          </w:rPr>
          <w:instrText xml:space="preserve"> PAGEREF _Toc156588368 \h </w:instrText>
        </w:r>
        <w:r w:rsidRPr="00A9746D">
          <w:rPr>
            <w:noProof/>
            <w:webHidden/>
          </w:rPr>
        </w:r>
        <w:r w:rsidRPr="00A9746D">
          <w:rPr>
            <w:noProof/>
            <w:webHidden/>
          </w:rPr>
          <w:fldChar w:fldCharType="separate"/>
        </w:r>
        <w:r w:rsidRPr="00A9746D">
          <w:rPr>
            <w:noProof/>
            <w:webHidden/>
          </w:rPr>
          <w:t>3</w:t>
        </w:r>
        <w:r w:rsidRPr="00A9746D">
          <w:rPr>
            <w:noProof/>
            <w:webHidden/>
          </w:rPr>
          <w:fldChar w:fldCharType="end"/>
        </w:r>
      </w:hyperlink>
    </w:p>
    <w:p w14:paraId="63693D77" w14:textId="12D7845A" w:rsidR="00A9746D" w:rsidRPr="00A9746D" w:rsidRDefault="00A9746D" w:rsidP="00A9746D">
      <w:pPr>
        <w:pStyle w:val="Mucluc3"/>
        <w:rPr>
          <w:rFonts w:eastAsiaTheme="minorEastAsia"/>
          <w:noProof/>
        </w:rPr>
      </w:pPr>
      <w:hyperlink w:anchor="_Toc156588369" w:history="1">
        <w:r w:rsidRPr="00A9746D">
          <w:rPr>
            <w:rStyle w:val="Siuktni"/>
            <w:rFonts w:cs="Times New Roman"/>
            <w:i/>
            <w:iCs/>
            <w:noProof/>
            <w:szCs w:val="26"/>
          </w:rPr>
          <w:t>2.2.1.</w:t>
        </w:r>
        <w:r w:rsidRPr="00A9746D">
          <w:rPr>
            <w:rFonts w:eastAsiaTheme="minorEastAsia"/>
            <w:noProof/>
          </w:rPr>
          <w:tab/>
        </w:r>
        <w:r w:rsidRPr="00A9746D">
          <w:rPr>
            <w:rStyle w:val="Siuktni"/>
            <w:rFonts w:cs="Times New Roman"/>
            <w:i/>
            <w:iCs/>
            <w:noProof/>
            <w:szCs w:val="26"/>
          </w:rPr>
          <w:t>Định nghĩa Thái độ</w:t>
        </w:r>
        <w:r w:rsidRPr="00A9746D">
          <w:rPr>
            <w:noProof/>
            <w:webHidden/>
          </w:rPr>
          <w:tab/>
        </w:r>
        <w:r w:rsidRPr="00A9746D">
          <w:rPr>
            <w:noProof/>
            <w:webHidden/>
          </w:rPr>
          <w:fldChar w:fldCharType="begin"/>
        </w:r>
        <w:r w:rsidRPr="00A9746D">
          <w:rPr>
            <w:noProof/>
            <w:webHidden/>
          </w:rPr>
          <w:instrText xml:space="preserve"> PAGEREF _Toc156588369 \h </w:instrText>
        </w:r>
        <w:r w:rsidRPr="00A9746D">
          <w:rPr>
            <w:noProof/>
            <w:webHidden/>
          </w:rPr>
        </w:r>
        <w:r w:rsidRPr="00A9746D">
          <w:rPr>
            <w:noProof/>
            <w:webHidden/>
          </w:rPr>
          <w:fldChar w:fldCharType="separate"/>
        </w:r>
        <w:r w:rsidRPr="00A9746D">
          <w:rPr>
            <w:noProof/>
            <w:webHidden/>
          </w:rPr>
          <w:t>3</w:t>
        </w:r>
        <w:r w:rsidRPr="00A9746D">
          <w:rPr>
            <w:noProof/>
            <w:webHidden/>
          </w:rPr>
          <w:fldChar w:fldCharType="end"/>
        </w:r>
      </w:hyperlink>
    </w:p>
    <w:p w14:paraId="5767D871" w14:textId="11501A77" w:rsidR="00A9746D" w:rsidRPr="00A9746D" w:rsidRDefault="00A9746D" w:rsidP="00A9746D">
      <w:pPr>
        <w:pStyle w:val="Mucluc3"/>
        <w:rPr>
          <w:rFonts w:eastAsiaTheme="minorEastAsia"/>
          <w:noProof/>
        </w:rPr>
      </w:pPr>
      <w:hyperlink w:anchor="_Toc156588370" w:history="1">
        <w:r w:rsidRPr="00A9746D">
          <w:rPr>
            <w:rStyle w:val="Siuktni"/>
            <w:rFonts w:cs="Times New Roman"/>
            <w:i/>
            <w:iCs/>
            <w:noProof/>
            <w:szCs w:val="26"/>
          </w:rPr>
          <w:t>2.2.2.</w:t>
        </w:r>
        <w:r w:rsidRPr="00A9746D">
          <w:rPr>
            <w:rFonts w:eastAsiaTheme="minorEastAsia"/>
            <w:noProof/>
          </w:rPr>
          <w:tab/>
        </w:r>
        <w:r w:rsidRPr="00A9746D">
          <w:rPr>
            <w:rStyle w:val="Siuktni"/>
            <w:rFonts w:cs="Times New Roman"/>
            <w:i/>
            <w:iCs/>
            <w:noProof/>
            <w:szCs w:val="26"/>
          </w:rPr>
          <w:t>Thái độ đối với hành vi</w:t>
        </w:r>
        <w:r w:rsidRPr="00A9746D">
          <w:rPr>
            <w:noProof/>
            <w:webHidden/>
          </w:rPr>
          <w:tab/>
        </w:r>
        <w:r w:rsidRPr="00A9746D">
          <w:rPr>
            <w:noProof/>
            <w:webHidden/>
          </w:rPr>
          <w:fldChar w:fldCharType="begin"/>
        </w:r>
        <w:r w:rsidRPr="00A9746D">
          <w:rPr>
            <w:noProof/>
            <w:webHidden/>
          </w:rPr>
          <w:instrText xml:space="preserve"> PAGEREF _Toc156588370 \h </w:instrText>
        </w:r>
        <w:r w:rsidRPr="00A9746D">
          <w:rPr>
            <w:noProof/>
            <w:webHidden/>
          </w:rPr>
        </w:r>
        <w:r w:rsidRPr="00A9746D">
          <w:rPr>
            <w:noProof/>
            <w:webHidden/>
          </w:rPr>
          <w:fldChar w:fldCharType="separate"/>
        </w:r>
        <w:r w:rsidRPr="00A9746D">
          <w:rPr>
            <w:noProof/>
            <w:webHidden/>
          </w:rPr>
          <w:t>4</w:t>
        </w:r>
        <w:r w:rsidRPr="00A9746D">
          <w:rPr>
            <w:noProof/>
            <w:webHidden/>
          </w:rPr>
          <w:fldChar w:fldCharType="end"/>
        </w:r>
      </w:hyperlink>
    </w:p>
    <w:p w14:paraId="45E75B90" w14:textId="1A165F8B" w:rsidR="00A9746D" w:rsidRPr="00A9746D" w:rsidRDefault="00A9746D" w:rsidP="00A9746D">
      <w:pPr>
        <w:pStyle w:val="Mucluc2"/>
        <w:rPr>
          <w:rFonts w:eastAsiaTheme="minorEastAsia"/>
          <w:noProof/>
        </w:rPr>
      </w:pPr>
      <w:hyperlink w:anchor="_Toc156588371" w:history="1">
        <w:r w:rsidRPr="00A9746D">
          <w:rPr>
            <w:rStyle w:val="Siuktni"/>
            <w:rFonts w:cs="Times New Roman"/>
            <w:b w:val="0"/>
            <w:bCs w:val="0"/>
            <w:noProof/>
            <w:szCs w:val="26"/>
          </w:rPr>
          <w:t>2.3.</w:t>
        </w:r>
        <w:r w:rsidRPr="00A9746D">
          <w:rPr>
            <w:rFonts w:eastAsiaTheme="minorEastAsia"/>
            <w:noProof/>
          </w:rPr>
          <w:tab/>
        </w:r>
        <w:r w:rsidRPr="00A9746D">
          <w:rPr>
            <w:rStyle w:val="Siuktni"/>
            <w:rFonts w:cs="Times New Roman"/>
            <w:b w:val="0"/>
            <w:bCs w:val="0"/>
            <w:noProof/>
            <w:szCs w:val="26"/>
          </w:rPr>
          <w:t>Tổng quan Nghiên cứu khoa học</w:t>
        </w:r>
        <w:r w:rsidRPr="00A9746D">
          <w:rPr>
            <w:noProof/>
            <w:webHidden/>
          </w:rPr>
          <w:tab/>
        </w:r>
        <w:r w:rsidRPr="00A9746D">
          <w:rPr>
            <w:noProof/>
            <w:webHidden/>
          </w:rPr>
          <w:fldChar w:fldCharType="begin"/>
        </w:r>
        <w:r w:rsidRPr="00A9746D">
          <w:rPr>
            <w:noProof/>
            <w:webHidden/>
          </w:rPr>
          <w:instrText xml:space="preserve"> PAGEREF _Toc156588371 \h </w:instrText>
        </w:r>
        <w:r w:rsidRPr="00A9746D">
          <w:rPr>
            <w:noProof/>
            <w:webHidden/>
          </w:rPr>
        </w:r>
        <w:r w:rsidRPr="00A9746D">
          <w:rPr>
            <w:noProof/>
            <w:webHidden/>
          </w:rPr>
          <w:fldChar w:fldCharType="separate"/>
        </w:r>
        <w:r w:rsidRPr="00A9746D">
          <w:rPr>
            <w:noProof/>
            <w:webHidden/>
          </w:rPr>
          <w:t>4</w:t>
        </w:r>
        <w:r w:rsidRPr="00A9746D">
          <w:rPr>
            <w:noProof/>
            <w:webHidden/>
          </w:rPr>
          <w:fldChar w:fldCharType="end"/>
        </w:r>
      </w:hyperlink>
    </w:p>
    <w:p w14:paraId="57B08E75" w14:textId="6FB0DA13" w:rsidR="00A9746D" w:rsidRPr="00A9746D" w:rsidRDefault="00A9746D" w:rsidP="00A9746D">
      <w:pPr>
        <w:pStyle w:val="Mucluc3"/>
        <w:rPr>
          <w:rFonts w:eastAsiaTheme="minorEastAsia"/>
          <w:noProof/>
        </w:rPr>
      </w:pPr>
      <w:hyperlink w:anchor="_Toc156588372" w:history="1">
        <w:r w:rsidRPr="00A9746D">
          <w:rPr>
            <w:rStyle w:val="Siuktni"/>
            <w:rFonts w:cs="Times New Roman"/>
            <w:i/>
            <w:iCs/>
            <w:noProof/>
            <w:szCs w:val="26"/>
          </w:rPr>
          <w:t>2.3.1.</w:t>
        </w:r>
        <w:r w:rsidRPr="00A9746D">
          <w:rPr>
            <w:rFonts w:eastAsiaTheme="minorEastAsia"/>
            <w:noProof/>
          </w:rPr>
          <w:tab/>
        </w:r>
        <w:r w:rsidRPr="00A9746D">
          <w:rPr>
            <w:rStyle w:val="Siuktni"/>
            <w:rFonts w:cs="Times New Roman"/>
            <w:i/>
            <w:iCs/>
            <w:noProof/>
            <w:szCs w:val="26"/>
          </w:rPr>
          <w:t>Khái niệm nghiên cứu khoa học</w:t>
        </w:r>
        <w:r w:rsidRPr="00A9746D">
          <w:rPr>
            <w:noProof/>
            <w:webHidden/>
          </w:rPr>
          <w:tab/>
        </w:r>
        <w:r w:rsidRPr="00A9746D">
          <w:rPr>
            <w:noProof/>
            <w:webHidden/>
          </w:rPr>
          <w:fldChar w:fldCharType="begin"/>
        </w:r>
        <w:r w:rsidRPr="00A9746D">
          <w:rPr>
            <w:noProof/>
            <w:webHidden/>
          </w:rPr>
          <w:instrText xml:space="preserve"> PAGEREF _Toc156588372 \h </w:instrText>
        </w:r>
        <w:r w:rsidRPr="00A9746D">
          <w:rPr>
            <w:noProof/>
            <w:webHidden/>
          </w:rPr>
        </w:r>
        <w:r w:rsidRPr="00A9746D">
          <w:rPr>
            <w:noProof/>
            <w:webHidden/>
          </w:rPr>
          <w:fldChar w:fldCharType="separate"/>
        </w:r>
        <w:r w:rsidRPr="00A9746D">
          <w:rPr>
            <w:noProof/>
            <w:webHidden/>
          </w:rPr>
          <w:t>4</w:t>
        </w:r>
        <w:r w:rsidRPr="00A9746D">
          <w:rPr>
            <w:noProof/>
            <w:webHidden/>
          </w:rPr>
          <w:fldChar w:fldCharType="end"/>
        </w:r>
      </w:hyperlink>
    </w:p>
    <w:p w14:paraId="2B5614F8" w14:textId="1EED0487" w:rsidR="00A9746D" w:rsidRPr="00A9746D" w:rsidRDefault="00A9746D" w:rsidP="00A9746D">
      <w:pPr>
        <w:pStyle w:val="Mucluc3"/>
        <w:rPr>
          <w:rFonts w:eastAsiaTheme="minorEastAsia"/>
          <w:noProof/>
        </w:rPr>
      </w:pPr>
      <w:hyperlink w:anchor="_Toc156588373" w:history="1">
        <w:r w:rsidRPr="00A9746D">
          <w:rPr>
            <w:rStyle w:val="Siuktni"/>
            <w:rFonts w:cs="Times New Roman"/>
            <w:i/>
            <w:iCs/>
            <w:noProof/>
            <w:szCs w:val="26"/>
          </w:rPr>
          <w:t>2.3.2.</w:t>
        </w:r>
        <w:r w:rsidRPr="00A9746D">
          <w:rPr>
            <w:rFonts w:eastAsiaTheme="minorEastAsia"/>
            <w:noProof/>
          </w:rPr>
          <w:tab/>
        </w:r>
        <w:r w:rsidRPr="00A9746D">
          <w:rPr>
            <w:rStyle w:val="Siuktni"/>
            <w:rFonts w:cs="Times New Roman"/>
            <w:i/>
            <w:iCs/>
            <w:noProof/>
            <w:szCs w:val="26"/>
          </w:rPr>
          <w:t>Phân loại nghiên cứu khoa học</w:t>
        </w:r>
        <w:r w:rsidRPr="00A9746D">
          <w:rPr>
            <w:noProof/>
            <w:webHidden/>
          </w:rPr>
          <w:tab/>
        </w:r>
        <w:r w:rsidRPr="00A9746D">
          <w:rPr>
            <w:noProof/>
            <w:webHidden/>
          </w:rPr>
          <w:fldChar w:fldCharType="begin"/>
        </w:r>
        <w:r w:rsidRPr="00A9746D">
          <w:rPr>
            <w:noProof/>
            <w:webHidden/>
          </w:rPr>
          <w:instrText xml:space="preserve"> PAGEREF _Toc156588373 \h </w:instrText>
        </w:r>
        <w:r w:rsidRPr="00A9746D">
          <w:rPr>
            <w:noProof/>
            <w:webHidden/>
          </w:rPr>
        </w:r>
        <w:r w:rsidRPr="00A9746D">
          <w:rPr>
            <w:noProof/>
            <w:webHidden/>
          </w:rPr>
          <w:fldChar w:fldCharType="separate"/>
        </w:r>
        <w:r w:rsidRPr="00A9746D">
          <w:rPr>
            <w:noProof/>
            <w:webHidden/>
          </w:rPr>
          <w:t>5</w:t>
        </w:r>
        <w:r w:rsidRPr="00A9746D">
          <w:rPr>
            <w:noProof/>
            <w:webHidden/>
          </w:rPr>
          <w:fldChar w:fldCharType="end"/>
        </w:r>
      </w:hyperlink>
    </w:p>
    <w:p w14:paraId="206F283E" w14:textId="144DA50C" w:rsidR="00A9746D" w:rsidRPr="00A9746D" w:rsidRDefault="00A9746D" w:rsidP="00A9746D">
      <w:pPr>
        <w:pStyle w:val="Mucluc3"/>
        <w:rPr>
          <w:rFonts w:eastAsiaTheme="minorEastAsia"/>
          <w:noProof/>
        </w:rPr>
      </w:pPr>
      <w:hyperlink w:anchor="_Toc156588374" w:history="1">
        <w:r w:rsidRPr="00A9746D">
          <w:rPr>
            <w:rStyle w:val="Siuktni"/>
            <w:rFonts w:cs="Times New Roman"/>
            <w:i/>
            <w:iCs/>
            <w:noProof/>
            <w:szCs w:val="26"/>
          </w:rPr>
          <w:t>2.3.3.</w:t>
        </w:r>
        <w:r w:rsidRPr="00A9746D">
          <w:rPr>
            <w:rFonts w:eastAsiaTheme="minorEastAsia"/>
            <w:noProof/>
          </w:rPr>
          <w:tab/>
        </w:r>
        <w:r w:rsidRPr="00A9746D">
          <w:rPr>
            <w:rStyle w:val="Siuktni"/>
            <w:rFonts w:cs="Times New Roman"/>
            <w:i/>
            <w:iCs/>
            <w:noProof/>
            <w:szCs w:val="26"/>
          </w:rPr>
          <w:t>Các lĩnh vực nghiên cứu khoa học</w:t>
        </w:r>
        <w:r w:rsidRPr="00A9746D">
          <w:rPr>
            <w:noProof/>
            <w:webHidden/>
          </w:rPr>
          <w:tab/>
        </w:r>
        <w:r w:rsidRPr="00A9746D">
          <w:rPr>
            <w:noProof/>
            <w:webHidden/>
          </w:rPr>
          <w:fldChar w:fldCharType="begin"/>
        </w:r>
        <w:r w:rsidRPr="00A9746D">
          <w:rPr>
            <w:noProof/>
            <w:webHidden/>
          </w:rPr>
          <w:instrText xml:space="preserve"> PAGEREF _Toc156588374 \h </w:instrText>
        </w:r>
        <w:r w:rsidRPr="00A9746D">
          <w:rPr>
            <w:noProof/>
            <w:webHidden/>
          </w:rPr>
        </w:r>
        <w:r w:rsidRPr="00A9746D">
          <w:rPr>
            <w:noProof/>
            <w:webHidden/>
          </w:rPr>
          <w:fldChar w:fldCharType="separate"/>
        </w:r>
        <w:r w:rsidRPr="00A9746D">
          <w:rPr>
            <w:noProof/>
            <w:webHidden/>
          </w:rPr>
          <w:t>8</w:t>
        </w:r>
        <w:r w:rsidRPr="00A9746D">
          <w:rPr>
            <w:noProof/>
            <w:webHidden/>
          </w:rPr>
          <w:fldChar w:fldCharType="end"/>
        </w:r>
      </w:hyperlink>
    </w:p>
    <w:p w14:paraId="63678433" w14:textId="0E143587" w:rsidR="00A9746D" w:rsidRPr="00A9746D" w:rsidRDefault="00A9746D" w:rsidP="00A9746D">
      <w:pPr>
        <w:pStyle w:val="Mucluc3"/>
        <w:rPr>
          <w:rFonts w:eastAsiaTheme="minorEastAsia"/>
          <w:noProof/>
        </w:rPr>
      </w:pPr>
      <w:hyperlink w:anchor="_Toc156588375" w:history="1">
        <w:r w:rsidRPr="00A9746D">
          <w:rPr>
            <w:rStyle w:val="Siuktni"/>
            <w:rFonts w:cs="Times New Roman"/>
            <w:i/>
            <w:iCs/>
            <w:noProof/>
            <w:szCs w:val="26"/>
          </w:rPr>
          <w:t>2.3.4.</w:t>
        </w:r>
        <w:r w:rsidRPr="00A9746D">
          <w:rPr>
            <w:rFonts w:eastAsiaTheme="minorEastAsia"/>
            <w:noProof/>
          </w:rPr>
          <w:tab/>
        </w:r>
        <w:r w:rsidRPr="00A9746D">
          <w:rPr>
            <w:rStyle w:val="Siuktni"/>
            <w:rFonts w:cs="Times New Roman"/>
            <w:i/>
            <w:iCs/>
            <w:noProof/>
            <w:szCs w:val="26"/>
          </w:rPr>
          <w:t>Các bước tiến hành nghiên cứu</w:t>
        </w:r>
        <w:r w:rsidRPr="00A9746D">
          <w:rPr>
            <w:noProof/>
            <w:webHidden/>
          </w:rPr>
          <w:tab/>
        </w:r>
        <w:r w:rsidRPr="00A9746D">
          <w:rPr>
            <w:noProof/>
            <w:webHidden/>
          </w:rPr>
          <w:fldChar w:fldCharType="begin"/>
        </w:r>
        <w:r w:rsidRPr="00A9746D">
          <w:rPr>
            <w:noProof/>
            <w:webHidden/>
          </w:rPr>
          <w:instrText xml:space="preserve"> PAGEREF _Toc156588375 \h </w:instrText>
        </w:r>
        <w:r w:rsidRPr="00A9746D">
          <w:rPr>
            <w:noProof/>
            <w:webHidden/>
          </w:rPr>
        </w:r>
        <w:r w:rsidRPr="00A9746D">
          <w:rPr>
            <w:noProof/>
            <w:webHidden/>
          </w:rPr>
          <w:fldChar w:fldCharType="separate"/>
        </w:r>
        <w:r w:rsidRPr="00A9746D">
          <w:rPr>
            <w:noProof/>
            <w:webHidden/>
          </w:rPr>
          <w:t>9</w:t>
        </w:r>
        <w:r w:rsidRPr="00A9746D">
          <w:rPr>
            <w:noProof/>
            <w:webHidden/>
          </w:rPr>
          <w:fldChar w:fldCharType="end"/>
        </w:r>
      </w:hyperlink>
    </w:p>
    <w:p w14:paraId="154782C7" w14:textId="089D49CE" w:rsidR="00A9746D" w:rsidRPr="00A9746D" w:rsidRDefault="00A9746D" w:rsidP="00A9746D">
      <w:pPr>
        <w:pStyle w:val="Mucluc2"/>
        <w:rPr>
          <w:rFonts w:eastAsiaTheme="minorEastAsia"/>
          <w:noProof/>
        </w:rPr>
      </w:pPr>
      <w:hyperlink w:anchor="_Toc156588376" w:history="1">
        <w:r w:rsidRPr="00A9746D">
          <w:rPr>
            <w:rStyle w:val="Siuktni"/>
            <w:rFonts w:cs="Times New Roman"/>
            <w:b w:val="0"/>
            <w:bCs w:val="0"/>
            <w:noProof/>
            <w:szCs w:val="26"/>
          </w:rPr>
          <w:t>2.4.</w:t>
        </w:r>
        <w:r w:rsidRPr="00A9746D">
          <w:rPr>
            <w:rFonts w:eastAsiaTheme="minorEastAsia"/>
            <w:noProof/>
          </w:rPr>
          <w:tab/>
        </w:r>
        <w:r w:rsidRPr="00A9746D">
          <w:rPr>
            <w:rStyle w:val="Siuktni"/>
            <w:rFonts w:cs="Times New Roman"/>
            <w:b w:val="0"/>
            <w:bCs w:val="0"/>
            <w:noProof/>
            <w:szCs w:val="26"/>
          </w:rPr>
          <w:t>Các nghiên cứu về Thái độ đối với Nghiên cứu khoa học của sinh viên điều dưỡng trong và ngoài nước.</w:t>
        </w:r>
        <w:r w:rsidRPr="00A9746D">
          <w:rPr>
            <w:noProof/>
            <w:webHidden/>
          </w:rPr>
          <w:tab/>
        </w:r>
        <w:r w:rsidRPr="00A9746D">
          <w:rPr>
            <w:noProof/>
            <w:webHidden/>
          </w:rPr>
          <w:fldChar w:fldCharType="begin"/>
        </w:r>
        <w:r w:rsidRPr="00A9746D">
          <w:rPr>
            <w:noProof/>
            <w:webHidden/>
          </w:rPr>
          <w:instrText xml:space="preserve"> PAGEREF _Toc156588376 \h </w:instrText>
        </w:r>
        <w:r w:rsidRPr="00A9746D">
          <w:rPr>
            <w:noProof/>
            <w:webHidden/>
          </w:rPr>
        </w:r>
        <w:r w:rsidRPr="00A9746D">
          <w:rPr>
            <w:noProof/>
            <w:webHidden/>
          </w:rPr>
          <w:fldChar w:fldCharType="separate"/>
        </w:r>
        <w:r w:rsidRPr="00A9746D">
          <w:rPr>
            <w:noProof/>
            <w:webHidden/>
          </w:rPr>
          <w:t>10</w:t>
        </w:r>
        <w:r w:rsidRPr="00A9746D">
          <w:rPr>
            <w:noProof/>
            <w:webHidden/>
          </w:rPr>
          <w:fldChar w:fldCharType="end"/>
        </w:r>
      </w:hyperlink>
    </w:p>
    <w:p w14:paraId="7370D57F" w14:textId="6E39FC23" w:rsidR="00A9746D" w:rsidRPr="00A9746D" w:rsidRDefault="00A9746D" w:rsidP="00A9746D">
      <w:pPr>
        <w:pStyle w:val="Mucluc3"/>
        <w:rPr>
          <w:rFonts w:eastAsiaTheme="minorEastAsia"/>
          <w:noProof/>
        </w:rPr>
      </w:pPr>
      <w:hyperlink w:anchor="_Toc156588377" w:history="1">
        <w:r w:rsidRPr="00A9746D">
          <w:rPr>
            <w:rStyle w:val="Siuktni"/>
            <w:rFonts w:cs="Times New Roman"/>
            <w:i/>
            <w:iCs/>
            <w:noProof/>
            <w:szCs w:val="26"/>
          </w:rPr>
          <w:t>2.4.1.</w:t>
        </w:r>
        <w:r w:rsidRPr="00A9746D">
          <w:rPr>
            <w:rFonts w:eastAsiaTheme="minorEastAsia"/>
            <w:noProof/>
          </w:rPr>
          <w:tab/>
        </w:r>
        <w:r w:rsidRPr="00A9746D">
          <w:rPr>
            <w:rStyle w:val="Siuktni"/>
            <w:rFonts w:cs="Times New Roman"/>
            <w:i/>
            <w:iCs/>
            <w:noProof/>
            <w:szCs w:val="26"/>
          </w:rPr>
          <w:t>Trên Thế giới</w:t>
        </w:r>
        <w:r w:rsidRPr="00A9746D">
          <w:rPr>
            <w:noProof/>
            <w:webHidden/>
          </w:rPr>
          <w:tab/>
        </w:r>
        <w:r w:rsidRPr="00A9746D">
          <w:rPr>
            <w:noProof/>
            <w:webHidden/>
          </w:rPr>
          <w:fldChar w:fldCharType="begin"/>
        </w:r>
        <w:r w:rsidRPr="00A9746D">
          <w:rPr>
            <w:noProof/>
            <w:webHidden/>
          </w:rPr>
          <w:instrText xml:space="preserve"> PAGEREF _Toc156588377 \h </w:instrText>
        </w:r>
        <w:r w:rsidRPr="00A9746D">
          <w:rPr>
            <w:noProof/>
            <w:webHidden/>
          </w:rPr>
        </w:r>
        <w:r w:rsidRPr="00A9746D">
          <w:rPr>
            <w:noProof/>
            <w:webHidden/>
          </w:rPr>
          <w:fldChar w:fldCharType="separate"/>
        </w:r>
        <w:r w:rsidRPr="00A9746D">
          <w:rPr>
            <w:noProof/>
            <w:webHidden/>
          </w:rPr>
          <w:t>10</w:t>
        </w:r>
        <w:r w:rsidRPr="00A9746D">
          <w:rPr>
            <w:noProof/>
            <w:webHidden/>
          </w:rPr>
          <w:fldChar w:fldCharType="end"/>
        </w:r>
      </w:hyperlink>
    </w:p>
    <w:p w14:paraId="4ABB54BC" w14:textId="40337878" w:rsidR="00A9746D" w:rsidRPr="00A9746D" w:rsidRDefault="00A9746D" w:rsidP="00A9746D">
      <w:pPr>
        <w:pStyle w:val="Mucluc3"/>
        <w:rPr>
          <w:rFonts w:eastAsiaTheme="minorEastAsia"/>
          <w:noProof/>
        </w:rPr>
      </w:pPr>
      <w:hyperlink w:anchor="_Toc156588378" w:history="1">
        <w:r w:rsidRPr="00A9746D">
          <w:rPr>
            <w:rStyle w:val="Siuktni"/>
            <w:rFonts w:cs="Times New Roman"/>
            <w:i/>
            <w:iCs/>
            <w:noProof/>
            <w:szCs w:val="26"/>
          </w:rPr>
          <w:t>2.4.2.</w:t>
        </w:r>
        <w:r w:rsidRPr="00A9746D">
          <w:rPr>
            <w:rFonts w:eastAsiaTheme="minorEastAsia"/>
            <w:noProof/>
          </w:rPr>
          <w:tab/>
        </w:r>
        <w:r w:rsidRPr="00A9746D">
          <w:rPr>
            <w:rStyle w:val="Siuktni"/>
            <w:rFonts w:cs="Times New Roman"/>
            <w:i/>
            <w:iCs/>
            <w:noProof/>
            <w:szCs w:val="26"/>
          </w:rPr>
          <w:t>Tại Việt Nam</w:t>
        </w:r>
        <w:r w:rsidRPr="00A9746D">
          <w:rPr>
            <w:noProof/>
            <w:webHidden/>
          </w:rPr>
          <w:tab/>
        </w:r>
        <w:r w:rsidRPr="00A9746D">
          <w:rPr>
            <w:noProof/>
            <w:webHidden/>
          </w:rPr>
          <w:fldChar w:fldCharType="begin"/>
        </w:r>
        <w:r w:rsidRPr="00A9746D">
          <w:rPr>
            <w:noProof/>
            <w:webHidden/>
          </w:rPr>
          <w:instrText xml:space="preserve"> PAGEREF _Toc156588378 \h </w:instrText>
        </w:r>
        <w:r w:rsidRPr="00A9746D">
          <w:rPr>
            <w:noProof/>
            <w:webHidden/>
          </w:rPr>
        </w:r>
        <w:r w:rsidRPr="00A9746D">
          <w:rPr>
            <w:noProof/>
            <w:webHidden/>
          </w:rPr>
          <w:fldChar w:fldCharType="separate"/>
        </w:r>
        <w:r w:rsidRPr="00A9746D">
          <w:rPr>
            <w:noProof/>
            <w:webHidden/>
          </w:rPr>
          <w:t>11</w:t>
        </w:r>
        <w:r w:rsidRPr="00A9746D">
          <w:rPr>
            <w:noProof/>
            <w:webHidden/>
          </w:rPr>
          <w:fldChar w:fldCharType="end"/>
        </w:r>
      </w:hyperlink>
    </w:p>
    <w:p w14:paraId="0FAE83D8" w14:textId="54BDBA64" w:rsidR="00A9746D" w:rsidRPr="00A9746D" w:rsidRDefault="00A9746D" w:rsidP="00A9746D">
      <w:pPr>
        <w:pStyle w:val="Mucluc3"/>
        <w:rPr>
          <w:rFonts w:eastAsiaTheme="minorEastAsia"/>
          <w:noProof/>
        </w:rPr>
      </w:pPr>
      <w:hyperlink w:anchor="_Toc156588379" w:history="1">
        <w:r w:rsidRPr="00A9746D">
          <w:rPr>
            <w:rStyle w:val="Siuktni"/>
            <w:rFonts w:cs="Times New Roman"/>
            <w:i/>
            <w:iCs/>
            <w:noProof/>
            <w:szCs w:val="26"/>
          </w:rPr>
          <w:t>2.4.3.</w:t>
        </w:r>
        <w:r w:rsidRPr="00A9746D">
          <w:rPr>
            <w:rFonts w:eastAsiaTheme="minorEastAsia"/>
            <w:noProof/>
          </w:rPr>
          <w:tab/>
        </w:r>
        <w:r w:rsidRPr="00A9746D">
          <w:rPr>
            <w:rStyle w:val="Siuktni"/>
            <w:rFonts w:cs="Times New Roman"/>
            <w:i/>
            <w:iCs/>
            <w:noProof/>
            <w:szCs w:val="26"/>
          </w:rPr>
          <w:t>Một số yếu tố liên quan đến thái độ</w:t>
        </w:r>
        <w:r w:rsidRPr="00A9746D">
          <w:rPr>
            <w:noProof/>
            <w:webHidden/>
          </w:rPr>
          <w:tab/>
        </w:r>
        <w:r w:rsidRPr="00A9746D">
          <w:rPr>
            <w:noProof/>
            <w:webHidden/>
          </w:rPr>
          <w:fldChar w:fldCharType="begin"/>
        </w:r>
        <w:r w:rsidRPr="00A9746D">
          <w:rPr>
            <w:noProof/>
            <w:webHidden/>
          </w:rPr>
          <w:instrText xml:space="preserve"> PAGEREF _Toc156588379 \h </w:instrText>
        </w:r>
        <w:r w:rsidRPr="00A9746D">
          <w:rPr>
            <w:noProof/>
            <w:webHidden/>
          </w:rPr>
        </w:r>
        <w:r w:rsidRPr="00A9746D">
          <w:rPr>
            <w:noProof/>
            <w:webHidden/>
          </w:rPr>
          <w:fldChar w:fldCharType="separate"/>
        </w:r>
        <w:r w:rsidRPr="00A9746D">
          <w:rPr>
            <w:noProof/>
            <w:webHidden/>
          </w:rPr>
          <w:t>12</w:t>
        </w:r>
        <w:r w:rsidRPr="00A9746D">
          <w:rPr>
            <w:noProof/>
            <w:webHidden/>
          </w:rPr>
          <w:fldChar w:fldCharType="end"/>
        </w:r>
      </w:hyperlink>
    </w:p>
    <w:p w14:paraId="3504BD40" w14:textId="2102EBB5" w:rsidR="00A9746D" w:rsidRPr="00A9746D" w:rsidRDefault="00A9746D" w:rsidP="00A9746D">
      <w:pPr>
        <w:pStyle w:val="Mucluc3"/>
        <w:rPr>
          <w:rFonts w:eastAsiaTheme="minorEastAsia"/>
          <w:noProof/>
        </w:rPr>
      </w:pPr>
      <w:hyperlink w:anchor="_Toc156588380" w:history="1">
        <w:r w:rsidRPr="00A9746D">
          <w:rPr>
            <w:rStyle w:val="Siuktni"/>
            <w:rFonts w:cs="Times New Roman"/>
            <w:i/>
            <w:iCs/>
            <w:noProof/>
            <w:szCs w:val="26"/>
          </w:rPr>
          <w:t>2.4.4.</w:t>
        </w:r>
        <w:r w:rsidRPr="00A9746D">
          <w:rPr>
            <w:rFonts w:eastAsiaTheme="minorEastAsia"/>
            <w:noProof/>
          </w:rPr>
          <w:tab/>
        </w:r>
        <w:r w:rsidRPr="00A9746D">
          <w:rPr>
            <w:rStyle w:val="Siuktni"/>
            <w:rFonts w:cs="Times New Roman"/>
            <w:i/>
            <w:iCs/>
            <w:noProof/>
            <w:szCs w:val="26"/>
          </w:rPr>
          <w:t>Một số bộ câu hỏi</w:t>
        </w:r>
        <w:r w:rsidRPr="00A9746D">
          <w:rPr>
            <w:noProof/>
            <w:webHidden/>
          </w:rPr>
          <w:tab/>
        </w:r>
        <w:r w:rsidRPr="00A9746D">
          <w:rPr>
            <w:noProof/>
            <w:webHidden/>
          </w:rPr>
          <w:fldChar w:fldCharType="begin"/>
        </w:r>
        <w:r w:rsidRPr="00A9746D">
          <w:rPr>
            <w:noProof/>
            <w:webHidden/>
          </w:rPr>
          <w:instrText xml:space="preserve"> PAGEREF _Toc156588380 \h </w:instrText>
        </w:r>
        <w:r w:rsidRPr="00A9746D">
          <w:rPr>
            <w:noProof/>
            <w:webHidden/>
          </w:rPr>
        </w:r>
        <w:r w:rsidRPr="00A9746D">
          <w:rPr>
            <w:noProof/>
            <w:webHidden/>
          </w:rPr>
          <w:fldChar w:fldCharType="separate"/>
        </w:r>
        <w:r w:rsidRPr="00A9746D">
          <w:rPr>
            <w:noProof/>
            <w:webHidden/>
          </w:rPr>
          <w:t>13</w:t>
        </w:r>
        <w:r w:rsidRPr="00A9746D">
          <w:rPr>
            <w:noProof/>
            <w:webHidden/>
          </w:rPr>
          <w:fldChar w:fldCharType="end"/>
        </w:r>
      </w:hyperlink>
    </w:p>
    <w:p w14:paraId="11DD1A8B" w14:textId="43133F5C" w:rsidR="00A9746D" w:rsidRPr="00A9746D" w:rsidRDefault="00A9746D" w:rsidP="00A9746D">
      <w:pPr>
        <w:pStyle w:val="Mucluc2"/>
        <w:rPr>
          <w:rFonts w:eastAsiaTheme="minorEastAsia"/>
          <w:noProof/>
        </w:rPr>
      </w:pPr>
      <w:hyperlink w:anchor="_Toc156588381" w:history="1">
        <w:r w:rsidRPr="00A9746D">
          <w:rPr>
            <w:rStyle w:val="Siuktni"/>
            <w:rFonts w:cs="Times New Roman"/>
            <w:b w:val="0"/>
            <w:bCs w:val="0"/>
            <w:noProof/>
            <w:szCs w:val="26"/>
          </w:rPr>
          <w:t>2.5.</w:t>
        </w:r>
        <w:r w:rsidRPr="00A9746D">
          <w:rPr>
            <w:rFonts w:eastAsiaTheme="minorEastAsia"/>
            <w:noProof/>
          </w:rPr>
          <w:tab/>
        </w:r>
        <w:r w:rsidRPr="00A9746D">
          <w:rPr>
            <w:rStyle w:val="Siuktni"/>
            <w:rFonts w:cs="Times New Roman"/>
            <w:b w:val="0"/>
            <w:bCs w:val="0"/>
            <w:noProof/>
            <w:szCs w:val="26"/>
          </w:rPr>
          <w:t>Tổng quan nơi tiến hành nghiên cứu</w:t>
        </w:r>
        <w:r w:rsidRPr="00A9746D">
          <w:rPr>
            <w:noProof/>
            <w:webHidden/>
          </w:rPr>
          <w:tab/>
        </w:r>
        <w:r w:rsidRPr="00A9746D">
          <w:rPr>
            <w:noProof/>
            <w:webHidden/>
          </w:rPr>
          <w:fldChar w:fldCharType="begin"/>
        </w:r>
        <w:r w:rsidRPr="00A9746D">
          <w:rPr>
            <w:noProof/>
            <w:webHidden/>
          </w:rPr>
          <w:instrText xml:space="preserve"> PAGEREF _Toc156588381 \h </w:instrText>
        </w:r>
        <w:r w:rsidRPr="00A9746D">
          <w:rPr>
            <w:noProof/>
            <w:webHidden/>
          </w:rPr>
        </w:r>
        <w:r w:rsidRPr="00A9746D">
          <w:rPr>
            <w:noProof/>
            <w:webHidden/>
          </w:rPr>
          <w:fldChar w:fldCharType="separate"/>
        </w:r>
        <w:r w:rsidRPr="00A9746D">
          <w:rPr>
            <w:noProof/>
            <w:webHidden/>
          </w:rPr>
          <w:t>14</w:t>
        </w:r>
        <w:r w:rsidRPr="00A9746D">
          <w:rPr>
            <w:noProof/>
            <w:webHidden/>
          </w:rPr>
          <w:fldChar w:fldCharType="end"/>
        </w:r>
      </w:hyperlink>
    </w:p>
    <w:p w14:paraId="6A4FF540" w14:textId="0A310939" w:rsidR="00A9746D" w:rsidRPr="00A9746D" w:rsidRDefault="00A9746D" w:rsidP="00A9746D">
      <w:pPr>
        <w:pStyle w:val="Mucluc3"/>
        <w:rPr>
          <w:rFonts w:eastAsiaTheme="minorEastAsia"/>
          <w:noProof/>
        </w:rPr>
      </w:pPr>
      <w:hyperlink w:anchor="_Toc156588382" w:history="1">
        <w:r w:rsidRPr="00A9746D">
          <w:rPr>
            <w:rStyle w:val="Siuktni"/>
            <w:rFonts w:cs="Times New Roman"/>
            <w:i/>
            <w:iCs/>
            <w:noProof/>
            <w:szCs w:val="26"/>
          </w:rPr>
          <w:t>2.5.1.</w:t>
        </w:r>
        <w:r w:rsidRPr="00A9746D">
          <w:rPr>
            <w:rFonts w:eastAsiaTheme="minorEastAsia"/>
            <w:noProof/>
          </w:rPr>
          <w:tab/>
        </w:r>
        <w:r w:rsidRPr="00A9746D">
          <w:rPr>
            <w:rStyle w:val="Siuktni"/>
            <w:rFonts w:cs="Times New Roman"/>
            <w:i/>
            <w:iCs/>
            <w:noProof/>
            <w:szCs w:val="26"/>
          </w:rPr>
          <w:t>Đại học Y khoa Phạm Ngọc Thạch</w:t>
        </w:r>
        <w:r w:rsidRPr="00A9746D">
          <w:rPr>
            <w:noProof/>
            <w:webHidden/>
          </w:rPr>
          <w:tab/>
        </w:r>
        <w:r w:rsidRPr="00A9746D">
          <w:rPr>
            <w:noProof/>
            <w:webHidden/>
          </w:rPr>
          <w:fldChar w:fldCharType="begin"/>
        </w:r>
        <w:r w:rsidRPr="00A9746D">
          <w:rPr>
            <w:noProof/>
            <w:webHidden/>
          </w:rPr>
          <w:instrText xml:space="preserve"> PAGEREF _Toc156588382 \h </w:instrText>
        </w:r>
        <w:r w:rsidRPr="00A9746D">
          <w:rPr>
            <w:noProof/>
            <w:webHidden/>
          </w:rPr>
        </w:r>
        <w:r w:rsidRPr="00A9746D">
          <w:rPr>
            <w:noProof/>
            <w:webHidden/>
          </w:rPr>
          <w:fldChar w:fldCharType="separate"/>
        </w:r>
        <w:r w:rsidRPr="00A9746D">
          <w:rPr>
            <w:noProof/>
            <w:webHidden/>
          </w:rPr>
          <w:t>14</w:t>
        </w:r>
        <w:r w:rsidRPr="00A9746D">
          <w:rPr>
            <w:noProof/>
            <w:webHidden/>
          </w:rPr>
          <w:fldChar w:fldCharType="end"/>
        </w:r>
      </w:hyperlink>
    </w:p>
    <w:p w14:paraId="18807F47" w14:textId="0BAA6066" w:rsidR="00A9746D" w:rsidRPr="00A9746D" w:rsidRDefault="00A9746D" w:rsidP="00A9746D">
      <w:pPr>
        <w:pStyle w:val="Mucluc3"/>
        <w:rPr>
          <w:rFonts w:eastAsiaTheme="minorEastAsia"/>
          <w:noProof/>
        </w:rPr>
      </w:pPr>
      <w:hyperlink w:anchor="_Toc156588383" w:history="1">
        <w:r w:rsidRPr="00A9746D">
          <w:rPr>
            <w:rStyle w:val="Siuktni"/>
            <w:rFonts w:cs="Times New Roman"/>
            <w:i/>
            <w:iCs/>
            <w:noProof/>
            <w:szCs w:val="26"/>
          </w:rPr>
          <w:t>2.5.2.</w:t>
        </w:r>
        <w:r w:rsidRPr="00A9746D">
          <w:rPr>
            <w:rFonts w:eastAsiaTheme="minorEastAsia"/>
            <w:noProof/>
          </w:rPr>
          <w:tab/>
        </w:r>
        <w:r w:rsidRPr="00A9746D">
          <w:rPr>
            <w:rStyle w:val="Siuktni"/>
            <w:rFonts w:cs="Times New Roman"/>
            <w:i/>
            <w:iCs/>
            <w:noProof/>
            <w:szCs w:val="26"/>
          </w:rPr>
          <w:t>Khoa Điều dưỡng – Kỹ thuật Y học</w:t>
        </w:r>
        <w:r w:rsidRPr="00A9746D">
          <w:rPr>
            <w:noProof/>
            <w:webHidden/>
          </w:rPr>
          <w:tab/>
        </w:r>
        <w:r w:rsidRPr="00A9746D">
          <w:rPr>
            <w:noProof/>
            <w:webHidden/>
          </w:rPr>
          <w:fldChar w:fldCharType="begin"/>
        </w:r>
        <w:r w:rsidRPr="00A9746D">
          <w:rPr>
            <w:noProof/>
            <w:webHidden/>
          </w:rPr>
          <w:instrText xml:space="preserve"> PAGEREF _Toc156588383 \h </w:instrText>
        </w:r>
        <w:r w:rsidRPr="00A9746D">
          <w:rPr>
            <w:noProof/>
            <w:webHidden/>
          </w:rPr>
        </w:r>
        <w:r w:rsidRPr="00A9746D">
          <w:rPr>
            <w:noProof/>
            <w:webHidden/>
          </w:rPr>
          <w:fldChar w:fldCharType="separate"/>
        </w:r>
        <w:r w:rsidRPr="00A9746D">
          <w:rPr>
            <w:noProof/>
            <w:webHidden/>
          </w:rPr>
          <w:t>18</w:t>
        </w:r>
        <w:r w:rsidRPr="00A9746D">
          <w:rPr>
            <w:noProof/>
            <w:webHidden/>
          </w:rPr>
          <w:fldChar w:fldCharType="end"/>
        </w:r>
      </w:hyperlink>
    </w:p>
    <w:p w14:paraId="149F9745" w14:textId="46774E0F" w:rsidR="00A9746D" w:rsidRPr="00A9746D" w:rsidRDefault="00A9746D" w:rsidP="00A9746D">
      <w:pPr>
        <w:pStyle w:val="Mucluc3"/>
        <w:rPr>
          <w:rFonts w:eastAsiaTheme="minorEastAsia"/>
          <w:noProof/>
        </w:rPr>
      </w:pPr>
      <w:hyperlink w:anchor="_Toc156588384" w:history="1">
        <w:r w:rsidRPr="00A9746D">
          <w:rPr>
            <w:rStyle w:val="Siuktni"/>
            <w:rFonts w:cs="Times New Roman"/>
            <w:i/>
            <w:iCs/>
            <w:noProof/>
            <w:szCs w:val="26"/>
          </w:rPr>
          <w:t>2.5.3.</w:t>
        </w:r>
        <w:r w:rsidRPr="00A9746D">
          <w:rPr>
            <w:rFonts w:eastAsiaTheme="minorEastAsia"/>
            <w:noProof/>
          </w:rPr>
          <w:tab/>
        </w:r>
        <w:r w:rsidRPr="00A9746D">
          <w:rPr>
            <w:rStyle w:val="Siuktni"/>
            <w:rFonts w:cs="Times New Roman"/>
            <w:i/>
            <w:iCs/>
            <w:noProof/>
            <w:szCs w:val="26"/>
          </w:rPr>
          <w:t>Ngành Điều dưỡng đa khoa và Điều dưỡng các chuyên ngành</w:t>
        </w:r>
        <w:r w:rsidRPr="00A9746D">
          <w:rPr>
            <w:noProof/>
            <w:webHidden/>
          </w:rPr>
          <w:tab/>
        </w:r>
        <w:r w:rsidRPr="00A9746D">
          <w:rPr>
            <w:noProof/>
            <w:webHidden/>
          </w:rPr>
          <w:fldChar w:fldCharType="begin"/>
        </w:r>
        <w:r w:rsidRPr="00A9746D">
          <w:rPr>
            <w:noProof/>
            <w:webHidden/>
          </w:rPr>
          <w:instrText xml:space="preserve"> PAGEREF _Toc156588384 \h </w:instrText>
        </w:r>
        <w:r w:rsidRPr="00A9746D">
          <w:rPr>
            <w:noProof/>
            <w:webHidden/>
          </w:rPr>
        </w:r>
        <w:r w:rsidRPr="00A9746D">
          <w:rPr>
            <w:noProof/>
            <w:webHidden/>
          </w:rPr>
          <w:fldChar w:fldCharType="separate"/>
        </w:r>
        <w:r w:rsidRPr="00A9746D">
          <w:rPr>
            <w:noProof/>
            <w:webHidden/>
          </w:rPr>
          <w:t>20</w:t>
        </w:r>
        <w:r w:rsidRPr="00A9746D">
          <w:rPr>
            <w:noProof/>
            <w:webHidden/>
          </w:rPr>
          <w:fldChar w:fldCharType="end"/>
        </w:r>
      </w:hyperlink>
    </w:p>
    <w:p w14:paraId="497AE8B0" w14:textId="57CFA108" w:rsidR="00A9746D" w:rsidRPr="00A9746D" w:rsidRDefault="00A9746D" w:rsidP="00A9746D">
      <w:pPr>
        <w:pStyle w:val="Mucluc1"/>
        <w:rPr>
          <w:rFonts w:eastAsiaTheme="minorEastAsia"/>
          <w:noProof/>
        </w:rPr>
      </w:pPr>
      <w:hyperlink w:anchor="_Toc156588385" w:history="1">
        <w:r w:rsidRPr="00A9746D">
          <w:rPr>
            <w:rStyle w:val="Siuktni"/>
            <w:rFonts w:cs="Times New Roman"/>
            <w:noProof/>
            <w:szCs w:val="26"/>
          </w:rPr>
          <w:t>CHƯƠNG 3: PHƯƠNG PHÁP VÀ ĐỐI TƯỢNG NGHIÊN CỨU</w:t>
        </w:r>
        <w:r w:rsidRPr="00A9746D">
          <w:rPr>
            <w:noProof/>
            <w:webHidden/>
          </w:rPr>
          <w:tab/>
        </w:r>
        <w:r w:rsidRPr="00A9746D">
          <w:rPr>
            <w:noProof/>
            <w:webHidden/>
          </w:rPr>
          <w:fldChar w:fldCharType="begin"/>
        </w:r>
        <w:r w:rsidRPr="00A9746D">
          <w:rPr>
            <w:noProof/>
            <w:webHidden/>
          </w:rPr>
          <w:instrText xml:space="preserve"> PAGEREF _Toc156588385 \h </w:instrText>
        </w:r>
        <w:r w:rsidRPr="00A9746D">
          <w:rPr>
            <w:noProof/>
            <w:webHidden/>
          </w:rPr>
        </w:r>
        <w:r w:rsidRPr="00A9746D">
          <w:rPr>
            <w:noProof/>
            <w:webHidden/>
          </w:rPr>
          <w:fldChar w:fldCharType="separate"/>
        </w:r>
        <w:r w:rsidRPr="00A9746D">
          <w:rPr>
            <w:noProof/>
            <w:webHidden/>
          </w:rPr>
          <w:t>22</w:t>
        </w:r>
        <w:r w:rsidRPr="00A9746D">
          <w:rPr>
            <w:noProof/>
            <w:webHidden/>
          </w:rPr>
          <w:fldChar w:fldCharType="end"/>
        </w:r>
      </w:hyperlink>
    </w:p>
    <w:p w14:paraId="0B3D91BD" w14:textId="12DB7B67" w:rsidR="00A9746D" w:rsidRPr="00A9746D" w:rsidRDefault="00A9746D" w:rsidP="00A9746D">
      <w:pPr>
        <w:pStyle w:val="Mucluc2"/>
        <w:rPr>
          <w:rFonts w:eastAsiaTheme="minorEastAsia"/>
          <w:noProof/>
        </w:rPr>
      </w:pPr>
      <w:hyperlink w:anchor="_Toc156588387" w:history="1">
        <w:r w:rsidRPr="00A9746D">
          <w:rPr>
            <w:rStyle w:val="Siuktni"/>
            <w:rFonts w:cs="Times New Roman"/>
            <w:b w:val="0"/>
            <w:bCs w:val="0"/>
            <w:noProof/>
            <w:szCs w:val="26"/>
          </w:rPr>
          <w:t>3.1.</w:t>
        </w:r>
        <w:r w:rsidRPr="00A9746D">
          <w:rPr>
            <w:rFonts w:eastAsiaTheme="minorEastAsia"/>
            <w:noProof/>
          </w:rPr>
          <w:tab/>
        </w:r>
        <w:r w:rsidRPr="00A9746D">
          <w:rPr>
            <w:rStyle w:val="Siuktni"/>
            <w:rFonts w:cs="Times New Roman"/>
            <w:b w:val="0"/>
            <w:bCs w:val="0"/>
            <w:noProof/>
            <w:szCs w:val="26"/>
          </w:rPr>
          <w:t>Phương pháp nghiên cứu</w:t>
        </w:r>
        <w:r w:rsidRPr="00A9746D">
          <w:rPr>
            <w:noProof/>
            <w:webHidden/>
          </w:rPr>
          <w:tab/>
        </w:r>
        <w:r w:rsidRPr="00A9746D">
          <w:rPr>
            <w:noProof/>
            <w:webHidden/>
          </w:rPr>
          <w:fldChar w:fldCharType="begin"/>
        </w:r>
        <w:r w:rsidRPr="00A9746D">
          <w:rPr>
            <w:noProof/>
            <w:webHidden/>
          </w:rPr>
          <w:instrText xml:space="preserve"> PAGEREF _Toc156588387 \h </w:instrText>
        </w:r>
        <w:r w:rsidRPr="00A9746D">
          <w:rPr>
            <w:noProof/>
            <w:webHidden/>
          </w:rPr>
        </w:r>
        <w:r w:rsidRPr="00A9746D">
          <w:rPr>
            <w:noProof/>
            <w:webHidden/>
          </w:rPr>
          <w:fldChar w:fldCharType="separate"/>
        </w:r>
        <w:r w:rsidRPr="00A9746D">
          <w:rPr>
            <w:noProof/>
            <w:webHidden/>
          </w:rPr>
          <w:t>22</w:t>
        </w:r>
        <w:r w:rsidRPr="00A9746D">
          <w:rPr>
            <w:noProof/>
            <w:webHidden/>
          </w:rPr>
          <w:fldChar w:fldCharType="end"/>
        </w:r>
      </w:hyperlink>
    </w:p>
    <w:p w14:paraId="540CC56B" w14:textId="7E07CC5E" w:rsidR="00A9746D" w:rsidRPr="00A9746D" w:rsidRDefault="00A9746D" w:rsidP="00A9746D">
      <w:pPr>
        <w:pStyle w:val="Mucluc3"/>
        <w:rPr>
          <w:rFonts w:eastAsiaTheme="minorEastAsia"/>
          <w:noProof/>
        </w:rPr>
      </w:pPr>
      <w:hyperlink w:anchor="_Toc156588388" w:history="1">
        <w:r w:rsidRPr="00A9746D">
          <w:rPr>
            <w:rStyle w:val="Siuktni"/>
            <w:rFonts w:cs="Times New Roman"/>
            <w:i/>
            <w:iCs/>
            <w:noProof/>
            <w:szCs w:val="26"/>
          </w:rPr>
          <w:t>3.1.1.</w:t>
        </w:r>
        <w:r w:rsidRPr="00A9746D">
          <w:rPr>
            <w:rFonts w:eastAsiaTheme="minorEastAsia"/>
            <w:noProof/>
          </w:rPr>
          <w:tab/>
        </w:r>
        <w:r w:rsidRPr="00A9746D">
          <w:rPr>
            <w:rStyle w:val="Siuktni"/>
            <w:rFonts w:cs="Times New Roman"/>
            <w:i/>
            <w:iCs/>
            <w:noProof/>
            <w:szCs w:val="26"/>
          </w:rPr>
          <w:t>Thiết kế nghiên cứu</w:t>
        </w:r>
        <w:r w:rsidRPr="00A9746D">
          <w:rPr>
            <w:noProof/>
            <w:webHidden/>
          </w:rPr>
          <w:tab/>
        </w:r>
        <w:r w:rsidRPr="00A9746D">
          <w:rPr>
            <w:noProof/>
            <w:webHidden/>
          </w:rPr>
          <w:fldChar w:fldCharType="begin"/>
        </w:r>
        <w:r w:rsidRPr="00A9746D">
          <w:rPr>
            <w:noProof/>
            <w:webHidden/>
          </w:rPr>
          <w:instrText xml:space="preserve"> PAGEREF _Toc156588388 \h </w:instrText>
        </w:r>
        <w:r w:rsidRPr="00A9746D">
          <w:rPr>
            <w:noProof/>
            <w:webHidden/>
          </w:rPr>
        </w:r>
        <w:r w:rsidRPr="00A9746D">
          <w:rPr>
            <w:noProof/>
            <w:webHidden/>
          </w:rPr>
          <w:fldChar w:fldCharType="separate"/>
        </w:r>
        <w:r w:rsidRPr="00A9746D">
          <w:rPr>
            <w:noProof/>
            <w:webHidden/>
          </w:rPr>
          <w:t>22</w:t>
        </w:r>
        <w:r w:rsidRPr="00A9746D">
          <w:rPr>
            <w:noProof/>
            <w:webHidden/>
          </w:rPr>
          <w:fldChar w:fldCharType="end"/>
        </w:r>
      </w:hyperlink>
    </w:p>
    <w:p w14:paraId="08FE77D6" w14:textId="408AC2EC" w:rsidR="00A9746D" w:rsidRPr="00A9746D" w:rsidRDefault="00A9746D" w:rsidP="00A9746D">
      <w:pPr>
        <w:pStyle w:val="Mucluc3"/>
        <w:rPr>
          <w:rFonts w:eastAsiaTheme="minorEastAsia"/>
          <w:noProof/>
        </w:rPr>
      </w:pPr>
      <w:hyperlink w:anchor="_Toc156588389" w:history="1">
        <w:r w:rsidRPr="00A9746D">
          <w:rPr>
            <w:rStyle w:val="Siuktni"/>
            <w:rFonts w:cs="Times New Roman"/>
            <w:i/>
            <w:iCs/>
            <w:noProof/>
            <w:szCs w:val="26"/>
          </w:rPr>
          <w:t>3.1.2.</w:t>
        </w:r>
        <w:r w:rsidRPr="00A9746D">
          <w:rPr>
            <w:rFonts w:eastAsiaTheme="minorEastAsia"/>
            <w:noProof/>
          </w:rPr>
          <w:tab/>
        </w:r>
        <w:r w:rsidRPr="00A9746D">
          <w:rPr>
            <w:rStyle w:val="Siuktni"/>
            <w:rFonts w:cs="Times New Roman"/>
            <w:i/>
            <w:iCs/>
            <w:noProof/>
            <w:szCs w:val="26"/>
          </w:rPr>
          <w:t>Thời gian, địa điểm nghiên cứu</w:t>
        </w:r>
        <w:r w:rsidRPr="00A9746D">
          <w:rPr>
            <w:noProof/>
            <w:webHidden/>
          </w:rPr>
          <w:tab/>
        </w:r>
        <w:r w:rsidRPr="00A9746D">
          <w:rPr>
            <w:noProof/>
            <w:webHidden/>
          </w:rPr>
          <w:fldChar w:fldCharType="begin"/>
        </w:r>
        <w:r w:rsidRPr="00A9746D">
          <w:rPr>
            <w:noProof/>
            <w:webHidden/>
          </w:rPr>
          <w:instrText xml:space="preserve"> PAGEREF _Toc156588389 \h </w:instrText>
        </w:r>
        <w:r w:rsidRPr="00A9746D">
          <w:rPr>
            <w:noProof/>
            <w:webHidden/>
          </w:rPr>
        </w:r>
        <w:r w:rsidRPr="00A9746D">
          <w:rPr>
            <w:noProof/>
            <w:webHidden/>
          </w:rPr>
          <w:fldChar w:fldCharType="separate"/>
        </w:r>
        <w:r w:rsidRPr="00A9746D">
          <w:rPr>
            <w:noProof/>
            <w:webHidden/>
          </w:rPr>
          <w:t>22</w:t>
        </w:r>
        <w:r w:rsidRPr="00A9746D">
          <w:rPr>
            <w:noProof/>
            <w:webHidden/>
          </w:rPr>
          <w:fldChar w:fldCharType="end"/>
        </w:r>
      </w:hyperlink>
    </w:p>
    <w:p w14:paraId="2547F7AE" w14:textId="0E051C34" w:rsidR="00A9746D" w:rsidRPr="00A9746D" w:rsidRDefault="00A9746D" w:rsidP="00A9746D">
      <w:pPr>
        <w:pStyle w:val="Mucluc3"/>
        <w:rPr>
          <w:rFonts w:eastAsiaTheme="minorEastAsia"/>
          <w:noProof/>
        </w:rPr>
      </w:pPr>
      <w:hyperlink w:anchor="_Toc156588390" w:history="1">
        <w:r w:rsidRPr="00A9746D">
          <w:rPr>
            <w:rStyle w:val="Siuktni"/>
            <w:rFonts w:cs="Times New Roman"/>
            <w:i/>
            <w:iCs/>
            <w:noProof/>
            <w:szCs w:val="26"/>
          </w:rPr>
          <w:t>3.1.3.</w:t>
        </w:r>
        <w:r w:rsidRPr="00A9746D">
          <w:rPr>
            <w:rFonts w:eastAsiaTheme="minorEastAsia"/>
            <w:noProof/>
          </w:rPr>
          <w:tab/>
        </w:r>
        <w:r w:rsidRPr="00A9746D">
          <w:rPr>
            <w:rStyle w:val="Siuktni"/>
            <w:rFonts w:cs="Times New Roman"/>
            <w:i/>
            <w:iCs/>
            <w:noProof/>
            <w:szCs w:val="26"/>
          </w:rPr>
          <w:t>Cỡ mẫu nghiên cứu</w:t>
        </w:r>
        <w:r w:rsidRPr="00A9746D">
          <w:rPr>
            <w:noProof/>
            <w:webHidden/>
          </w:rPr>
          <w:tab/>
        </w:r>
        <w:r w:rsidRPr="00A9746D">
          <w:rPr>
            <w:noProof/>
            <w:webHidden/>
          </w:rPr>
          <w:fldChar w:fldCharType="begin"/>
        </w:r>
        <w:r w:rsidRPr="00A9746D">
          <w:rPr>
            <w:noProof/>
            <w:webHidden/>
          </w:rPr>
          <w:instrText xml:space="preserve"> PAGEREF _Toc156588390 \h </w:instrText>
        </w:r>
        <w:r w:rsidRPr="00A9746D">
          <w:rPr>
            <w:noProof/>
            <w:webHidden/>
          </w:rPr>
        </w:r>
        <w:r w:rsidRPr="00A9746D">
          <w:rPr>
            <w:noProof/>
            <w:webHidden/>
          </w:rPr>
          <w:fldChar w:fldCharType="separate"/>
        </w:r>
        <w:r w:rsidRPr="00A9746D">
          <w:rPr>
            <w:noProof/>
            <w:webHidden/>
          </w:rPr>
          <w:t>22</w:t>
        </w:r>
        <w:r w:rsidRPr="00A9746D">
          <w:rPr>
            <w:noProof/>
            <w:webHidden/>
          </w:rPr>
          <w:fldChar w:fldCharType="end"/>
        </w:r>
      </w:hyperlink>
    </w:p>
    <w:p w14:paraId="54F584C2" w14:textId="4F2EE16E" w:rsidR="00A9746D" w:rsidRPr="00A9746D" w:rsidRDefault="00A9746D" w:rsidP="00A9746D">
      <w:pPr>
        <w:pStyle w:val="Mucluc2"/>
        <w:rPr>
          <w:rFonts w:eastAsiaTheme="minorEastAsia"/>
          <w:noProof/>
        </w:rPr>
      </w:pPr>
      <w:hyperlink w:anchor="_Toc156588391" w:history="1">
        <w:r w:rsidRPr="00A9746D">
          <w:rPr>
            <w:rStyle w:val="Siuktni"/>
            <w:rFonts w:cs="Times New Roman"/>
            <w:b w:val="0"/>
            <w:bCs w:val="0"/>
            <w:noProof/>
            <w:szCs w:val="26"/>
          </w:rPr>
          <w:t>3.2.</w:t>
        </w:r>
        <w:r w:rsidRPr="00A9746D">
          <w:rPr>
            <w:rFonts w:eastAsiaTheme="minorEastAsia"/>
            <w:noProof/>
          </w:rPr>
          <w:tab/>
        </w:r>
        <w:r w:rsidRPr="00A9746D">
          <w:rPr>
            <w:rStyle w:val="Siuktni"/>
            <w:rFonts w:cs="Times New Roman"/>
            <w:b w:val="0"/>
            <w:bCs w:val="0"/>
            <w:noProof/>
            <w:szCs w:val="26"/>
          </w:rPr>
          <w:t>Đối tượng nghiên cứu</w:t>
        </w:r>
        <w:r w:rsidRPr="00A9746D">
          <w:rPr>
            <w:noProof/>
            <w:webHidden/>
          </w:rPr>
          <w:tab/>
        </w:r>
        <w:r w:rsidRPr="00A9746D">
          <w:rPr>
            <w:noProof/>
            <w:webHidden/>
          </w:rPr>
          <w:fldChar w:fldCharType="begin"/>
        </w:r>
        <w:r w:rsidRPr="00A9746D">
          <w:rPr>
            <w:noProof/>
            <w:webHidden/>
          </w:rPr>
          <w:instrText xml:space="preserve"> PAGEREF _Toc156588391 \h </w:instrText>
        </w:r>
        <w:r w:rsidRPr="00A9746D">
          <w:rPr>
            <w:noProof/>
            <w:webHidden/>
          </w:rPr>
        </w:r>
        <w:r w:rsidRPr="00A9746D">
          <w:rPr>
            <w:noProof/>
            <w:webHidden/>
          </w:rPr>
          <w:fldChar w:fldCharType="separate"/>
        </w:r>
        <w:r w:rsidRPr="00A9746D">
          <w:rPr>
            <w:noProof/>
            <w:webHidden/>
          </w:rPr>
          <w:t>22</w:t>
        </w:r>
        <w:r w:rsidRPr="00A9746D">
          <w:rPr>
            <w:noProof/>
            <w:webHidden/>
          </w:rPr>
          <w:fldChar w:fldCharType="end"/>
        </w:r>
      </w:hyperlink>
    </w:p>
    <w:p w14:paraId="69F2E94E" w14:textId="5B8B825B" w:rsidR="00A9746D" w:rsidRPr="00A9746D" w:rsidRDefault="00A9746D" w:rsidP="00A9746D">
      <w:pPr>
        <w:pStyle w:val="Mucluc3"/>
        <w:rPr>
          <w:rFonts w:eastAsiaTheme="minorEastAsia"/>
          <w:noProof/>
        </w:rPr>
      </w:pPr>
      <w:hyperlink w:anchor="_Toc156588392" w:history="1">
        <w:r w:rsidRPr="00A9746D">
          <w:rPr>
            <w:rStyle w:val="Siuktni"/>
            <w:rFonts w:cs="Times New Roman"/>
            <w:i/>
            <w:iCs/>
            <w:noProof/>
            <w:szCs w:val="26"/>
          </w:rPr>
          <w:t>3.2.1.</w:t>
        </w:r>
        <w:r w:rsidRPr="00A9746D">
          <w:rPr>
            <w:rFonts w:eastAsiaTheme="minorEastAsia"/>
            <w:noProof/>
          </w:rPr>
          <w:tab/>
        </w:r>
        <w:r w:rsidRPr="00A9746D">
          <w:rPr>
            <w:rStyle w:val="Siuktni"/>
            <w:rFonts w:cs="Times New Roman"/>
            <w:i/>
            <w:iCs/>
            <w:noProof/>
            <w:szCs w:val="26"/>
          </w:rPr>
          <w:t>Tiêu chuẩn lựa chọn</w:t>
        </w:r>
        <w:r w:rsidRPr="00A9746D">
          <w:rPr>
            <w:noProof/>
            <w:webHidden/>
          </w:rPr>
          <w:tab/>
        </w:r>
        <w:r w:rsidRPr="00A9746D">
          <w:rPr>
            <w:noProof/>
            <w:webHidden/>
          </w:rPr>
          <w:fldChar w:fldCharType="begin"/>
        </w:r>
        <w:r w:rsidRPr="00A9746D">
          <w:rPr>
            <w:noProof/>
            <w:webHidden/>
          </w:rPr>
          <w:instrText xml:space="preserve"> PAGEREF _Toc156588392 \h </w:instrText>
        </w:r>
        <w:r w:rsidRPr="00A9746D">
          <w:rPr>
            <w:noProof/>
            <w:webHidden/>
          </w:rPr>
        </w:r>
        <w:r w:rsidRPr="00A9746D">
          <w:rPr>
            <w:noProof/>
            <w:webHidden/>
          </w:rPr>
          <w:fldChar w:fldCharType="separate"/>
        </w:r>
        <w:r w:rsidRPr="00A9746D">
          <w:rPr>
            <w:noProof/>
            <w:webHidden/>
          </w:rPr>
          <w:t>23</w:t>
        </w:r>
        <w:r w:rsidRPr="00A9746D">
          <w:rPr>
            <w:noProof/>
            <w:webHidden/>
          </w:rPr>
          <w:fldChar w:fldCharType="end"/>
        </w:r>
      </w:hyperlink>
    </w:p>
    <w:p w14:paraId="26ED4595" w14:textId="73715BC8" w:rsidR="00A9746D" w:rsidRPr="00A9746D" w:rsidRDefault="00A9746D" w:rsidP="00A9746D">
      <w:pPr>
        <w:pStyle w:val="Mucluc3"/>
        <w:rPr>
          <w:rFonts w:eastAsiaTheme="minorEastAsia"/>
          <w:noProof/>
        </w:rPr>
      </w:pPr>
      <w:hyperlink w:anchor="_Toc156588393" w:history="1">
        <w:r w:rsidRPr="00A9746D">
          <w:rPr>
            <w:rStyle w:val="Siuktni"/>
            <w:rFonts w:cs="Times New Roman"/>
            <w:i/>
            <w:iCs/>
            <w:noProof/>
            <w:szCs w:val="26"/>
          </w:rPr>
          <w:t>3.2.2.</w:t>
        </w:r>
        <w:r w:rsidRPr="00A9746D">
          <w:rPr>
            <w:rFonts w:eastAsiaTheme="minorEastAsia"/>
            <w:noProof/>
          </w:rPr>
          <w:tab/>
        </w:r>
        <w:r w:rsidRPr="00A9746D">
          <w:rPr>
            <w:rStyle w:val="Siuktni"/>
            <w:rFonts w:cs="Times New Roman"/>
            <w:i/>
            <w:iCs/>
            <w:noProof/>
            <w:szCs w:val="26"/>
          </w:rPr>
          <w:t>Tiêu chuẩn loại trừ</w:t>
        </w:r>
        <w:r w:rsidRPr="00A9746D">
          <w:rPr>
            <w:noProof/>
            <w:webHidden/>
          </w:rPr>
          <w:tab/>
        </w:r>
        <w:r w:rsidRPr="00A9746D">
          <w:rPr>
            <w:noProof/>
            <w:webHidden/>
          </w:rPr>
          <w:fldChar w:fldCharType="begin"/>
        </w:r>
        <w:r w:rsidRPr="00A9746D">
          <w:rPr>
            <w:noProof/>
            <w:webHidden/>
          </w:rPr>
          <w:instrText xml:space="preserve"> PAGEREF _Toc156588393 \h </w:instrText>
        </w:r>
        <w:r w:rsidRPr="00A9746D">
          <w:rPr>
            <w:noProof/>
            <w:webHidden/>
          </w:rPr>
        </w:r>
        <w:r w:rsidRPr="00A9746D">
          <w:rPr>
            <w:noProof/>
            <w:webHidden/>
          </w:rPr>
          <w:fldChar w:fldCharType="separate"/>
        </w:r>
        <w:r w:rsidRPr="00A9746D">
          <w:rPr>
            <w:noProof/>
            <w:webHidden/>
          </w:rPr>
          <w:t>23</w:t>
        </w:r>
        <w:r w:rsidRPr="00A9746D">
          <w:rPr>
            <w:noProof/>
            <w:webHidden/>
          </w:rPr>
          <w:fldChar w:fldCharType="end"/>
        </w:r>
      </w:hyperlink>
    </w:p>
    <w:p w14:paraId="77931C59" w14:textId="2236AF1F" w:rsidR="00A9746D" w:rsidRPr="00A9746D" w:rsidRDefault="00A9746D" w:rsidP="00A9746D">
      <w:pPr>
        <w:pStyle w:val="Mucluc2"/>
        <w:rPr>
          <w:rFonts w:eastAsiaTheme="minorEastAsia"/>
          <w:noProof/>
        </w:rPr>
      </w:pPr>
      <w:hyperlink w:anchor="_Toc156588394" w:history="1">
        <w:r w:rsidRPr="00A9746D">
          <w:rPr>
            <w:rStyle w:val="Siuktni"/>
            <w:rFonts w:cs="Times New Roman"/>
            <w:b w:val="0"/>
            <w:bCs w:val="0"/>
            <w:noProof/>
            <w:szCs w:val="26"/>
          </w:rPr>
          <w:t>3.3.</w:t>
        </w:r>
        <w:r w:rsidRPr="00A9746D">
          <w:rPr>
            <w:rFonts w:eastAsiaTheme="minorEastAsia"/>
            <w:noProof/>
          </w:rPr>
          <w:tab/>
        </w:r>
        <w:r w:rsidRPr="00A9746D">
          <w:rPr>
            <w:rStyle w:val="Siuktni"/>
            <w:rFonts w:cs="Times New Roman"/>
            <w:b w:val="0"/>
            <w:bCs w:val="0"/>
            <w:noProof/>
            <w:szCs w:val="26"/>
          </w:rPr>
          <w:t>Chọn mẫu nghiên cứu</w:t>
        </w:r>
        <w:r w:rsidRPr="00A9746D">
          <w:rPr>
            <w:noProof/>
            <w:webHidden/>
          </w:rPr>
          <w:tab/>
        </w:r>
        <w:r w:rsidRPr="00A9746D">
          <w:rPr>
            <w:noProof/>
            <w:webHidden/>
          </w:rPr>
          <w:fldChar w:fldCharType="begin"/>
        </w:r>
        <w:r w:rsidRPr="00A9746D">
          <w:rPr>
            <w:noProof/>
            <w:webHidden/>
          </w:rPr>
          <w:instrText xml:space="preserve"> PAGEREF _Toc156588394 \h </w:instrText>
        </w:r>
        <w:r w:rsidRPr="00A9746D">
          <w:rPr>
            <w:noProof/>
            <w:webHidden/>
          </w:rPr>
        </w:r>
        <w:r w:rsidRPr="00A9746D">
          <w:rPr>
            <w:noProof/>
            <w:webHidden/>
          </w:rPr>
          <w:fldChar w:fldCharType="separate"/>
        </w:r>
        <w:r w:rsidRPr="00A9746D">
          <w:rPr>
            <w:noProof/>
            <w:webHidden/>
          </w:rPr>
          <w:t>23</w:t>
        </w:r>
        <w:r w:rsidRPr="00A9746D">
          <w:rPr>
            <w:noProof/>
            <w:webHidden/>
          </w:rPr>
          <w:fldChar w:fldCharType="end"/>
        </w:r>
      </w:hyperlink>
    </w:p>
    <w:p w14:paraId="61B37D83" w14:textId="071E54CF" w:rsidR="00A9746D" w:rsidRPr="00A9746D" w:rsidRDefault="00A9746D" w:rsidP="00A9746D">
      <w:pPr>
        <w:pStyle w:val="Mucluc2"/>
        <w:rPr>
          <w:rFonts w:eastAsiaTheme="minorEastAsia"/>
          <w:noProof/>
        </w:rPr>
      </w:pPr>
      <w:hyperlink w:anchor="_Toc156588395" w:history="1">
        <w:r w:rsidRPr="00A9746D">
          <w:rPr>
            <w:rStyle w:val="Siuktni"/>
            <w:rFonts w:cs="Times New Roman"/>
            <w:b w:val="0"/>
            <w:bCs w:val="0"/>
            <w:noProof/>
            <w:szCs w:val="26"/>
          </w:rPr>
          <w:t>3.4.</w:t>
        </w:r>
        <w:r w:rsidRPr="00A9746D">
          <w:rPr>
            <w:rFonts w:eastAsiaTheme="minorEastAsia"/>
            <w:noProof/>
          </w:rPr>
          <w:tab/>
        </w:r>
        <w:r w:rsidRPr="00A9746D">
          <w:rPr>
            <w:rStyle w:val="Siuktni"/>
            <w:rFonts w:cs="Times New Roman"/>
            <w:b w:val="0"/>
            <w:bCs w:val="0"/>
            <w:noProof/>
            <w:szCs w:val="26"/>
          </w:rPr>
          <w:t>Biến số nghiên cứu</w:t>
        </w:r>
        <w:r w:rsidRPr="00A9746D">
          <w:rPr>
            <w:noProof/>
            <w:webHidden/>
          </w:rPr>
          <w:tab/>
        </w:r>
        <w:r w:rsidRPr="00A9746D">
          <w:rPr>
            <w:noProof/>
            <w:webHidden/>
          </w:rPr>
          <w:fldChar w:fldCharType="begin"/>
        </w:r>
        <w:r w:rsidRPr="00A9746D">
          <w:rPr>
            <w:noProof/>
            <w:webHidden/>
          </w:rPr>
          <w:instrText xml:space="preserve"> PAGEREF _Toc156588395 \h </w:instrText>
        </w:r>
        <w:r w:rsidRPr="00A9746D">
          <w:rPr>
            <w:noProof/>
            <w:webHidden/>
          </w:rPr>
        </w:r>
        <w:r w:rsidRPr="00A9746D">
          <w:rPr>
            <w:noProof/>
            <w:webHidden/>
          </w:rPr>
          <w:fldChar w:fldCharType="separate"/>
        </w:r>
        <w:r w:rsidRPr="00A9746D">
          <w:rPr>
            <w:noProof/>
            <w:webHidden/>
          </w:rPr>
          <w:t>24</w:t>
        </w:r>
        <w:r w:rsidRPr="00A9746D">
          <w:rPr>
            <w:noProof/>
            <w:webHidden/>
          </w:rPr>
          <w:fldChar w:fldCharType="end"/>
        </w:r>
      </w:hyperlink>
    </w:p>
    <w:p w14:paraId="3DE2FC1B" w14:textId="651CCA4F" w:rsidR="00A9746D" w:rsidRPr="00A9746D" w:rsidRDefault="00A9746D" w:rsidP="00A9746D">
      <w:pPr>
        <w:pStyle w:val="Mucluc3"/>
        <w:rPr>
          <w:rFonts w:eastAsiaTheme="minorEastAsia"/>
          <w:noProof/>
        </w:rPr>
      </w:pPr>
      <w:hyperlink w:anchor="_Toc156588396" w:history="1">
        <w:r w:rsidRPr="00A9746D">
          <w:rPr>
            <w:rStyle w:val="Siuktni"/>
            <w:rFonts w:cs="Times New Roman"/>
            <w:i/>
            <w:iCs/>
            <w:noProof/>
            <w:szCs w:val="26"/>
          </w:rPr>
          <w:t>3.4.1.</w:t>
        </w:r>
        <w:r w:rsidRPr="00A9746D">
          <w:rPr>
            <w:rFonts w:eastAsiaTheme="minorEastAsia"/>
            <w:noProof/>
          </w:rPr>
          <w:tab/>
        </w:r>
        <w:r w:rsidRPr="00A9746D">
          <w:rPr>
            <w:rStyle w:val="Siuktni"/>
            <w:rFonts w:cs="Times New Roman"/>
            <w:i/>
            <w:iCs/>
            <w:noProof/>
            <w:szCs w:val="26"/>
          </w:rPr>
          <w:t>Biến số nền</w:t>
        </w:r>
        <w:r w:rsidRPr="00A9746D">
          <w:rPr>
            <w:noProof/>
            <w:webHidden/>
          </w:rPr>
          <w:tab/>
        </w:r>
        <w:r w:rsidRPr="00A9746D">
          <w:rPr>
            <w:noProof/>
            <w:webHidden/>
          </w:rPr>
          <w:fldChar w:fldCharType="begin"/>
        </w:r>
        <w:r w:rsidRPr="00A9746D">
          <w:rPr>
            <w:noProof/>
            <w:webHidden/>
          </w:rPr>
          <w:instrText xml:space="preserve"> PAGEREF _Toc156588396 \h </w:instrText>
        </w:r>
        <w:r w:rsidRPr="00A9746D">
          <w:rPr>
            <w:noProof/>
            <w:webHidden/>
          </w:rPr>
        </w:r>
        <w:r w:rsidRPr="00A9746D">
          <w:rPr>
            <w:noProof/>
            <w:webHidden/>
          </w:rPr>
          <w:fldChar w:fldCharType="separate"/>
        </w:r>
        <w:r w:rsidRPr="00A9746D">
          <w:rPr>
            <w:noProof/>
            <w:webHidden/>
          </w:rPr>
          <w:t>24</w:t>
        </w:r>
        <w:r w:rsidRPr="00A9746D">
          <w:rPr>
            <w:noProof/>
            <w:webHidden/>
          </w:rPr>
          <w:fldChar w:fldCharType="end"/>
        </w:r>
      </w:hyperlink>
    </w:p>
    <w:p w14:paraId="47EE78C4" w14:textId="1E81D33E" w:rsidR="00A9746D" w:rsidRPr="00A9746D" w:rsidRDefault="00A9746D" w:rsidP="00A9746D">
      <w:pPr>
        <w:pStyle w:val="Mucluc3"/>
        <w:rPr>
          <w:rFonts w:eastAsiaTheme="minorEastAsia"/>
          <w:noProof/>
        </w:rPr>
      </w:pPr>
      <w:hyperlink w:anchor="_Toc156588397" w:history="1">
        <w:r w:rsidRPr="00A9746D">
          <w:rPr>
            <w:rStyle w:val="Siuktni"/>
            <w:rFonts w:cs="Times New Roman"/>
            <w:i/>
            <w:iCs/>
            <w:noProof/>
            <w:szCs w:val="26"/>
          </w:rPr>
          <w:t>3.4.2.</w:t>
        </w:r>
        <w:r w:rsidRPr="00A9746D">
          <w:rPr>
            <w:rFonts w:eastAsiaTheme="minorEastAsia"/>
            <w:noProof/>
          </w:rPr>
          <w:tab/>
        </w:r>
        <w:r w:rsidRPr="00A9746D">
          <w:rPr>
            <w:rStyle w:val="Siuktni"/>
            <w:rFonts w:cs="Times New Roman"/>
            <w:i/>
            <w:iCs/>
            <w:noProof/>
            <w:szCs w:val="26"/>
          </w:rPr>
          <w:t>Biến số thái độ</w:t>
        </w:r>
        <w:r w:rsidRPr="00A9746D">
          <w:rPr>
            <w:noProof/>
            <w:webHidden/>
          </w:rPr>
          <w:tab/>
        </w:r>
        <w:r w:rsidRPr="00A9746D">
          <w:rPr>
            <w:noProof/>
            <w:webHidden/>
          </w:rPr>
          <w:fldChar w:fldCharType="begin"/>
        </w:r>
        <w:r w:rsidRPr="00A9746D">
          <w:rPr>
            <w:noProof/>
            <w:webHidden/>
          </w:rPr>
          <w:instrText xml:space="preserve"> PAGEREF _Toc156588397 \h </w:instrText>
        </w:r>
        <w:r w:rsidRPr="00A9746D">
          <w:rPr>
            <w:noProof/>
            <w:webHidden/>
          </w:rPr>
        </w:r>
        <w:r w:rsidRPr="00A9746D">
          <w:rPr>
            <w:noProof/>
            <w:webHidden/>
          </w:rPr>
          <w:fldChar w:fldCharType="separate"/>
        </w:r>
        <w:r w:rsidRPr="00A9746D">
          <w:rPr>
            <w:noProof/>
            <w:webHidden/>
          </w:rPr>
          <w:t>26</w:t>
        </w:r>
        <w:r w:rsidRPr="00A9746D">
          <w:rPr>
            <w:noProof/>
            <w:webHidden/>
          </w:rPr>
          <w:fldChar w:fldCharType="end"/>
        </w:r>
      </w:hyperlink>
    </w:p>
    <w:p w14:paraId="229BD2B1" w14:textId="5A433CBA" w:rsidR="00A9746D" w:rsidRPr="00A9746D" w:rsidRDefault="00A9746D" w:rsidP="00A9746D">
      <w:pPr>
        <w:pStyle w:val="Mucluc2"/>
        <w:rPr>
          <w:rFonts w:eastAsiaTheme="minorEastAsia"/>
          <w:noProof/>
        </w:rPr>
      </w:pPr>
      <w:hyperlink w:anchor="_Toc156588398" w:history="1">
        <w:r w:rsidRPr="00A9746D">
          <w:rPr>
            <w:rStyle w:val="Siuktni"/>
            <w:rFonts w:cs="Times New Roman"/>
            <w:b w:val="0"/>
            <w:bCs w:val="0"/>
            <w:noProof/>
            <w:szCs w:val="26"/>
          </w:rPr>
          <w:t>3.5.</w:t>
        </w:r>
        <w:r w:rsidRPr="00A9746D">
          <w:rPr>
            <w:rFonts w:eastAsiaTheme="minorEastAsia"/>
            <w:noProof/>
          </w:rPr>
          <w:tab/>
        </w:r>
        <w:r w:rsidRPr="00A9746D">
          <w:rPr>
            <w:rStyle w:val="Siuktni"/>
            <w:rFonts w:cs="Times New Roman"/>
            <w:b w:val="0"/>
            <w:bCs w:val="0"/>
            <w:noProof/>
            <w:szCs w:val="26"/>
          </w:rPr>
          <w:t>Công cụ thu thập số liệu</w:t>
        </w:r>
        <w:r w:rsidRPr="00A9746D">
          <w:rPr>
            <w:noProof/>
            <w:webHidden/>
          </w:rPr>
          <w:tab/>
        </w:r>
        <w:r w:rsidRPr="00A9746D">
          <w:rPr>
            <w:noProof/>
            <w:webHidden/>
          </w:rPr>
          <w:fldChar w:fldCharType="begin"/>
        </w:r>
        <w:r w:rsidRPr="00A9746D">
          <w:rPr>
            <w:noProof/>
            <w:webHidden/>
          </w:rPr>
          <w:instrText xml:space="preserve"> PAGEREF _Toc156588398 \h </w:instrText>
        </w:r>
        <w:r w:rsidRPr="00A9746D">
          <w:rPr>
            <w:noProof/>
            <w:webHidden/>
          </w:rPr>
        </w:r>
        <w:r w:rsidRPr="00A9746D">
          <w:rPr>
            <w:noProof/>
            <w:webHidden/>
          </w:rPr>
          <w:fldChar w:fldCharType="separate"/>
        </w:r>
        <w:r w:rsidRPr="00A9746D">
          <w:rPr>
            <w:noProof/>
            <w:webHidden/>
          </w:rPr>
          <w:t>33</w:t>
        </w:r>
        <w:r w:rsidRPr="00A9746D">
          <w:rPr>
            <w:noProof/>
            <w:webHidden/>
          </w:rPr>
          <w:fldChar w:fldCharType="end"/>
        </w:r>
      </w:hyperlink>
    </w:p>
    <w:p w14:paraId="4EEEA1D2" w14:textId="4A843C60" w:rsidR="00A9746D" w:rsidRPr="00A9746D" w:rsidRDefault="00A9746D" w:rsidP="00A9746D">
      <w:pPr>
        <w:pStyle w:val="Mucluc3"/>
        <w:rPr>
          <w:rFonts w:eastAsiaTheme="minorEastAsia"/>
          <w:noProof/>
        </w:rPr>
      </w:pPr>
      <w:hyperlink w:anchor="_Toc156588399" w:history="1">
        <w:r w:rsidRPr="00A9746D">
          <w:rPr>
            <w:rStyle w:val="Siuktni"/>
            <w:rFonts w:cs="Times New Roman"/>
            <w:i/>
            <w:iCs/>
            <w:noProof/>
            <w:szCs w:val="26"/>
          </w:rPr>
          <w:t>3.5.1.</w:t>
        </w:r>
        <w:r w:rsidRPr="00A9746D">
          <w:rPr>
            <w:rFonts w:eastAsiaTheme="minorEastAsia"/>
            <w:noProof/>
          </w:rPr>
          <w:tab/>
        </w:r>
        <w:r w:rsidRPr="00A9746D">
          <w:rPr>
            <w:rStyle w:val="Siuktni"/>
            <w:rFonts w:cs="Times New Roman"/>
            <w:i/>
            <w:iCs/>
            <w:noProof/>
            <w:szCs w:val="26"/>
          </w:rPr>
          <w:t>Cách trả lời và tính điểm:</w:t>
        </w:r>
        <w:r w:rsidRPr="00A9746D">
          <w:rPr>
            <w:noProof/>
            <w:webHidden/>
          </w:rPr>
          <w:tab/>
        </w:r>
        <w:r w:rsidRPr="00A9746D">
          <w:rPr>
            <w:noProof/>
            <w:webHidden/>
          </w:rPr>
          <w:fldChar w:fldCharType="begin"/>
        </w:r>
        <w:r w:rsidRPr="00A9746D">
          <w:rPr>
            <w:noProof/>
            <w:webHidden/>
          </w:rPr>
          <w:instrText xml:space="preserve"> PAGEREF _Toc156588399 \h </w:instrText>
        </w:r>
        <w:r w:rsidRPr="00A9746D">
          <w:rPr>
            <w:noProof/>
            <w:webHidden/>
          </w:rPr>
        </w:r>
        <w:r w:rsidRPr="00A9746D">
          <w:rPr>
            <w:noProof/>
            <w:webHidden/>
          </w:rPr>
          <w:fldChar w:fldCharType="separate"/>
        </w:r>
        <w:r w:rsidRPr="00A9746D">
          <w:rPr>
            <w:noProof/>
            <w:webHidden/>
          </w:rPr>
          <w:t>34</w:t>
        </w:r>
        <w:r w:rsidRPr="00A9746D">
          <w:rPr>
            <w:noProof/>
            <w:webHidden/>
          </w:rPr>
          <w:fldChar w:fldCharType="end"/>
        </w:r>
      </w:hyperlink>
    </w:p>
    <w:p w14:paraId="33C2E71B" w14:textId="4AB841D5" w:rsidR="00A9746D" w:rsidRPr="00A9746D" w:rsidRDefault="00A9746D" w:rsidP="00A9746D">
      <w:pPr>
        <w:pStyle w:val="Mucluc3"/>
        <w:rPr>
          <w:rFonts w:eastAsiaTheme="minorEastAsia"/>
          <w:noProof/>
        </w:rPr>
      </w:pPr>
      <w:hyperlink w:anchor="_Toc156588400" w:history="1">
        <w:r w:rsidRPr="00A9746D">
          <w:rPr>
            <w:rStyle w:val="Siuktni"/>
            <w:rFonts w:cs="Times New Roman"/>
            <w:i/>
            <w:iCs/>
            <w:noProof/>
            <w:szCs w:val="26"/>
          </w:rPr>
          <w:t>3.5.2.</w:t>
        </w:r>
        <w:r w:rsidRPr="00A9746D">
          <w:rPr>
            <w:rFonts w:eastAsiaTheme="minorEastAsia"/>
            <w:noProof/>
          </w:rPr>
          <w:tab/>
        </w:r>
        <w:r w:rsidRPr="00A9746D">
          <w:rPr>
            <w:rStyle w:val="Siuktni"/>
            <w:rFonts w:cs="Times New Roman"/>
            <w:i/>
            <w:iCs/>
            <w:noProof/>
            <w:szCs w:val="26"/>
          </w:rPr>
          <w:t>Giá trị và độ tin cậy của bộ câu hỏi:</w:t>
        </w:r>
        <w:r w:rsidRPr="00A9746D">
          <w:rPr>
            <w:noProof/>
            <w:webHidden/>
          </w:rPr>
          <w:tab/>
        </w:r>
        <w:r w:rsidRPr="00A9746D">
          <w:rPr>
            <w:noProof/>
            <w:webHidden/>
          </w:rPr>
          <w:fldChar w:fldCharType="begin"/>
        </w:r>
        <w:r w:rsidRPr="00A9746D">
          <w:rPr>
            <w:noProof/>
            <w:webHidden/>
          </w:rPr>
          <w:instrText xml:space="preserve"> PAGEREF _Toc156588400 \h </w:instrText>
        </w:r>
        <w:r w:rsidRPr="00A9746D">
          <w:rPr>
            <w:noProof/>
            <w:webHidden/>
          </w:rPr>
        </w:r>
        <w:r w:rsidRPr="00A9746D">
          <w:rPr>
            <w:noProof/>
            <w:webHidden/>
          </w:rPr>
          <w:fldChar w:fldCharType="separate"/>
        </w:r>
        <w:r w:rsidRPr="00A9746D">
          <w:rPr>
            <w:noProof/>
            <w:webHidden/>
          </w:rPr>
          <w:t>35</w:t>
        </w:r>
        <w:r w:rsidRPr="00A9746D">
          <w:rPr>
            <w:noProof/>
            <w:webHidden/>
          </w:rPr>
          <w:fldChar w:fldCharType="end"/>
        </w:r>
      </w:hyperlink>
    </w:p>
    <w:p w14:paraId="5728CD46" w14:textId="73E4211E" w:rsidR="00A9746D" w:rsidRPr="00A9746D" w:rsidRDefault="00A9746D" w:rsidP="00A9746D">
      <w:pPr>
        <w:pStyle w:val="Mucluc2"/>
        <w:rPr>
          <w:rFonts w:eastAsiaTheme="minorEastAsia"/>
          <w:noProof/>
        </w:rPr>
      </w:pPr>
      <w:hyperlink w:anchor="_Toc156588401" w:history="1">
        <w:r w:rsidRPr="00A9746D">
          <w:rPr>
            <w:rStyle w:val="Siuktni"/>
            <w:rFonts w:cs="Times New Roman"/>
            <w:b w:val="0"/>
            <w:bCs w:val="0"/>
            <w:noProof/>
            <w:szCs w:val="26"/>
          </w:rPr>
          <w:t>3.6.</w:t>
        </w:r>
        <w:r w:rsidRPr="00A9746D">
          <w:rPr>
            <w:rFonts w:eastAsiaTheme="minorEastAsia"/>
            <w:noProof/>
          </w:rPr>
          <w:tab/>
        </w:r>
        <w:r w:rsidRPr="00A9746D">
          <w:rPr>
            <w:rStyle w:val="Siuktni"/>
            <w:rFonts w:cs="Times New Roman"/>
            <w:b w:val="0"/>
            <w:bCs w:val="0"/>
            <w:noProof/>
            <w:szCs w:val="26"/>
          </w:rPr>
          <w:t>Ứng dụng mô hình học thuyết</w:t>
        </w:r>
        <w:r w:rsidRPr="00A9746D">
          <w:rPr>
            <w:noProof/>
            <w:webHidden/>
          </w:rPr>
          <w:tab/>
        </w:r>
        <w:r w:rsidRPr="00A9746D">
          <w:rPr>
            <w:noProof/>
            <w:webHidden/>
          </w:rPr>
          <w:fldChar w:fldCharType="begin"/>
        </w:r>
        <w:r w:rsidRPr="00A9746D">
          <w:rPr>
            <w:noProof/>
            <w:webHidden/>
          </w:rPr>
          <w:instrText xml:space="preserve"> PAGEREF _Toc156588401 \h </w:instrText>
        </w:r>
        <w:r w:rsidRPr="00A9746D">
          <w:rPr>
            <w:noProof/>
            <w:webHidden/>
          </w:rPr>
        </w:r>
        <w:r w:rsidRPr="00A9746D">
          <w:rPr>
            <w:noProof/>
            <w:webHidden/>
          </w:rPr>
          <w:fldChar w:fldCharType="separate"/>
        </w:r>
        <w:r w:rsidRPr="00A9746D">
          <w:rPr>
            <w:noProof/>
            <w:webHidden/>
          </w:rPr>
          <w:t>35</w:t>
        </w:r>
        <w:r w:rsidRPr="00A9746D">
          <w:rPr>
            <w:noProof/>
            <w:webHidden/>
          </w:rPr>
          <w:fldChar w:fldCharType="end"/>
        </w:r>
      </w:hyperlink>
    </w:p>
    <w:p w14:paraId="5357E7CC" w14:textId="5AFB3162" w:rsidR="00A9746D" w:rsidRPr="00A9746D" w:rsidRDefault="00A9746D" w:rsidP="00A9746D">
      <w:pPr>
        <w:pStyle w:val="Mucluc3"/>
        <w:rPr>
          <w:rFonts w:eastAsiaTheme="minorEastAsia"/>
          <w:noProof/>
        </w:rPr>
      </w:pPr>
      <w:hyperlink w:anchor="_Toc156588402" w:history="1">
        <w:r w:rsidRPr="00A9746D">
          <w:rPr>
            <w:rStyle w:val="Siuktni"/>
            <w:rFonts w:cs="Times New Roman"/>
            <w:i/>
            <w:iCs/>
            <w:noProof/>
            <w:szCs w:val="26"/>
          </w:rPr>
          <w:t>3.6.1.</w:t>
        </w:r>
        <w:r w:rsidRPr="00A9746D">
          <w:rPr>
            <w:rFonts w:eastAsiaTheme="minorEastAsia"/>
            <w:noProof/>
          </w:rPr>
          <w:tab/>
        </w:r>
        <w:r w:rsidRPr="00A9746D">
          <w:rPr>
            <w:rStyle w:val="Siuktni"/>
            <w:rFonts w:cs="Times New Roman"/>
            <w:i/>
            <w:iCs/>
            <w:noProof/>
            <w:szCs w:val="26"/>
          </w:rPr>
          <w:t>Học thuyết “Theory of Planned Behavior (TPB)”</w:t>
        </w:r>
        <w:r w:rsidRPr="00A9746D">
          <w:rPr>
            <w:noProof/>
            <w:webHidden/>
          </w:rPr>
          <w:tab/>
        </w:r>
        <w:r w:rsidRPr="00A9746D">
          <w:rPr>
            <w:noProof/>
            <w:webHidden/>
          </w:rPr>
          <w:fldChar w:fldCharType="begin"/>
        </w:r>
        <w:r w:rsidRPr="00A9746D">
          <w:rPr>
            <w:noProof/>
            <w:webHidden/>
          </w:rPr>
          <w:instrText xml:space="preserve"> PAGEREF _Toc156588402 \h </w:instrText>
        </w:r>
        <w:r w:rsidRPr="00A9746D">
          <w:rPr>
            <w:noProof/>
            <w:webHidden/>
          </w:rPr>
        </w:r>
        <w:r w:rsidRPr="00A9746D">
          <w:rPr>
            <w:noProof/>
            <w:webHidden/>
          </w:rPr>
          <w:fldChar w:fldCharType="separate"/>
        </w:r>
        <w:r w:rsidRPr="00A9746D">
          <w:rPr>
            <w:noProof/>
            <w:webHidden/>
          </w:rPr>
          <w:t>35</w:t>
        </w:r>
        <w:r w:rsidRPr="00A9746D">
          <w:rPr>
            <w:noProof/>
            <w:webHidden/>
          </w:rPr>
          <w:fldChar w:fldCharType="end"/>
        </w:r>
      </w:hyperlink>
    </w:p>
    <w:p w14:paraId="6E645021" w14:textId="2CC71763" w:rsidR="00A9746D" w:rsidRPr="00A9746D" w:rsidRDefault="00A9746D" w:rsidP="00A9746D">
      <w:pPr>
        <w:pStyle w:val="Mucluc3"/>
        <w:rPr>
          <w:rFonts w:eastAsiaTheme="minorEastAsia"/>
          <w:noProof/>
        </w:rPr>
      </w:pPr>
      <w:hyperlink w:anchor="_Toc156588403" w:history="1">
        <w:r w:rsidRPr="00A9746D">
          <w:rPr>
            <w:rStyle w:val="Siuktni"/>
            <w:rFonts w:cs="Times New Roman"/>
            <w:i/>
            <w:iCs/>
            <w:noProof/>
            <w:szCs w:val="26"/>
          </w:rPr>
          <w:t>3.6.2.</w:t>
        </w:r>
        <w:r w:rsidRPr="00A9746D">
          <w:rPr>
            <w:rFonts w:eastAsiaTheme="minorEastAsia"/>
            <w:noProof/>
          </w:rPr>
          <w:tab/>
        </w:r>
        <w:r w:rsidRPr="00A9746D">
          <w:rPr>
            <w:rStyle w:val="Siuktni"/>
            <w:rFonts w:cs="Times New Roman"/>
            <w:i/>
            <w:iCs/>
            <w:noProof/>
            <w:szCs w:val="26"/>
          </w:rPr>
          <w:t>Ứng dụng học thuyết vào nghiên cứu</w:t>
        </w:r>
        <w:r w:rsidRPr="00A9746D">
          <w:rPr>
            <w:noProof/>
            <w:webHidden/>
          </w:rPr>
          <w:tab/>
        </w:r>
        <w:r w:rsidRPr="00A9746D">
          <w:rPr>
            <w:noProof/>
            <w:webHidden/>
          </w:rPr>
          <w:fldChar w:fldCharType="begin"/>
        </w:r>
        <w:r w:rsidRPr="00A9746D">
          <w:rPr>
            <w:noProof/>
            <w:webHidden/>
          </w:rPr>
          <w:instrText xml:space="preserve"> PAGEREF _Toc156588403 \h </w:instrText>
        </w:r>
        <w:r w:rsidRPr="00A9746D">
          <w:rPr>
            <w:noProof/>
            <w:webHidden/>
          </w:rPr>
        </w:r>
        <w:r w:rsidRPr="00A9746D">
          <w:rPr>
            <w:noProof/>
            <w:webHidden/>
          </w:rPr>
          <w:fldChar w:fldCharType="separate"/>
        </w:r>
        <w:r w:rsidRPr="00A9746D">
          <w:rPr>
            <w:noProof/>
            <w:webHidden/>
          </w:rPr>
          <w:t>37</w:t>
        </w:r>
        <w:r w:rsidRPr="00A9746D">
          <w:rPr>
            <w:noProof/>
            <w:webHidden/>
          </w:rPr>
          <w:fldChar w:fldCharType="end"/>
        </w:r>
      </w:hyperlink>
    </w:p>
    <w:p w14:paraId="1962E5B8" w14:textId="05B41583" w:rsidR="00A9746D" w:rsidRPr="00A9746D" w:rsidRDefault="00A9746D" w:rsidP="00A9746D">
      <w:pPr>
        <w:pStyle w:val="Mucluc2"/>
        <w:rPr>
          <w:rFonts w:eastAsiaTheme="minorEastAsia"/>
          <w:noProof/>
        </w:rPr>
      </w:pPr>
      <w:hyperlink w:anchor="_Toc156588404" w:history="1">
        <w:r w:rsidRPr="00A9746D">
          <w:rPr>
            <w:rStyle w:val="Siuktni"/>
            <w:rFonts w:cs="Times New Roman"/>
            <w:b w:val="0"/>
            <w:bCs w:val="0"/>
            <w:noProof/>
            <w:szCs w:val="26"/>
          </w:rPr>
          <w:t>3.7.</w:t>
        </w:r>
        <w:r w:rsidRPr="00A9746D">
          <w:rPr>
            <w:rFonts w:eastAsiaTheme="minorEastAsia"/>
            <w:noProof/>
          </w:rPr>
          <w:tab/>
        </w:r>
        <w:r w:rsidRPr="00A9746D">
          <w:rPr>
            <w:rStyle w:val="Siuktni"/>
            <w:rFonts w:cs="Times New Roman"/>
            <w:b w:val="0"/>
            <w:bCs w:val="0"/>
            <w:noProof/>
            <w:szCs w:val="26"/>
          </w:rPr>
          <w:t>Khung nghiên cứu</w:t>
        </w:r>
        <w:r w:rsidRPr="00A9746D">
          <w:rPr>
            <w:noProof/>
            <w:webHidden/>
          </w:rPr>
          <w:tab/>
        </w:r>
        <w:r w:rsidRPr="00A9746D">
          <w:rPr>
            <w:noProof/>
            <w:webHidden/>
          </w:rPr>
          <w:fldChar w:fldCharType="begin"/>
        </w:r>
        <w:r w:rsidRPr="00A9746D">
          <w:rPr>
            <w:noProof/>
            <w:webHidden/>
          </w:rPr>
          <w:instrText xml:space="preserve"> PAGEREF _Toc156588404 \h </w:instrText>
        </w:r>
        <w:r w:rsidRPr="00A9746D">
          <w:rPr>
            <w:noProof/>
            <w:webHidden/>
          </w:rPr>
        </w:r>
        <w:r w:rsidRPr="00A9746D">
          <w:rPr>
            <w:noProof/>
            <w:webHidden/>
          </w:rPr>
          <w:fldChar w:fldCharType="separate"/>
        </w:r>
        <w:r w:rsidRPr="00A9746D">
          <w:rPr>
            <w:noProof/>
            <w:webHidden/>
          </w:rPr>
          <w:t>38</w:t>
        </w:r>
        <w:r w:rsidRPr="00A9746D">
          <w:rPr>
            <w:noProof/>
            <w:webHidden/>
          </w:rPr>
          <w:fldChar w:fldCharType="end"/>
        </w:r>
      </w:hyperlink>
    </w:p>
    <w:p w14:paraId="021394B2" w14:textId="5FC08194" w:rsidR="00A9746D" w:rsidRPr="00A9746D" w:rsidRDefault="00A9746D" w:rsidP="00A9746D">
      <w:pPr>
        <w:pStyle w:val="Mucluc2"/>
        <w:rPr>
          <w:rFonts w:eastAsiaTheme="minorEastAsia"/>
          <w:noProof/>
        </w:rPr>
      </w:pPr>
      <w:hyperlink w:anchor="_Toc156588405" w:history="1">
        <w:r w:rsidRPr="00A9746D">
          <w:rPr>
            <w:rStyle w:val="Siuktni"/>
            <w:rFonts w:cs="Times New Roman"/>
            <w:b w:val="0"/>
            <w:bCs w:val="0"/>
            <w:noProof/>
            <w:szCs w:val="26"/>
          </w:rPr>
          <w:t>3.8.</w:t>
        </w:r>
        <w:r w:rsidRPr="00A9746D">
          <w:rPr>
            <w:rFonts w:eastAsiaTheme="minorEastAsia"/>
            <w:noProof/>
          </w:rPr>
          <w:tab/>
        </w:r>
        <w:r w:rsidRPr="00A9746D">
          <w:rPr>
            <w:rStyle w:val="Siuktni"/>
            <w:rFonts w:cs="Times New Roman"/>
            <w:b w:val="0"/>
            <w:bCs w:val="0"/>
            <w:noProof/>
            <w:szCs w:val="26"/>
          </w:rPr>
          <w:t>Qui trình thu thập số liệu</w:t>
        </w:r>
        <w:r w:rsidRPr="00A9746D">
          <w:rPr>
            <w:noProof/>
            <w:webHidden/>
          </w:rPr>
          <w:tab/>
        </w:r>
        <w:r w:rsidRPr="00A9746D">
          <w:rPr>
            <w:noProof/>
            <w:webHidden/>
          </w:rPr>
          <w:fldChar w:fldCharType="begin"/>
        </w:r>
        <w:r w:rsidRPr="00A9746D">
          <w:rPr>
            <w:noProof/>
            <w:webHidden/>
          </w:rPr>
          <w:instrText xml:space="preserve"> PAGEREF _Toc156588405 \h </w:instrText>
        </w:r>
        <w:r w:rsidRPr="00A9746D">
          <w:rPr>
            <w:noProof/>
            <w:webHidden/>
          </w:rPr>
        </w:r>
        <w:r w:rsidRPr="00A9746D">
          <w:rPr>
            <w:noProof/>
            <w:webHidden/>
          </w:rPr>
          <w:fldChar w:fldCharType="separate"/>
        </w:r>
        <w:r w:rsidRPr="00A9746D">
          <w:rPr>
            <w:noProof/>
            <w:webHidden/>
          </w:rPr>
          <w:t>39</w:t>
        </w:r>
        <w:r w:rsidRPr="00A9746D">
          <w:rPr>
            <w:noProof/>
            <w:webHidden/>
          </w:rPr>
          <w:fldChar w:fldCharType="end"/>
        </w:r>
      </w:hyperlink>
    </w:p>
    <w:p w14:paraId="443C23C4" w14:textId="61F52A7D" w:rsidR="00A9746D" w:rsidRPr="00A9746D" w:rsidRDefault="00A9746D" w:rsidP="00A9746D">
      <w:pPr>
        <w:pStyle w:val="Mucluc2"/>
        <w:rPr>
          <w:rFonts w:eastAsiaTheme="minorEastAsia"/>
          <w:noProof/>
        </w:rPr>
      </w:pPr>
      <w:hyperlink w:anchor="_Toc156588406" w:history="1">
        <w:r w:rsidRPr="00A9746D">
          <w:rPr>
            <w:rStyle w:val="Siuktni"/>
            <w:rFonts w:cs="Times New Roman"/>
            <w:b w:val="0"/>
            <w:bCs w:val="0"/>
            <w:noProof/>
            <w:szCs w:val="26"/>
          </w:rPr>
          <w:t>3.9.</w:t>
        </w:r>
        <w:r w:rsidRPr="00A9746D">
          <w:rPr>
            <w:rFonts w:eastAsiaTheme="minorEastAsia"/>
            <w:noProof/>
          </w:rPr>
          <w:tab/>
        </w:r>
        <w:r w:rsidRPr="00A9746D">
          <w:rPr>
            <w:rStyle w:val="Siuktni"/>
            <w:rFonts w:cs="Times New Roman"/>
            <w:b w:val="0"/>
            <w:bCs w:val="0"/>
            <w:noProof/>
            <w:szCs w:val="26"/>
          </w:rPr>
          <w:t>Xử lí và phân tích số liệu</w:t>
        </w:r>
        <w:r w:rsidRPr="00A9746D">
          <w:rPr>
            <w:noProof/>
            <w:webHidden/>
          </w:rPr>
          <w:tab/>
        </w:r>
        <w:r w:rsidRPr="00A9746D">
          <w:rPr>
            <w:noProof/>
            <w:webHidden/>
          </w:rPr>
          <w:fldChar w:fldCharType="begin"/>
        </w:r>
        <w:r w:rsidRPr="00A9746D">
          <w:rPr>
            <w:noProof/>
            <w:webHidden/>
          </w:rPr>
          <w:instrText xml:space="preserve"> PAGEREF _Toc156588406 \h </w:instrText>
        </w:r>
        <w:r w:rsidRPr="00A9746D">
          <w:rPr>
            <w:noProof/>
            <w:webHidden/>
          </w:rPr>
        </w:r>
        <w:r w:rsidRPr="00A9746D">
          <w:rPr>
            <w:noProof/>
            <w:webHidden/>
          </w:rPr>
          <w:fldChar w:fldCharType="separate"/>
        </w:r>
        <w:r w:rsidRPr="00A9746D">
          <w:rPr>
            <w:noProof/>
            <w:webHidden/>
          </w:rPr>
          <w:t>40</w:t>
        </w:r>
        <w:r w:rsidRPr="00A9746D">
          <w:rPr>
            <w:noProof/>
            <w:webHidden/>
          </w:rPr>
          <w:fldChar w:fldCharType="end"/>
        </w:r>
      </w:hyperlink>
    </w:p>
    <w:p w14:paraId="5234EB66" w14:textId="377FF47D" w:rsidR="00A9746D" w:rsidRPr="00A9746D" w:rsidRDefault="00A9746D" w:rsidP="00A9746D">
      <w:pPr>
        <w:pStyle w:val="Mucluc3"/>
        <w:rPr>
          <w:rFonts w:eastAsiaTheme="minorEastAsia"/>
          <w:noProof/>
        </w:rPr>
      </w:pPr>
      <w:hyperlink w:anchor="_Toc156588407" w:history="1">
        <w:r w:rsidRPr="00A9746D">
          <w:rPr>
            <w:rStyle w:val="Siuktni"/>
            <w:rFonts w:cs="Times New Roman"/>
            <w:i/>
            <w:iCs/>
            <w:noProof/>
            <w:szCs w:val="26"/>
          </w:rPr>
          <w:t>3.9.1.</w:t>
        </w:r>
        <w:r w:rsidRPr="00A9746D">
          <w:rPr>
            <w:rFonts w:eastAsiaTheme="minorEastAsia"/>
            <w:noProof/>
          </w:rPr>
          <w:tab/>
        </w:r>
        <w:r w:rsidRPr="00A9746D">
          <w:rPr>
            <w:rStyle w:val="Siuktni"/>
            <w:rFonts w:cs="Times New Roman"/>
            <w:i/>
            <w:iCs/>
            <w:noProof/>
            <w:szCs w:val="26"/>
          </w:rPr>
          <w:t>Phương pháp xử lý</w:t>
        </w:r>
        <w:r w:rsidRPr="00A9746D">
          <w:rPr>
            <w:noProof/>
            <w:webHidden/>
          </w:rPr>
          <w:tab/>
        </w:r>
        <w:r w:rsidRPr="00A9746D">
          <w:rPr>
            <w:noProof/>
            <w:webHidden/>
          </w:rPr>
          <w:fldChar w:fldCharType="begin"/>
        </w:r>
        <w:r w:rsidRPr="00A9746D">
          <w:rPr>
            <w:noProof/>
            <w:webHidden/>
          </w:rPr>
          <w:instrText xml:space="preserve"> PAGEREF _Toc156588407 \h </w:instrText>
        </w:r>
        <w:r w:rsidRPr="00A9746D">
          <w:rPr>
            <w:noProof/>
            <w:webHidden/>
          </w:rPr>
        </w:r>
        <w:r w:rsidRPr="00A9746D">
          <w:rPr>
            <w:noProof/>
            <w:webHidden/>
          </w:rPr>
          <w:fldChar w:fldCharType="separate"/>
        </w:r>
        <w:r w:rsidRPr="00A9746D">
          <w:rPr>
            <w:noProof/>
            <w:webHidden/>
          </w:rPr>
          <w:t>40</w:t>
        </w:r>
        <w:r w:rsidRPr="00A9746D">
          <w:rPr>
            <w:noProof/>
            <w:webHidden/>
          </w:rPr>
          <w:fldChar w:fldCharType="end"/>
        </w:r>
      </w:hyperlink>
    </w:p>
    <w:p w14:paraId="533786B0" w14:textId="62E49AE0" w:rsidR="00A9746D" w:rsidRPr="00A9746D" w:rsidRDefault="00A9746D" w:rsidP="00A9746D">
      <w:pPr>
        <w:pStyle w:val="Mucluc3"/>
        <w:rPr>
          <w:rFonts w:eastAsiaTheme="minorEastAsia"/>
          <w:noProof/>
        </w:rPr>
      </w:pPr>
      <w:hyperlink w:anchor="_Toc156588408" w:history="1">
        <w:r w:rsidRPr="00A9746D">
          <w:rPr>
            <w:rStyle w:val="Siuktni"/>
            <w:rFonts w:cs="Times New Roman"/>
            <w:i/>
            <w:iCs/>
            <w:noProof/>
            <w:szCs w:val="26"/>
          </w:rPr>
          <w:t>3.9.2.</w:t>
        </w:r>
        <w:r w:rsidRPr="00A9746D">
          <w:rPr>
            <w:rFonts w:eastAsiaTheme="minorEastAsia"/>
            <w:noProof/>
          </w:rPr>
          <w:tab/>
        </w:r>
        <w:r w:rsidRPr="00A9746D">
          <w:rPr>
            <w:rStyle w:val="Siuktni"/>
            <w:rFonts w:cs="Times New Roman"/>
            <w:i/>
            <w:iCs/>
            <w:noProof/>
            <w:szCs w:val="26"/>
          </w:rPr>
          <w:t>Phân tích dữ liệu</w:t>
        </w:r>
        <w:r w:rsidRPr="00A9746D">
          <w:rPr>
            <w:noProof/>
            <w:webHidden/>
          </w:rPr>
          <w:tab/>
        </w:r>
        <w:r w:rsidRPr="00A9746D">
          <w:rPr>
            <w:noProof/>
            <w:webHidden/>
          </w:rPr>
          <w:fldChar w:fldCharType="begin"/>
        </w:r>
        <w:r w:rsidRPr="00A9746D">
          <w:rPr>
            <w:noProof/>
            <w:webHidden/>
          </w:rPr>
          <w:instrText xml:space="preserve"> PAGEREF _Toc156588408 \h </w:instrText>
        </w:r>
        <w:r w:rsidRPr="00A9746D">
          <w:rPr>
            <w:noProof/>
            <w:webHidden/>
          </w:rPr>
        </w:r>
        <w:r w:rsidRPr="00A9746D">
          <w:rPr>
            <w:noProof/>
            <w:webHidden/>
          </w:rPr>
          <w:fldChar w:fldCharType="separate"/>
        </w:r>
        <w:r w:rsidRPr="00A9746D">
          <w:rPr>
            <w:noProof/>
            <w:webHidden/>
          </w:rPr>
          <w:t>40</w:t>
        </w:r>
        <w:r w:rsidRPr="00A9746D">
          <w:rPr>
            <w:noProof/>
            <w:webHidden/>
          </w:rPr>
          <w:fldChar w:fldCharType="end"/>
        </w:r>
      </w:hyperlink>
    </w:p>
    <w:p w14:paraId="1436F797" w14:textId="159F80D7" w:rsidR="00A9746D" w:rsidRPr="00A9746D" w:rsidRDefault="00A9746D" w:rsidP="00A9746D">
      <w:pPr>
        <w:pStyle w:val="Mucluc2"/>
        <w:rPr>
          <w:rFonts w:eastAsiaTheme="minorEastAsia"/>
          <w:noProof/>
        </w:rPr>
      </w:pPr>
      <w:hyperlink w:anchor="_Toc156588409" w:history="1">
        <w:r w:rsidRPr="00A9746D">
          <w:rPr>
            <w:rStyle w:val="Siuktni"/>
            <w:rFonts w:cs="Times New Roman"/>
            <w:b w:val="0"/>
            <w:bCs w:val="0"/>
            <w:noProof/>
            <w:szCs w:val="26"/>
          </w:rPr>
          <w:t>3.10.</w:t>
        </w:r>
        <w:r w:rsidRPr="00A9746D">
          <w:rPr>
            <w:rFonts w:eastAsiaTheme="minorEastAsia"/>
            <w:noProof/>
          </w:rPr>
          <w:tab/>
        </w:r>
        <w:r w:rsidRPr="00A9746D">
          <w:rPr>
            <w:rStyle w:val="Siuktni"/>
            <w:rFonts w:cs="Times New Roman"/>
            <w:b w:val="0"/>
            <w:bCs w:val="0"/>
            <w:noProof/>
            <w:szCs w:val="26"/>
          </w:rPr>
          <w:t>Vấn đề đạo đức trong nghiên cứu</w:t>
        </w:r>
        <w:r w:rsidRPr="00A9746D">
          <w:rPr>
            <w:noProof/>
            <w:webHidden/>
          </w:rPr>
          <w:tab/>
        </w:r>
        <w:r w:rsidRPr="00A9746D">
          <w:rPr>
            <w:noProof/>
            <w:webHidden/>
          </w:rPr>
          <w:fldChar w:fldCharType="begin"/>
        </w:r>
        <w:r w:rsidRPr="00A9746D">
          <w:rPr>
            <w:noProof/>
            <w:webHidden/>
          </w:rPr>
          <w:instrText xml:space="preserve"> PAGEREF _Toc156588409 \h </w:instrText>
        </w:r>
        <w:r w:rsidRPr="00A9746D">
          <w:rPr>
            <w:noProof/>
            <w:webHidden/>
          </w:rPr>
        </w:r>
        <w:r w:rsidRPr="00A9746D">
          <w:rPr>
            <w:noProof/>
            <w:webHidden/>
          </w:rPr>
          <w:fldChar w:fldCharType="separate"/>
        </w:r>
        <w:r w:rsidRPr="00A9746D">
          <w:rPr>
            <w:noProof/>
            <w:webHidden/>
          </w:rPr>
          <w:t>41</w:t>
        </w:r>
        <w:r w:rsidRPr="00A9746D">
          <w:rPr>
            <w:noProof/>
            <w:webHidden/>
          </w:rPr>
          <w:fldChar w:fldCharType="end"/>
        </w:r>
      </w:hyperlink>
    </w:p>
    <w:p w14:paraId="1BC513AE" w14:textId="69272C2C" w:rsidR="00A9746D" w:rsidRPr="00A9746D" w:rsidRDefault="00A9746D" w:rsidP="00A9746D">
      <w:pPr>
        <w:pStyle w:val="Mucluc2"/>
        <w:rPr>
          <w:rFonts w:eastAsiaTheme="minorEastAsia"/>
          <w:noProof/>
        </w:rPr>
      </w:pPr>
      <w:hyperlink w:anchor="_Toc156588410" w:history="1">
        <w:r w:rsidRPr="00A9746D">
          <w:rPr>
            <w:rStyle w:val="Siuktni"/>
            <w:rFonts w:cs="Times New Roman"/>
            <w:b w:val="0"/>
            <w:bCs w:val="0"/>
            <w:noProof/>
            <w:szCs w:val="26"/>
          </w:rPr>
          <w:t>3.11.</w:t>
        </w:r>
        <w:r w:rsidRPr="00A9746D">
          <w:rPr>
            <w:rFonts w:eastAsiaTheme="minorEastAsia"/>
            <w:noProof/>
          </w:rPr>
          <w:tab/>
        </w:r>
        <w:r w:rsidRPr="00A9746D">
          <w:rPr>
            <w:rStyle w:val="Siuktni"/>
            <w:rFonts w:cs="Times New Roman"/>
            <w:b w:val="0"/>
            <w:bCs w:val="0"/>
            <w:noProof/>
            <w:szCs w:val="26"/>
          </w:rPr>
          <w:t>Hạn chế của nghiên cứu, sai số và biện pháp khắc phục sai số</w:t>
        </w:r>
        <w:r w:rsidRPr="00A9746D">
          <w:rPr>
            <w:noProof/>
            <w:webHidden/>
          </w:rPr>
          <w:tab/>
        </w:r>
        <w:r w:rsidRPr="00A9746D">
          <w:rPr>
            <w:noProof/>
            <w:webHidden/>
          </w:rPr>
          <w:fldChar w:fldCharType="begin"/>
        </w:r>
        <w:r w:rsidRPr="00A9746D">
          <w:rPr>
            <w:noProof/>
            <w:webHidden/>
          </w:rPr>
          <w:instrText xml:space="preserve"> PAGEREF _Toc156588410 \h </w:instrText>
        </w:r>
        <w:r w:rsidRPr="00A9746D">
          <w:rPr>
            <w:noProof/>
            <w:webHidden/>
          </w:rPr>
        </w:r>
        <w:r w:rsidRPr="00A9746D">
          <w:rPr>
            <w:noProof/>
            <w:webHidden/>
          </w:rPr>
          <w:fldChar w:fldCharType="separate"/>
        </w:r>
        <w:r w:rsidRPr="00A9746D">
          <w:rPr>
            <w:noProof/>
            <w:webHidden/>
          </w:rPr>
          <w:t>41</w:t>
        </w:r>
        <w:r w:rsidRPr="00A9746D">
          <w:rPr>
            <w:noProof/>
            <w:webHidden/>
          </w:rPr>
          <w:fldChar w:fldCharType="end"/>
        </w:r>
      </w:hyperlink>
    </w:p>
    <w:p w14:paraId="7290BA0C" w14:textId="54CDD8FC" w:rsidR="00A9746D" w:rsidRPr="00A9746D" w:rsidRDefault="00A9746D" w:rsidP="00A9746D">
      <w:pPr>
        <w:pStyle w:val="Mucluc3"/>
        <w:rPr>
          <w:rFonts w:eastAsiaTheme="minorEastAsia"/>
          <w:noProof/>
        </w:rPr>
      </w:pPr>
      <w:hyperlink w:anchor="_Toc156588411" w:history="1">
        <w:r w:rsidRPr="00A9746D">
          <w:rPr>
            <w:rStyle w:val="Siuktni"/>
            <w:rFonts w:cs="Times New Roman"/>
            <w:i/>
            <w:iCs/>
            <w:noProof/>
            <w:szCs w:val="26"/>
          </w:rPr>
          <w:t>3.11.1.</w:t>
        </w:r>
        <w:r w:rsidRPr="00A9746D">
          <w:rPr>
            <w:rFonts w:eastAsiaTheme="minorEastAsia"/>
            <w:noProof/>
          </w:rPr>
          <w:tab/>
        </w:r>
        <w:r w:rsidRPr="00A9746D">
          <w:rPr>
            <w:rStyle w:val="Siuktni"/>
            <w:rFonts w:cs="Times New Roman"/>
            <w:i/>
            <w:iCs/>
            <w:noProof/>
            <w:szCs w:val="26"/>
          </w:rPr>
          <w:t>Hạn chế của nghiên cứu</w:t>
        </w:r>
        <w:r w:rsidRPr="00A9746D">
          <w:rPr>
            <w:noProof/>
            <w:webHidden/>
          </w:rPr>
          <w:tab/>
        </w:r>
        <w:r w:rsidRPr="00A9746D">
          <w:rPr>
            <w:noProof/>
            <w:webHidden/>
          </w:rPr>
          <w:fldChar w:fldCharType="begin"/>
        </w:r>
        <w:r w:rsidRPr="00A9746D">
          <w:rPr>
            <w:noProof/>
            <w:webHidden/>
          </w:rPr>
          <w:instrText xml:space="preserve"> PAGEREF _Toc156588411 \h </w:instrText>
        </w:r>
        <w:r w:rsidRPr="00A9746D">
          <w:rPr>
            <w:noProof/>
            <w:webHidden/>
          </w:rPr>
        </w:r>
        <w:r w:rsidRPr="00A9746D">
          <w:rPr>
            <w:noProof/>
            <w:webHidden/>
          </w:rPr>
          <w:fldChar w:fldCharType="separate"/>
        </w:r>
        <w:r w:rsidRPr="00A9746D">
          <w:rPr>
            <w:noProof/>
            <w:webHidden/>
          </w:rPr>
          <w:t>41</w:t>
        </w:r>
        <w:r w:rsidRPr="00A9746D">
          <w:rPr>
            <w:noProof/>
            <w:webHidden/>
          </w:rPr>
          <w:fldChar w:fldCharType="end"/>
        </w:r>
      </w:hyperlink>
    </w:p>
    <w:p w14:paraId="353E5546" w14:textId="2C78FDD2" w:rsidR="00A9746D" w:rsidRPr="00A9746D" w:rsidRDefault="00A9746D" w:rsidP="00A9746D">
      <w:pPr>
        <w:pStyle w:val="Mucluc3"/>
        <w:rPr>
          <w:rFonts w:eastAsiaTheme="minorEastAsia"/>
          <w:noProof/>
        </w:rPr>
      </w:pPr>
      <w:hyperlink w:anchor="_Toc156588412" w:history="1">
        <w:r w:rsidRPr="00A9746D">
          <w:rPr>
            <w:rStyle w:val="Siuktni"/>
            <w:rFonts w:cs="Times New Roman"/>
            <w:i/>
            <w:iCs/>
            <w:noProof/>
            <w:szCs w:val="26"/>
          </w:rPr>
          <w:t>3.11.2.</w:t>
        </w:r>
        <w:r w:rsidRPr="00A9746D">
          <w:rPr>
            <w:rFonts w:eastAsiaTheme="minorEastAsia"/>
            <w:noProof/>
          </w:rPr>
          <w:tab/>
        </w:r>
        <w:r w:rsidRPr="00A9746D">
          <w:rPr>
            <w:rStyle w:val="Siuktni"/>
            <w:rFonts w:cs="Times New Roman"/>
            <w:i/>
            <w:iCs/>
            <w:noProof/>
            <w:szCs w:val="26"/>
          </w:rPr>
          <w:t>Sai số</w:t>
        </w:r>
        <w:r w:rsidRPr="00A9746D">
          <w:rPr>
            <w:noProof/>
            <w:webHidden/>
          </w:rPr>
          <w:tab/>
        </w:r>
        <w:r w:rsidRPr="00A9746D">
          <w:rPr>
            <w:noProof/>
            <w:webHidden/>
          </w:rPr>
          <w:fldChar w:fldCharType="begin"/>
        </w:r>
        <w:r w:rsidRPr="00A9746D">
          <w:rPr>
            <w:noProof/>
            <w:webHidden/>
          </w:rPr>
          <w:instrText xml:space="preserve"> PAGEREF _Toc156588412 \h </w:instrText>
        </w:r>
        <w:r w:rsidRPr="00A9746D">
          <w:rPr>
            <w:noProof/>
            <w:webHidden/>
          </w:rPr>
        </w:r>
        <w:r w:rsidRPr="00A9746D">
          <w:rPr>
            <w:noProof/>
            <w:webHidden/>
          </w:rPr>
          <w:fldChar w:fldCharType="separate"/>
        </w:r>
        <w:r w:rsidRPr="00A9746D">
          <w:rPr>
            <w:noProof/>
            <w:webHidden/>
          </w:rPr>
          <w:t>41</w:t>
        </w:r>
        <w:r w:rsidRPr="00A9746D">
          <w:rPr>
            <w:noProof/>
            <w:webHidden/>
          </w:rPr>
          <w:fldChar w:fldCharType="end"/>
        </w:r>
      </w:hyperlink>
    </w:p>
    <w:p w14:paraId="335A1C19" w14:textId="4B367D42" w:rsidR="00A9746D" w:rsidRPr="00A9746D" w:rsidRDefault="00A9746D" w:rsidP="00A9746D">
      <w:pPr>
        <w:pStyle w:val="Mucluc3"/>
        <w:rPr>
          <w:rFonts w:eastAsiaTheme="minorEastAsia"/>
          <w:noProof/>
        </w:rPr>
      </w:pPr>
      <w:hyperlink w:anchor="_Toc156588413" w:history="1">
        <w:r w:rsidRPr="00A9746D">
          <w:rPr>
            <w:rStyle w:val="Siuktni"/>
            <w:rFonts w:cs="Times New Roman"/>
            <w:i/>
            <w:iCs/>
            <w:noProof/>
            <w:szCs w:val="26"/>
          </w:rPr>
          <w:t>3.11.3.</w:t>
        </w:r>
        <w:r w:rsidRPr="00A9746D">
          <w:rPr>
            <w:rFonts w:eastAsiaTheme="minorEastAsia"/>
            <w:noProof/>
          </w:rPr>
          <w:tab/>
        </w:r>
        <w:r w:rsidRPr="00A9746D">
          <w:rPr>
            <w:rStyle w:val="Siuktni"/>
            <w:rFonts w:cs="Times New Roman"/>
            <w:i/>
            <w:iCs/>
            <w:noProof/>
            <w:szCs w:val="26"/>
          </w:rPr>
          <w:t>Biện pháp hạn chế sai số</w:t>
        </w:r>
        <w:r w:rsidRPr="00A9746D">
          <w:rPr>
            <w:noProof/>
            <w:webHidden/>
          </w:rPr>
          <w:tab/>
        </w:r>
        <w:r w:rsidRPr="00A9746D">
          <w:rPr>
            <w:noProof/>
            <w:webHidden/>
          </w:rPr>
          <w:fldChar w:fldCharType="begin"/>
        </w:r>
        <w:r w:rsidRPr="00A9746D">
          <w:rPr>
            <w:noProof/>
            <w:webHidden/>
          </w:rPr>
          <w:instrText xml:space="preserve"> PAGEREF _Toc156588413 \h </w:instrText>
        </w:r>
        <w:r w:rsidRPr="00A9746D">
          <w:rPr>
            <w:noProof/>
            <w:webHidden/>
          </w:rPr>
        </w:r>
        <w:r w:rsidRPr="00A9746D">
          <w:rPr>
            <w:noProof/>
            <w:webHidden/>
          </w:rPr>
          <w:fldChar w:fldCharType="separate"/>
        </w:r>
        <w:r w:rsidRPr="00A9746D">
          <w:rPr>
            <w:noProof/>
            <w:webHidden/>
          </w:rPr>
          <w:t>41</w:t>
        </w:r>
        <w:r w:rsidRPr="00A9746D">
          <w:rPr>
            <w:noProof/>
            <w:webHidden/>
          </w:rPr>
          <w:fldChar w:fldCharType="end"/>
        </w:r>
      </w:hyperlink>
    </w:p>
    <w:p w14:paraId="22F4B15E" w14:textId="5CDF4F57" w:rsidR="00A9746D" w:rsidRPr="00A9746D" w:rsidRDefault="00A9746D" w:rsidP="00A9746D">
      <w:pPr>
        <w:pStyle w:val="Mucluc2"/>
        <w:rPr>
          <w:rFonts w:eastAsiaTheme="minorEastAsia"/>
          <w:noProof/>
        </w:rPr>
      </w:pPr>
      <w:hyperlink w:anchor="_Toc156588414" w:history="1">
        <w:r w:rsidRPr="00A9746D">
          <w:rPr>
            <w:rStyle w:val="Siuktni"/>
            <w:rFonts w:cs="Times New Roman"/>
            <w:b w:val="0"/>
            <w:bCs w:val="0"/>
            <w:noProof/>
            <w:szCs w:val="26"/>
          </w:rPr>
          <w:t>3.12.</w:t>
        </w:r>
        <w:r w:rsidRPr="00A9746D">
          <w:rPr>
            <w:rFonts w:eastAsiaTheme="minorEastAsia"/>
            <w:noProof/>
          </w:rPr>
          <w:tab/>
        </w:r>
        <w:r w:rsidRPr="00A9746D">
          <w:rPr>
            <w:rStyle w:val="Siuktni"/>
            <w:rFonts w:cs="Times New Roman"/>
            <w:b w:val="0"/>
            <w:bCs w:val="0"/>
            <w:noProof/>
            <w:szCs w:val="26"/>
          </w:rPr>
          <w:t>Tính ứng dụng của đề tài nghiên cứu</w:t>
        </w:r>
        <w:r w:rsidRPr="00A9746D">
          <w:rPr>
            <w:noProof/>
            <w:webHidden/>
          </w:rPr>
          <w:tab/>
        </w:r>
        <w:r w:rsidRPr="00A9746D">
          <w:rPr>
            <w:noProof/>
            <w:webHidden/>
          </w:rPr>
          <w:fldChar w:fldCharType="begin"/>
        </w:r>
        <w:r w:rsidRPr="00A9746D">
          <w:rPr>
            <w:noProof/>
            <w:webHidden/>
          </w:rPr>
          <w:instrText xml:space="preserve"> PAGEREF _Toc156588414 \h </w:instrText>
        </w:r>
        <w:r w:rsidRPr="00A9746D">
          <w:rPr>
            <w:noProof/>
            <w:webHidden/>
          </w:rPr>
        </w:r>
        <w:r w:rsidRPr="00A9746D">
          <w:rPr>
            <w:noProof/>
            <w:webHidden/>
          </w:rPr>
          <w:fldChar w:fldCharType="separate"/>
        </w:r>
        <w:r w:rsidRPr="00A9746D">
          <w:rPr>
            <w:noProof/>
            <w:webHidden/>
          </w:rPr>
          <w:t>42</w:t>
        </w:r>
        <w:r w:rsidRPr="00A9746D">
          <w:rPr>
            <w:noProof/>
            <w:webHidden/>
          </w:rPr>
          <w:fldChar w:fldCharType="end"/>
        </w:r>
      </w:hyperlink>
    </w:p>
    <w:p w14:paraId="2045252A" w14:textId="5F34324C" w:rsidR="00A9746D" w:rsidRPr="00A9746D" w:rsidRDefault="00A9746D" w:rsidP="00A9746D">
      <w:pPr>
        <w:pStyle w:val="Mucluc2"/>
        <w:rPr>
          <w:rFonts w:eastAsiaTheme="minorEastAsia"/>
          <w:noProof/>
        </w:rPr>
      </w:pPr>
      <w:hyperlink w:anchor="_Toc156588415" w:history="1">
        <w:r w:rsidRPr="00A9746D">
          <w:rPr>
            <w:rStyle w:val="Siuktni"/>
            <w:rFonts w:cs="Times New Roman"/>
            <w:b w:val="0"/>
            <w:bCs w:val="0"/>
            <w:noProof/>
            <w:szCs w:val="26"/>
          </w:rPr>
          <w:t>3.13.</w:t>
        </w:r>
        <w:r w:rsidRPr="00A9746D">
          <w:rPr>
            <w:rFonts w:eastAsiaTheme="minorEastAsia"/>
            <w:noProof/>
          </w:rPr>
          <w:tab/>
        </w:r>
        <w:r w:rsidRPr="00A9746D">
          <w:rPr>
            <w:rStyle w:val="Siuktni"/>
            <w:rFonts w:cs="Times New Roman"/>
            <w:b w:val="0"/>
            <w:bCs w:val="0"/>
            <w:noProof/>
            <w:szCs w:val="26"/>
          </w:rPr>
          <w:t>Tính khả thi của đề tài nghiên cứu</w:t>
        </w:r>
        <w:r w:rsidRPr="00A9746D">
          <w:rPr>
            <w:noProof/>
            <w:webHidden/>
          </w:rPr>
          <w:tab/>
        </w:r>
        <w:r w:rsidRPr="00A9746D">
          <w:rPr>
            <w:noProof/>
            <w:webHidden/>
          </w:rPr>
          <w:fldChar w:fldCharType="begin"/>
        </w:r>
        <w:r w:rsidRPr="00A9746D">
          <w:rPr>
            <w:noProof/>
            <w:webHidden/>
          </w:rPr>
          <w:instrText xml:space="preserve"> PAGEREF _Toc156588415 \h </w:instrText>
        </w:r>
        <w:r w:rsidRPr="00A9746D">
          <w:rPr>
            <w:noProof/>
            <w:webHidden/>
          </w:rPr>
        </w:r>
        <w:r w:rsidRPr="00A9746D">
          <w:rPr>
            <w:noProof/>
            <w:webHidden/>
          </w:rPr>
          <w:fldChar w:fldCharType="separate"/>
        </w:r>
        <w:r w:rsidRPr="00A9746D">
          <w:rPr>
            <w:noProof/>
            <w:webHidden/>
          </w:rPr>
          <w:t>42</w:t>
        </w:r>
        <w:r w:rsidRPr="00A9746D">
          <w:rPr>
            <w:noProof/>
            <w:webHidden/>
          </w:rPr>
          <w:fldChar w:fldCharType="end"/>
        </w:r>
      </w:hyperlink>
    </w:p>
    <w:p w14:paraId="17AF70B6" w14:textId="448B7B2B" w:rsidR="00A9746D" w:rsidRPr="00A9746D" w:rsidRDefault="00A9746D" w:rsidP="00A9746D">
      <w:pPr>
        <w:pStyle w:val="Mucluc3"/>
        <w:rPr>
          <w:rFonts w:eastAsiaTheme="minorEastAsia"/>
          <w:noProof/>
        </w:rPr>
      </w:pPr>
      <w:hyperlink w:anchor="_Toc156588416" w:history="1">
        <w:r w:rsidRPr="00A9746D">
          <w:rPr>
            <w:rStyle w:val="Siuktni"/>
            <w:rFonts w:cs="Times New Roman"/>
            <w:i/>
            <w:iCs/>
            <w:noProof/>
            <w:szCs w:val="26"/>
          </w:rPr>
          <w:t>3.13.1.</w:t>
        </w:r>
        <w:r w:rsidRPr="00A9746D">
          <w:rPr>
            <w:rFonts w:eastAsiaTheme="minorEastAsia"/>
            <w:noProof/>
          </w:rPr>
          <w:tab/>
        </w:r>
        <w:r w:rsidRPr="00A9746D">
          <w:rPr>
            <w:rStyle w:val="Siuktni"/>
            <w:rFonts w:cs="Times New Roman"/>
            <w:i/>
            <w:iCs/>
            <w:noProof/>
            <w:szCs w:val="26"/>
          </w:rPr>
          <w:t>Kế hoạch về phương tiện và trang thiết bị</w:t>
        </w:r>
        <w:r w:rsidRPr="00A9746D">
          <w:rPr>
            <w:noProof/>
            <w:webHidden/>
          </w:rPr>
          <w:tab/>
        </w:r>
        <w:r w:rsidRPr="00A9746D">
          <w:rPr>
            <w:noProof/>
            <w:webHidden/>
          </w:rPr>
          <w:fldChar w:fldCharType="begin"/>
        </w:r>
        <w:r w:rsidRPr="00A9746D">
          <w:rPr>
            <w:noProof/>
            <w:webHidden/>
          </w:rPr>
          <w:instrText xml:space="preserve"> PAGEREF _Toc156588416 \h </w:instrText>
        </w:r>
        <w:r w:rsidRPr="00A9746D">
          <w:rPr>
            <w:noProof/>
            <w:webHidden/>
          </w:rPr>
        </w:r>
        <w:r w:rsidRPr="00A9746D">
          <w:rPr>
            <w:noProof/>
            <w:webHidden/>
          </w:rPr>
          <w:fldChar w:fldCharType="separate"/>
        </w:r>
        <w:r w:rsidRPr="00A9746D">
          <w:rPr>
            <w:noProof/>
            <w:webHidden/>
          </w:rPr>
          <w:t>42</w:t>
        </w:r>
        <w:r w:rsidRPr="00A9746D">
          <w:rPr>
            <w:noProof/>
            <w:webHidden/>
          </w:rPr>
          <w:fldChar w:fldCharType="end"/>
        </w:r>
      </w:hyperlink>
    </w:p>
    <w:p w14:paraId="4083AF4A" w14:textId="7BD4E9EA" w:rsidR="00A9746D" w:rsidRPr="00A9746D" w:rsidRDefault="00A9746D" w:rsidP="00A9746D">
      <w:pPr>
        <w:pStyle w:val="Mucluc3"/>
        <w:rPr>
          <w:rFonts w:eastAsiaTheme="minorEastAsia"/>
          <w:noProof/>
        </w:rPr>
      </w:pPr>
      <w:hyperlink w:anchor="_Toc156588417" w:history="1">
        <w:r w:rsidRPr="00A9746D">
          <w:rPr>
            <w:rStyle w:val="Siuktni"/>
            <w:rFonts w:cs="Times New Roman"/>
            <w:i/>
            <w:iCs/>
            <w:noProof/>
            <w:szCs w:val="26"/>
          </w:rPr>
          <w:t>3.13.2.</w:t>
        </w:r>
        <w:r w:rsidRPr="00A9746D">
          <w:rPr>
            <w:rFonts w:eastAsiaTheme="minorEastAsia"/>
            <w:noProof/>
          </w:rPr>
          <w:tab/>
        </w:r>
        <w:r w:rsidRPr="00A9746D">
          <w:rPr>
            <w:rStyle w:val="Siuktni"/>
            <w:rFonts w:cs="Times New Roman"/>
            <w:i/>
            <w:iCs/>
            <w:noProof/>
            <w:szCs w:val="26"/>
          </w:rPr>
          <w:t>Kế hoạch về tài chính</w:t>
        </w:r>
        <w:r w:rsidRPr="00A9746D">
          <w:rPr>
            <w:noProof/>
            <w:webHidden/>
          </w:rPr>
          <w:tab/>
        </w:r>
        <w:r w:rsidRPr="00A9746D">
          <w:rPr>
            <w:noProof/>
            <w:webHidden/>
          </w:rPr>
          <w:fldChar w:fldCharType="begin"/>
        </w:r>
        <w:r w:rsidRPr="00A9746D">
          <w:rPr>
            <w:noProof/>
            <w:webHidden/>
          </w:rPr>
          <w:instrText xml:space="preserve"> PAGEREF _Toc156588417 \h </w:instrText>
        </w:r>
        <w:r w:rsidRPr="00A9746D">
          <w:rPr>
            <w:noProof/>
            <w:webHidden/>
          </w:rPr>
        </w:r>
        <w:r w:rsidRPr="00A9746D">
          <w:rPr>
            <w:noProof/>
            <w:webHidden/>
          </w:rPr>
          <w:fldChar w:fldCharType="separate"/>
        </w:r>
        <w:r w:rsidRPr="00A9746D">
          <w:rPr>
            <w:noProof/>
            <w:webHidden/>
          </w:rPr>
          <w:t>42</w:t>
        </w:r>
        <w:r w:rsidRPr="00A9746D">
          <w:rPr>
            <w:noProof/>
            <w:webHidden/>
          </w:rPr>
          <w:fldChar w:fldCharType="end"/>
        </w:r>
      </w:hyperlink>
    </w:p>
    <w:p w14:paraId="16E87411" w14:textId="4EB9700E" w:rsidR="00A9746D" w:rsidRPr="00A9746D" w:rsidRDefault="00A9746D" w:rsidP="00A9746D">
      <w:pPr>
        <w:pStyle w:val="Mucluc3"/>
        <w:rPr>
          <w:rFonts w:eastAsiaTheme="minorEastAsia"/>
          <w:noProof/>
        </w:rPr>
      </w:pPr>
      <w:hyperlink w:anchor="_Toc156588418" w:history="1">
        <w:r w:rsidRPr="00A9746D">
          <w:rPr>
            <w:rStyle w:val="Siuktni"/>
            <w:rFonts w:cs="Times New Roman"/>
            <w:i/>
            <w:iCs/>
            <w:noProof/>
            <w:szCs w:val="26"/>
          </w:rPr>
          <w:t>3.13.3.</w:t>
        </w:r>
        <w:r w:rsidRPr="00A9746D">
          <w:rPr>
            <w:rFonts w:eastAsiaTheme="minorEastAsia"/>
            <w:noProof/>
          </w:rPr>
          <w:tab/>
        </w:r>
        <w:r w:rsidRPr="00A9746D">
          <w:rPr>
            <w:rStyle w:val="Siuktni"/>
            <w:rFonts w:cs="Times New Roman"/>
            <w:i/>
            <w:iCs/>
            <w:noProof/>
            <w:szCs w:val="26"/>
          </w:rPr>
          <w:t>Kế hoạch về thời gian thực hiện dự kiến</w:t>
        </w:r>
        <w:r w:rsidRPr="00A9746D">
          <w:rPr>
            <w:noProof/>
            <w:webHidden/>
          </w:rPr>
          <w:tab/>
        </w:r>
        <w:r w:rsidRPr="00A9746D">
          <w:rPr>
            <w:noProof/>
            <w:webHidden/>
          </w:rPr>
          <w:fldChar w:fldCharType="begin"/>
        </w:r>
        <w:r w:rsidRPr="00A9746D">
          <w:rPr>
            <w:noProof/>
            <w:webHidden/>
          </w:rPr>
          <w:instrText xml:space="preserve"> PAGEREF _Toc156588418 \h </w:instrText>
        </w:r>
        <w:r w:rsidRPr="00A9746D">
          <w:rPr>
            <w:noProof/>
            <w:webHidden/>
          </w:rPr>
        </w:r>
        <w:r w:rsidRPr="00A9746D">
          <w:rPr>
            <w:noProof/>
            <w:webHidden/>
          </w:rPr>
          <w:fldChar w:fldCharType="separate"/>
        </w:r>
        <w:r w:rsidRPr="00A9746D">
          <w:rPr>
            <w:noProof/>
            <w:webHidden/>
          </w:rPr>
          <w:t>42</w:t>
        </w:r>
        <w:r w:rsidRPr="00A9746D">
          <w:rPr>
            <w:noProof/>
            <w:webHidden/>
          </w:rPr>
          <w:fldChar w:fldCharType="end"/>
        </w:r>
      </w:hyperlink>
    </w:p>
    <w:p w14:paraId="6EB95CE8" w14:textId="6E0F3574" w:rsidR="00A9746D" w:rsidRPr="00A9746D" w:rsidRDefault="00A9746D" w:rsidP="00A9746D">
      <w:pPr>
        <w:pStyle w:val="Mucluc1"/>
        <w:rPr>
          <w:rFonts w:eastAsiaTheme="minorEastAsia"/>
          <w:noProof/>
        </w:rPr>
      </w:pPr>
      <w:hyperlink w:anchor="_Toc156588419" w:history="1">
        <w:r w:rsidRPr="00A9746D">
          <w:rPr>
            <w:rStyle w:val="Siuktni"/>
            <w:rFonts w:cs="Times New Roman"/>
            <w:noProof/>
            <w:szCs w:val="26"/>
          </w:rPr>
          <w:t>PHỤ LỤC</w:t>
        </w:r>
        <w:r w:rsidRPr="00A9746D">
          <w:rPr>
            <w:noProof/>
            <w:webHidden/>
          </w:rPr>
          <w:tab/>
        </w:r>
        <w:r w:rsidRPr="00A9746D">
          <w:rPr>
            <w:noProof/>
            <w:webHidden/>
          </w:rPr>
          <w:fldChar w:fldCharType="begin"/>
        </w:r>
        <w:r w:rsidRPr="00A9746D">
          <w:rPr>
            <w:noProof/>
            <w:webHidden/>
          </w:rPr>
          <w:instrText xml:space="preserve"> PAGEREF _Toc156588419 \h </w:instrText>
        </w:r>
        <w:r w:rsidRPr="00A9746D">
          <w:rPr>
            <w:noProof/>
            <w:webHidden/>
          </w:rPr>
        </w:r>
        <w:r w:rsidRPr="00A9746D">
          <w:rPr>
            <w:noProof/>
            <w:webHidden/>
          </w:rPr>
          <w:fldChar w:fldCharType="separate"/>
        </w:r>
        <w:r w:rsidRPr="00A9746D">
          <w:rPr>
            <w:noProof/>
            <w:webHidden/>
          </w:rPr>
          <w:t>1</w:t>
        </w:r>
        <w:r w:rsidRPr="00A9746D">
          <w:rPr>
            <w:noProof/>
            <w:webHidden/>
          </w:rPr>
          <w:fldChar w:fldCharType="end"/>
        </w:r>
      </w:hyperlink>
    </w:p>
    <w:p w14:paraId="582E1AFA" w14:textId="1B4BC32C" w:rsidR="00A9746D" w:rsidRPr="00A9746D" w:rsidRDefault="00A9746D" w:rsidP="00A9746D">
      <w:pPr>
        <w:pStyle w:val="Mucluc2"/>
        <w:rPr>
          <w:rFonts w:eastAsiaTheme="minorEastAsia"/>
          <w:noProof/>
        </w:rPr>
      </w:pPr>
      <w:hyperlink w:anchor="_Toc156588420" w:history="1">
        <w:r w:rsidRPr="00A9746D">
          <w:rPr>
            <w:rStyle w:val="Siuktni"/>
            <w:rFonts w:cs="Times New Roman"/>
            <w:noProof/>
            <w:szCs w:val="26"/>
          </w:rPr>
          <w:t>PHỤ LỤC 1: THƯ ĐỒNG Ý CHO PHÉP SỬ DỤNG BỘ CÂU HỎI</w:t>
        </w:r>
        <w:r w:rsidRPr="00A9746D">
          <w:rPr>
            <w:noProof/>
            <w:webHidden/>
          </w:rPr>
          <w:tab/>
        </w:r>
        <w:r w:rsidRPr="00A9746D">
          <w:rPr>
            <w:noProof/>
            <w:webHidden/>
          </w:rPr>
          <w:fldChar w:fldCharType="begin"/>
        </w:r>
        <w:r w:rsidRPr="00A9746D">
          <w:rPr>
            <w:noProof/>
            <w:webHidden/>
          </w:rPr>
          <w:instrText xml:space="preserve"> PAGEREF _Toc156588420 \h </w:instrText>
        </w:r>
        <w:r w:rsidRPr="00A9746D">
          <w:rPr>
            <w:noProof/>
            <w:webHidden/>
          </w:rPr>
        </w:r>
        <w:r w:rsidRPr="00A9746D">
          <w:rPr>
            <w:noProof/>
            <w:webHidden/>
          </w:rPr>
          <w:fldChar w:fldCharType="separate"/>
        </w:r>
        <w:r w:rsidRPr="00A9746D">
          <w:rPr>
            <w:noProof/>
            <w:webHidden/>
          </w:rPr>
          <w:t>1</w:t>
        </w:r>
        <w:r w:rsidRPr="00A9746D">
          <w:rPr>
            <w:noProof/>
            <w:webHidden/>
          </w:rPr>
          <w:fldChar w:fldCharType="end"/>
        </w:r>
      </w:hyperlink>
    </w:p>
    <w:p w14:paraId="7BCDDBD5" w14:textId="55449438" w:rsidR="00A9746D" w:rsidRPr="00A9746D" w:rsidRDefault="00A9746D" w:rsidP="00A9746D">
      <w:pPr>
        <w:pStyle w:val="Mucluc2"/>
        <w:rPr>
          <w:rFonts w:eastAsiaTheme="minorEastAsia"/>
          <w:noProof/>
        </w:rPr>
      </w:pPr>
      <w:hyperlink w:anchor="_Toc156588421" w:history="1">
        <w:r w:rsidRPr="00A9746D">
          <w:rPr>
            <w:rStyle w:val="Siuktni"/>
            <w:rFonts w:cs="Times New Roman"/>
            <w:noProof/>
            <w:szCs w:val="26"/>
          </w:rPr>
          <w:t>PHỤ LỤC 2: BẢNG CÂU HỎI NGHIÊN CỨU</w:t>
        </w:r>
        <w:r w:rsidRPr="00A9746D">
          <w:rPr>
            <w:noProof/>
            <w:webHidden/>
          </w:rPr>
          <w:tab/>
        </w:r>
        <w:r w:rsidRPr="00A9746D">
          <w:rPr>
            <w:noProof/>
            <w:webHidden/>
          </w:rPr>
          <w:fldChar w:fldCharType="begin"/>
        </w:r>
        <w:r w:rsidRPr="00A9746D">
          <w:rPr>
            <w:noProof/>
            <w:webHidden/>
          </w:rPr>
          <w:instrText xml:space="preserve"> PAGEREF _Toc156588421 \h </w:instrText>
        </w:r>
        <w:r w:rsidRPr="00A9746D">
          <w:rPr>
            <w:noProof/>
            <w:webHidden/>
          </w:rPr>
        </w:r>
        <w:r w:rsidRPr="00A9746D">
          <w:rPr>
            <w:noProof/>
            <w:webHidden/>
          </w:rPr>
          <w:fldChar w:fldCharType="separate"/>
        </w:r>
        <w:r w:rsidRPr="00A9746D">
          <w:rPr>
            <w:noProof/>
            <w:webHidden/>
          </w:rPr>
          <w:t>1</w:t>
        </w:r>
        <w:r w:rsidRPr="00A9746D">
          <w:rPr>
            <w:noProof/>
            <w:webHidden/>
          </w:rPr>
          <w:fldChar w:fldCharType="end"/>
        </w:r>
      </w:hyperlink>
    </w:p>
    <w:p w14:paraId="2377739D" w14:textId="2CBB8F2D" w:rsidR="00A9746D" w:rsidRPr="00A9746D" w:rsidRDefault="00A9746D" w:rsidP="00A9746D">
      <w:pPr>
        <w:pStyle w:val="Mucluc2"/>
        <w:rPr>
          <w:rFonts w:eastAsiaTheme="minorEastAsia"/>
          <w:noProof/>
        </w:rPr>
      </w:pPr>
      <w:hyperlink w:anchor="_Toc156588422" w:history="1">
        <w:r w:rsidRPr="00A9746D">
          <w:rPr>
            <w:rStyle w:val="Siuktni"/>
            <w:rFonts w:cs="Times New Roman"/>
            <w:noProof/>
            <w:szCs w:val="26"/>
          </w:rPr>
          <w:t>PHỤ LỤC 3: PHIẾU THÔNG TIN DÀNH CHO ĐỐI TƯỢNG THAM GIA NGHIÊN CỨU</w:t>
        </w:r>
        <w:r w:rsidRPr="00A9746D">
          <w:rPr>
            <w:noProof/>
            <w:webHidden/>
          </w:rPr>
          <w:tab/>
        </w:r>
        <w:r w:rsidRPr="00A9746D">
          <w:rPr>
            <w:noProof/>
            <w:webHidden/>
          </w:rPr>
          <w:fldChar w:fldCharType="begin"/>
        </w:r>
        <w:r w:rsidRPr="00A9746D">
          <w:rPr>
            <w:noProof/>
            <w:webHidden/>
          </w:rPr>
          <w:instrText xml:space="preserve"> PAGEREF _Toc156588422 \h </w:instrText>
        </w:r>
        <w:r w:rsidRPr="00A9746D">
          <w:rPr>
            <w:noProof/>
            <w:webHidden/>
          </w:rPr>
        </w:r>
        <w:r w:rsidRPr="00A9746D">
          <w:rPr>
            <w:noProof/>
            <w:webHidden/>
          </w:rPr>
          <w:fldChar w:fldCharType="separate"/>
        </w:r>
        <w:r w:rsidRPr="00A9746D">
          <w:rPr>
            <w:noProof/>
            <w:webHidden/>
          </w:rPr>
          <w:t>1</w:t>
        </w:r>
        <w:r w:rsidRPr="00A9746D">
          <w:rPr>
            <w:noProof/>
            <w:webHidden/>
          </w:rPr>
          <w:fldChar w:fldCharType="end"/>
        </w:r>
      </w:hyperlink>
    </w:p>
    <w:p w14:paraId="389B23FB" w14:textId="34E59274" w:rsidR="00A9746D" w:rsidRPr="00A9746D" w:rsidRDefault="00A9746D" w:rsidP="00A9746D">
      <w:pPr>
        <w:pStyle w:val="Mucluc2"/>
        <w:rPr>
          <w:rFonts w:eastAsiaTheme="minorEastAsia"/>
          <w:noProof/>
        </w:rPr>
      </w:pPr>
      <w:hyperlink w:anchor="_Toc156588423" w:history="1">
        <w:r w:rsidRPr="00A9746D">
          <w:rPr>
            <w:rStyle w:val="Siuktni"/>
            <w:rFonts w:cs="Times New Roman"/>
            <w:noProof/>
            <w:szCs w:val="26"/>
          </w:rPr>
          <w:t>PHỤ LỤC 4: PHIẾU CHẤP THUẬN THAM GIA NGHIÊN CỨU</w:t>
        </w:r>
        <w:r w:rsidRPr="00A9746D">
          <w:rPr>
            <w:noProof/>
            <w:webHidden/>
          </w:rPr>
          <w:tab/>
        </w:r>
        <w:r w:rsidRPr="00A9746D">
          <w:rPr>
            <w:noProof/>
            <w:webHidden/>
          </w:rPr>
          <w:fldChar w:fldCharType="begin"/>
        </w:r>
        <w:r w:rsidRPr="00A9746D">
          <w:rPr>
            <w:noProof/>
            <w:webHidden/>
          </w:rPr>
          <w:instrText xml:space="preserve"> PAGEREF _Toc156588423 \h </w:instrText>
        </w:r>
        <w:r w:rsidRPr="00A9746D">
          <w:rPr>
            <w:noProof/>
            <w:webHidden/>
          </w:rPr>
        </w:r>
        <w:r w:rsidRPr="00A9746D">
          <w:rPr>
            <w:noProof/>
            <w:webHidden/>
          </w:rPr>
          <w:fldChar w:fldCharType="separate"/>
        </w:r>
        <w:r w:rsidRPr="00A9746D">
          <w:rPr>
            <w:noProof/>
            <w:webHidden/>
          </w:rPr>
          <w:t>1</w:t>
        </w:r>
        <w:r w:rsidRPr="00A9746D">
          <w:rPr>
            <w:noProof/>
            <w:webHidden/>
          </w:rPr>
          <w:fldChar w:fldCharType="end"/>
        </w:r>
      </w:hyperlink>
    </w:p>
    <w:p w14:paraId="32C014C6" w14:textId="3AFE516F" w:rsidR="00A9746D" w:rsidRPr="00A9746D" w:rsidRDefault="00A9746D" w:rsidP="00A9746D">
      <w:pPr>
        <w:pStyle w:val="Mucluc2"/>
        <w:rPr>
          <w:rFonts w:eastAsiaTheme="minorEastAsia"/>
          <w:noProof/>
        </w:rPr>
      </w:pPr>
      <w:hyperlink w:anchor="_Toc156588424" w:history="1">
        <w:r w:rsidRPr="00A9746D">
          <w:rPr>
            <w:rStyle w:val="Siuktni"/>
            <w:rFonts w:cs="Times New Roman"/>
            <w:noProof/>
            <w:szCs w:val="26"/>
          </w:rPr>
          <w:t>3.14.</w:t>
        </w:r>
        <w:r w:rsidRPr="00A9746D">
          <w:rPr>
            <w:rFonts w:eastAsiaTheme="minorEastAsia"/>
            <w:noProof/>
          </w:rPr>
          <w:tab/>
        </w:r>
        <w:r w:rsidRPr="00A9746D">
          <w:rPr>
            <w:rStyle w:val="Siuktni"/>
            <w:rFonts w:cs="Times New Roman"/>
            <w:noProof/>
            <w:szCs w:val="26"/>
          </w:rPr>
          <w:t>PHỤ LỤC 5: DỰ TRÙ KINH PHÍ</w:t>
        </w:r>
        <w:r w:rsidRPr="00A9746D">
          <w:rPr>
            <w:noProof/>
            <w:webHidden/>
          </w:rPr>
          <w:tab/>
        </w:r>
        <w:r w:rsidRPr="00A9746D">
          <w:rPr>
            <w:noProof/>
            <w:webHidden/>
          </w:rPr>
          <w:fldChar w:fldCharType="begin"/>
        </w:r>
        <w:r w:rsidRPr="00A9746D">
          <w:rPr>
            <w:noProof/>
            <w:webHidden/>
          </w:rPr>
          <w:instrText xml:space="preserve"> PAGEREF _Toc156588424 \h </w:instrText>
        </w:r>
        <w:r w:rsidRPr="00A9746D">
          <w:rPr>
            <w:noProof/>
            <w:webHidden/>
          </w:rPr>
        </w:r>
        <w:r w:rsidRPr="00A9746D">
          <w:rPr>
            <w:noProof/>
            <w:webHidden/>
          </w:rPr>
          <w:fldChar w:fldCharType="separate"/>
        </w:r>
        <w:r w:rsidRPr="00A9746D">
          <w:rPr>
            <w:noProof/>
            <w:webHidden/>
          </w:rPr>
          <w:t>2</w:t>
        </w:r>
        <w:r w:rsidRPr="00A9746D">
          <w:rPr>
            <w:noProof/>
            <w:webHidden/>
          </w:rPr>
          <w:fldChar w:fldCharType="end"/>
        </w:r>
      </w:hyperlink>
    </w:p>
    <w:p w14:paraId="4B5947E6" w14:textId="0DE9B970" w:rsidR="00E80C88" w:rsidRPr="00A9746D" w:rsidRDefault="003E4238" w:rsidP="00A9746D">
      <w:pPr>
        <w:tabs>
          <w:tab w:val="left" w:pos="1230"/>
        </w:tabs>
        <w:rPr>
          <w:rFonts w:cs="Times New Roman"/>
          <w:b/>
          <w:bCs/>
          <w:szCs w:val="26"/>
        </w:rPr>
        <w:sectPr w:rsidR="00E80C88" w:rsidRPr="00A9746D" w:rsidSect="00DB294A">
          <w:headerReference w:type="default" r:id="rId10"/>
          <w:pgSz w:w="11906" w:h="16838" w:code="9"/>
          <w:pgMar w:top="1418" w:right="1134" w:bottom="1418" w:left="1985" w:header="720" w:footer="720" w:gutter="0"/>
          <w:pgNumType w:fmt="lowerRoman" w:start="1"/>
          <w:cols w:space="720"/>
          <w:titlePg/>
          <w:docGrid w:linePitch="360"/>
        </w:sectPr>
      </w:pPr>
      <w:r w:rsidRPr="00A9746D">
        <w:rPr>
          <w:rFonts w:cs="Times New Roman"/>
          <w:b/>
          <w:bCs/>
          <w:caps/>
          <w:szCs w:val="26"/>
        </w:rPr>
        <w:fldChar w:fldCharType="end"/>
      </w:r>
    </w:p>
    <w:p w14:paraId="471FD711" w14:textId="4817066F" w:rsidR="00601047" w:rsidRPr="0027343D" w:rsidRDefault="00483BF6" w:rsidP="00736C6B">
      <w:pPr>
        <w:pStyle w:val="u1"/>
      </w:pPr>
      <w:bookmarkStart w:id="2" w:name="_Toc156588361"/>
      <w:r w:rsidRPr="0027343D">
        <w:lastRenderedPageBreak/>
        <w:t>DANH MỤC TỪ VIẾT TẮT</w:t>
      </w:r>
      <w:bookmarkEnd w:id="2"/>
    </w:p>
    <w:tbl>
      <w:tblPr>
        <w:tblStyle w:val="LiBang"/>
        <w:tblW w:w="0" w:type="auto"/>
        <w:tblLook w:val="04A0" w:firstRow="1" w:lastRow="0" w:firstColumn="1" w:lastColumn="0" w:noHBand="0" w:noVBand="1"/>
      </w:tblPr>
      <w:tblGrid>
        <w:gridCol w:w="1696"/>
        <w:gridCol w:w="6521"/>
      </w:tblGrid>
      <w:tr w:rsidR="00483BF6" w:rsidRPr="0092344F" w14:paraId="44A4F6A2" w14:textId="77777777" w:rsidTr="00A9746D">
        <w:tc>
          <w:tcPr>
            <w:tcW w:w="1696" w:type="dxa"/>
          </w:tcPr>
          <w:p w14:paraId="4CECDEC9" w14:textId="6471714C" w:rsidR="00483BF6" w:rsidRPr="0092344F" w:rsidRDefault="00483BF6" w:rsidP="00A9746D">
            <w:pPr>
              <w:ind w:firstLine="0"/>
              <w:jc w:val="center"/>
              <w:rPr>
                <w:rFonts w:cs="Times New Roman"/>
                <w:szCs w:val="26"/>
              </w:rPr>
            </w:pPr>
            <w:r w:rsidRPr="0092344F">
              <w:rPr>
                <w:rFonts w:cs="Times New Roman"/>
                <w:szCs w:val="26"/>
              </w:rPr>
              <w:t>NCKH</w:t>
            </w:r>
          </w:p>
        </w:tc>
        <w:tc>
          <w:tcPr>
            <w:tcW w:w="6521" w:type="dxa"/>
          </w:tcPr>
          <w:p w14:paraId="362BAD52" w14:textId="274B35D4" w:rsidR="00483BF6" w:rsidRPr="0092344F" w:rsidRDefault="00483BF6" w:rsidP="00A9746D">
            <w:pPr>
              <w:ind w:firstLine="0"/>
              <w:rPr>
                <w:rFonts w:cs="Times New Roman"/>
                <w:szCs w:val="26"/>
              </w:rPr>
            </w:pPr>
            <w:r w:rsidRPr="0092344F">
              <w:rPr>
                <w:rFonts w:cs="Times New Roman"/>
                <w:szCs w:val="26"/>
              </w:rPr>
              <w:t>Nghiên cứu khoa học</w:t>
            </w:r>
          </w:p>
        </w:tc>
      </w:tr>
      <w:tr w:rsidR="00483BF6" w:rsidRPr="0092344F" w14:paraId="30F2A528" w14:textId="77777777" w:rsidTr="00A9746D">
        <w:tc>
          <w:tcPr>
            <w:tcW w:w="1696" w:type="dxa"/>
          </w:tcPr>
          <w:p w14:paraId="69F7EB22" w14:textId="22D38135" w:rsidR="00483BF6" w:rsidRPr="0092344F" w:rsidRDefault="00483BF6" w:rsidP="00A9746D">
            <w:pPr>
              <w:ind w:firstLine="0"/>
              <w:jc w:val="center"/>
              <w:rPr>
                <w:rFonts w:cs="Times New Roman"/>
                <w:szCs w:val="26"/>
              </w:rPr>
            </w:pPr>
            <w:r w:rsidRPr="0092344F">
              <w:rPr>
                <w:rFonts w:cs="Times New Roman"/>
                <w:szCs w:val="26"/>
              </w:rPr>
              <w:t>ĐD</w:t>
            </w:r>
          </w:p>
        </w:tc>
        <w:tc>
          <w:tcPr>
            <w:tcW w:w="6521" w:type="dxa"/>
          </w:tcPr>
          <w:p w14:paraId="67047468" w14:textId="5147A119" w:rsidR="00483BF6" w:rsidRPr="0092344F" w:rsidRDefault="00483BF6" w:rsidP="00A9746D">
            <w:pPr>
              <w:ind w:firstLine="0"/>
              <w:rPr>
                <w:rFonts w:cs="Times New Roman"/>
                <w:szCs w:val="26"/>
              </w:rPr>
            </w:pPr>
            <w:r w:rsidRPr="0092344F">
              <w:rPr>
                <w:rFonts w:cs="Times New Roman"/>
                <w:szCs w:val="26"/>
              </w:rPr>
              <w:t>Điều dưỡng</w:t>
            </w:r>
          </w:p>
        </w:tc>
      </w:tr>
      <w:tr w:rsidR="00483BF6" w:rsidRPr="0092344F" w14:paraId="1D399D1D" w14:textId="77777777" w:rsidTr="00A9746D">
        <w:tc>
          <w:tcPr>
            <w:tcW w:w="1696" w:type="dxa"/>
          </w:tcPr>
          <w:p w14:paraId="5544A718" w14:textId="464D256C" w:rsidR="00483BF6" w:rsidRPr="0092344F" w:rsidRDefault="00483BF6" w:rsidP="00A9746D">
            <w:pPr>
              <w:ind w:firstLine="0"/>
              <w:jc w:val="center"/>
              <w:rPr>
                <w:rFonts w:cs="Times New Roman"/>
                <w:szCs w:val="26"/>
              </w:rPr>
            </w:pPr>
            <w:r w:rsidRPr="0092344F">
              <w:rPr>
                <w:rFonts w:cs="Times New Roman"/>
                <w:szCs w:val="26"/>
              </w:rPr>
              <w:t>ĐHYK</w:t>
            </w:r>
          </w:p>
        </w:tc>
        <w:tc>
          <w:tcPr>
            <w:tcW w:w="6521" w:type="dxa"/>
          </w:tcPr>
          <w:p w14:paraId="45CB243A" w14:textId="65E9F49B" w:rsidR="00483BF6" w:rsidRPr="0092344F" w:rsidRDefault="00483BF6" w:rsidP="00A9746D">
            <w:pPr>
              <w:ind w:firstLine="0"/>
              <w:rPr>
                <w:rFonts w:cs="Times New Roman"/>
                <w:szCs w:val="26"/>
              </w:rPr>
            </w:pPr>
            <w:r w:rsidRPr="0092344F">
              <w:rPr>
                <w:rFonts w:cs="Times New Roman"/>
                <w:szCs w:val="26"/>
              </w:rPr>
              <w:t>Đại học Y khoa</w:t>
            </w:r>
          </w:p>
        </w:tc>
      </w:tr>
      <w:tr w:rsidR="00483BF6" w:rsidRPr="0092344F" w14:paraId="38D5AD6F" w14:textId="77777777" w:rsidTr="00A9746D">
        <w:tc>
          <w:tcPr>
            <w:tcW w:w="1696" w:type="dxa"/>
          </w:tcPr>
          <w:p w14:paraId="102EA34A" w14:textId="786B4A25" w:rsidR="00483BF6" w:rsidRPr="0092344F" w:rsidRDefault="00483BF6" w:rsidP="00A9746D">
            <w:pPr>
              <w:ind w:firstLine="0"/>
              <w:jc w:val="center"/>
              <w:rPr>
                <w:rFonts w:cs="Times New Roman"/>
                <w:szCs w:val="26"/>
              </w:rPr>
            </w:pPr>
            <w:r w:rsidRPr="0092344F">
              <w:rPr>
                <w:rFonts w:cs="Times New Roman"/>
                <w:szCs w:val="26"/>
              </w:rPr>
              <w:t>SVĐD</w:t>
            </w:r>
          </w:p>
        </w:tc>
        <w:tc>
          <w:tcPr>
            <w:tcW w:w="6521" w:type="dxa"/>
          </w:tcPr>
          <w:p w14:paraId="683AF4FE" w14:textId="4AB83750" w:rsidR="00483BF6" w:rsidRPr="0092344F" w:rsidRDefault="00483BF6" w:rsidP="00A9746D">
            <w:pPr>
              <w:ind w:firstLine="0"/>
              <w:rPr>
                <w:rFonts w:cs="Times New Roman"/>
                <w:szCs w:val="26"/>
              </w:rPr>
            </w:pPr>
            <w:r w:rsidRPr="0092344F">
              <w:rPr>
                <w:rFonts w:cs="Times New Roman"/>
                <w:szCs w:val="26"/>
              </w:rPr>
              <w:t xml:space="preserve">Sinh viên </w:t>
            </w:r>
            <w:r w:rsidR="00BF6331">
              <w:rPr>
                <w:rFonts w:cs="Times New Roman"/>
                <w:szCs w:val="26"/>
              </w:rPr>
              <w:t>Đ</w:t>
            </w:r>
            <w:r w:rsidRPr="0092344F">
              <w:rPr>
                <w:rFonts w:cs="Times New Roman"/>
                <w:szCs w:val="26"/>
              </w:rPr>
              <w:t>iều dưỡng</w:t>
            </w:r>
          </w:p>
        </w:tc>
      </w:tr>
      <w:tr w:rsidR="00483BF6" w:rsidRPr="0092344F" w14:paraId="1C4F1F50" w14:textId="77777777" w:rsidTr="00A9746D">
        <w:tc>
          <w:tcPr>
            <w:tcW w:w="1696" w:type="dxa"/>
          </w:tcPr>
          <w:p w14:paraId="737B03E0" w14:textId="61DCEB12" w:rsidR="00483BF6" w:rsidRPr="0092344F" w:rsidRDefault="00483BF6" w:rsidP="00A9746D">
            <w:pPr>
              <w:ind w:firstLine="0"/>
              <w:jc w:val="center"/>
              <w:rPr>
                <w:rFonts w:cs="Times New Roman"/>
                <w:szCs w:val="26"/>
              </w:rPr>
            </w:pPr>
            <w:r w:rsidRPr="0092344F">
              <w:rPr>
                <w:rFonts w:cs="Times New Roman"/>
                <w:szCs w:val="26"/>
              </w:rPr>
              <w:t>SV</w:t>
            </w:r>
          </w:p>
        </w:tc>
        <w:tc>
          <w:tcPr>
            <w:tcW w:w="6521" w:type="dxa"/>
          </w:tcPr>
          <w:p w14:paraId="51509ACA" w14:textId="1883C3C7" w:rsidR="00483BF6" w:rsidRPr="0092344F" w:rsidRDefault="00483BF6" w:rsidP="00A9746D">
            <w:pPr>
              <w:ind w:firstLine="0"/>
              <w:rPr>
                <w:rFonts w:cs="Times New Roman"/>
                <w:szCs w:val="26"/>
              </w:rPr>
            </w:pPr>
            <w:r w:rsidRPr="0092344F">
              <w:rPr>
                <w:rFonts w:cs="Times New Roman"/>
                <w:szCs w:val="26"/>
              </w:rPr>
              <w:t>Sinh viên</w:t>
            </w:r>
          </w:p>
        </w:tc>
      </w:tr>
      <w:tr w:rsidR="00483BF6" w:rsidRPr="0092344F" w14:paraId="36695B6A" w14:textId="77777777" w:rsidTr="00A9746D">
        <w:tc>
          <w:tcPr>
            <w:tcW w:w="1696" w:type="dxa"/>
          </w:tcPr>
          <w:p w14:paraId="0DB2FA58" w14:textId="02E4B6AC" w:rsidR="00483BF6" w:rsidRPr="0092344F" w:rsidRDefault="00483BF6" w:rsidP="00A9746D">
            <w:pPr>
              <w:ind w:firstLine="0"/>
              <w:jc w:val="center"/>
              <w:rPr>
                <w:rFonts w:cs="Times New Roman"/>
                <w:szCs w:val="26"/>
              </w:rPr>
            </w:pPr>
            <w:r w:rsidRPr="0092344F">
              <w:rPr>
                <w:rFonts w:cs="Times New Roman"/>
                <w:szCs w:val="26"/>
              </w:rPr>
              <w:t>CNĐD</w:t>
            </w:r>
          </w:p>
        </w:tc>
        <w:tc>
          <w:tcPr>
            <w:tcW w:w="6521" w:type="dxa"/>
          </w:tcPr>
          <w:p w14:paraId="263ABCCA" w14:textId="310932A8" w:rsidR="00483BF6" w:rsidRPr="0092344F" w:rsidRDefault="00483BF6" w:rsidP="00A9746D">
            <w:pPr>
              <w:ind w:firstLine="0"/>
              <w:rPr>
                <w:rFonts w:cs="Times New Roman"/>
                <w:szCs w:val="26"/>
              </w:rPr>
            </w:pPr>
            <w:r w:rsidRPr="0092344F">
              <w:rPr>
                <w:rFonts w:cs="Times New Roman"/>
                <w:szCs w:val="26"/>
              </w:rPr>
              <w:t>Cử nhân điều dưỡng</w:t>
            </w:r>
          </w:p>
        </w:tc>
      </w:tr>
      <w:tr w:rsidR="00483BF6" w:rsidRPr="0092344F" w14:paraId="540F1D81" w14:textId="77777777" w:rsidTr="00A9746D">
        <w:tc>
          <w:tcPr>
            <w:tcW w:w="1696" w:type="dxa"/>
          </w:tcPr>
          <w:p w14:paraId="0BAF2999" w14:textId="62EBB9B9" w:rsidR="00483BF6" w:rsidRPr="0092344F" w:rsidRDefault="00483BF6" w:rsidP="00A9746D">
            <w:pPr>
              <w:ind w:firstLine="0"/>
              <w:jc w:val="center"/>
              <w:rPr>
                <w:rFonts w:cs="Times New Roman"/>
                <w:szCs w:val="26"/>
              </w:rPr>
            </w:pPr>
            <w:r w:rsidRPr="0092344F">
              <w:rPr>
                <w:rFonts w:cs="Times New Roman"/>
                <w:szCs w:val="26"/>
              </w:rPr>
              <w:t>CLB</w:t>
            </w:r>
          </w:p>
        </w:tc>
        <w:tc>
          <w:tcPr>
            <w:tcW w:w="6521" w:type="dxa"/>
          </w:tcPr>
          <w:p w14:paraId="59DB7B1E" w14:textId="6BA27788" w:rsidR="00483BF6" w:rsidRPr="0092344F" w:rsidRDefault="00483BF6" w:rsidP="00A9746D">
            <w:pPr>
              <w:ind w:firstLine="0"/>
              <w:rPr>
                <w:rFonts w:cs="Times New Roman"/>
                <w:szCs w:val="26"/>
              </w:rPr>
            </w:pPr>
            <w:r w:rsidRPr="0092344F">
              <w:rPr>
                <w:rFonts w:cs="Times New Roman"/>
                <w:szCs w:val="26"/>
              </w:rPr>
              <w:t>Câu lạc bộ</w:t>
            </w:r>
          </w:p>
        </w:tc>
      </w:tr>
      <w:tr w:rsidR="00483BF6" w:rsidRPr="0092344F" w14:paraId="69DA0841" w14:textId="77777777" w:rsidTr="00A9746D">
        <w:tc>
          <w:tcPr>
            <w:tcW w:w="1696" w:type="dxa"/>
          </w:tcPr>
          <w:p w14:paraId="2E2D2FF1" w14:textId="725070F1" w:rsidR="00483BF6" w:rsidRPr="0092344F" w:rsidRDefault="00152F01" w:rsidP="00A9746D">
            <w:pPr>
              <w:ind w:firstLine="0"/>
              <w:jc w:val="center"/>
              <w:rPr>
                <w:rFonts w:cs="Times New Roman"/>
                <w:szCs w:val="26"/>
              </w:rPr>
            </w:pPr>
            <w:r w:rsidRPr="0092344F">
              <w:rPr>
                <w:rFonts w:cs="Times New Roman"/>
                <w:szCs w:val="26"/>
              </w:rPr>
              <w:t>KLTN</w:t>
            </w:r>
          </w:p>
        </w:tc>
        <w:tc>
          <w:tcPr>
            <w:tcW w:w="6521" w:type="dxa"/>
          </w:tcPr>
          <w:p w14:paraId="1694E9CD" w14:textId="6497C871" w:rsidR="00483BF6" w:rsidRPr="0092344F" w:rsidRDefault="00152F01" w:rsidP="00A9746D">
            <w:pPr>
              <w:ind w:firstLine="0"/>
              <w:rPr>
                <w:rFonts w:cs="Times New Roman"/>
                <w:szCs w:val="26"/>
              </w:rPr>
            </w:pPr>
            <w:r w:rsidRPr="0092344F">
              <w:rPr>
                <w:rFonts w:cs="Times New Roman"/>
                <w:szCs w:val="26"/>
              </w:rPr>
              <w:t>Khóa luận tốt nghiệp</w:t>
            </w:r>
          </w:p>
        </w:tc>
      </w:tr>
      <w:tr w:rsidR="00152F01" w:rsidRPr="0092344F" w14:paraId="105119AA" w14:textId="77777777" w:rsidTr="00A9746D">
        <w:tc>
          <w:tcPr>
            <w:tcW w:w="1696" w:type="dxa"/>
          </w:tcPr>
          <w:p w14:paraId="74BD27D6" w14:textId="0EED8A45" w:rsidR="00152F01" w:rsidRPr="0092344F" w:rsidRDefault="00152F01" w:rsidP="00A9746D">
            <w:pPr>
              <w:ind w:firstLine="0"/>
              <w:jc w:val="center"/>
              <w:rPr>
                <w:rFonts w:cs="Times New Roman"/>
                <w:szCs w:val="26"/>
              </w:rPr>
            </w:pPr>
            <w:r w:rsidRPr="0092344F">
              <w:rPr>
                <w:rFonts w:cs="Times New Roman"/>
                <w:szCs w:val="26"/>
              </w:rPr>
              <w:t>ĐD</w:t>
            </w:r>
            <w:r w:rsidR="00A9746D">
              <w:rPr>
                <w:rFonts w:cs="Times New Roman"/>
                <w:szCs w:val="26"/>
              </w:rPr>
              <w:t xml:space="preserve"> </w:t>
            </w:r>
            <w:r w:rsidRPr="0092344F">
              <w:rPr>
                <w:rFonts w:cs="Times New Roman"/>
                <w:szCs w:val="26"/>
              </w:rPr>
              <w:t>– KTYH</w:t>
            </w:r>
          </w:p>
        </w:tc>
        <w:tc>
          <w:tcPr>
            <w:tcW w:w="6521" w:type="dxa"/>
          </w:tcPr>
          <w:p w14:paraId="17AE2F16" w14:textId="4337A6B5" w:rsidR="00152F01" w:rsidRPr="0092344F" w:rsidRDefault="00152F01" w:rsidP="00A9746D">
            <w:pPr>
              <w:ind w:firstLine="0"/>
              <w:rPr>
                <w:rFonts w:cs="Times New Roman"/>
                <w:szCs w:val="26"/>
              </w:rPr>
            </w:pPr>
            <w:r w:rsidRPr="0092344F">
              <w:rPr>
                <w:rFonts w:cs="Times New Roman"/>
                <w:szCs w:val="26"/>
              </w:rPr>
              <w:t>Điều dưỡng – Kỹ thuật Y học</w:t>
            </w:r>
          </w:p>
        </w:tc>
      </w:tr>
      <w:tr w:rsidR="00152F01" w:rsidRPr="0092344F" w14:paraId="11EA6C85" w14:textId="77777777" w:rsidTr="00A9746D">
        <w:tc>
          <w:tcPr>
            <w:tcW w:w="1696" w:type="dxa"/>
          </w:tcPr>
          <w:p w14:paraId="7EA96804" w14:textId="6951F0BF" w:rsidR="00152F01" w:rsidRPr="0092344F" w:rsidRDefault="00152F01" w:rsidP="00A9746D">
            <w:pPr>
              <w:ind w:firstLine="0"/>
              <w:jc w:val="center"/>
              <w:rPr>
                <w:rFonts w:cs="Times New Roman"/>
                <w:szCs w:val="26"/>
              </w:rPr>
            </w:pPr>
            <w:r w:rsidRPr="0092344F">
              <w:rPr>
                <w:rFonts w:cs="Times New Roman"/>
                <w:szCs w:val="26"/>
              </w:rPr>
              <w:t>BCH</w:t>
            </w:r>
          </w:p>
        </w:tc>
        <w:tc>
          <w:tcPr>
            <w:tcW w:w="6521" w:type="dxa"/>
          </w:tcPr>
          <w:p w14:paraId="44086A7F" w14:textId="743E5DF5" w:rsidR="00152F01" w:rsidRPr="0092344F" w:rsidRDefault="00152F01" w:rsidP="00A9746D">
            <w:pPr>
              <w:ind w:firstLine="0"/>
              <w:rPr>
                <w:rFonts w:cs="Times New Roman"/>
                <w:szCs w:val="26"/>
              </w:rPr>
            </w:pPr>
            <w:r w:rsidRPr="0092344F">
              <w:rPr>
                <w:rFonts w:cs="Times New Roman"/>
                <w:szCs w:val="26"/>
              </w:rPr>
              <w:t>Bộ câu hỏi</w:t>
            </w:r>
          </w:p>
        </w:tc>
      </w:tr>
      <w:tr w:rsidR="00ED6BBD" w:rsidRPr="0092344F" w14:paraId="57C250D7" w14:textId="77777777" w:rsidTr="00A9746D">
        <w:tc>
          <w:tcPr>
            <w:tcW w:w="1696" w:type="dxa"/>
          </w:tcPr>
          <w:p w14:paraId="7A826B8E" w14:textId="7CFA9EFB" w:rsidR="00ED6BBD" w:rsidRPr="0092344F" w:rsidRDefault="00ED6BBD" w:rsidP="00A9746D">
            <w:pPr>
              <w:ind w:firstLine="0"/>
              <w:jc w:val="center"/>
              <w:rPr>
                <w:rFonts w:cs="Times New Roman"/>
                <w:szCs w:val="26"/>
              </w:rPr>
            </w:pPr>
            <w:r>
              <w:rPr>
                <w:rFonts w:cs="Times New Roman"/>
                <w:szCs w:val="26"/>
              </w:rPr>
              <w:t>ICN</w:t>
            </w:r>
          </w:p>
        </w:tc>
        <w:tc>
          <w:tcPr>
            <w:tcW w:w="6521" w:type="dxa"/>
          </w:tcPr>
          <w:p w14:paraId="78650D76" w14:textId="650FAE8C" w:rsidR="00ED6BBD" w:rsidRPr="00ED6BBD" w:rsidRDefault="00ED6BBD" w:rsidP="00A9746D">
            <w:pPr>
              <w:ind w:firstLine="0"/>
              <w:rPr>
                <w:rFonts w:cs="Times New Roman"/>
                <w:b/>
                <w:bCs/>
                <w:szCs w:val="26"/>
              </w:rPr>
            </w:pPr>
            <w:r w:rsidRPr="00ED6BBD">
              <w:rPr>
                <w:rFonts w:cs="Times New Roman"/>
                <w:szCs w:val="26"/>
              </w:rPr>
              <w:t>International Council of Nurses</w:t>
            </w:r>
            <w:r w:rsidR="005856AC">
              <w:rPr>
                <w:rFonts w:cs="Times New Roman"/>
                <w:szCs w:val="26"/>
              </w:rPr>
              <w:t xml:space="preserve">: </w:t>
            </w:r>
            <w:r w:rsidR="005856AC" w:rsidRPr="0092344F">
              <w:rPr>
                <w:rFonts w:cs="Times New Roman"/>
                <w:szCs w:val="26"/>
              </w:rPr>
              <w:t>Hội Điều dưỡng Thế giới</w:t>
            </w:r>
          </w:p>
        </w:tc>
      </w:tr>
      <w:tr w:rsidR="006454D4" w:rsidRPr="0092344F" w14:paraId="3598AE7B" w14:textId="77777777" w:rsidTr="00A9746D">
        <w:tc>
          <w:tcPr>
            <w:tcW w:w="1696" w:type="dxa"/>
          </w:tcPr>
          <w:p w14:paraId="68EC1B2D" w14:textId="5915C66E" w:rsidR="006454D4" w:rsidRDefault="006454D4" w:rsidP="00A9746D">
            <w:pPr>
              <w:ind w:firstLine="0"/>
              <w:jc w:val="center"/>
              <w:rPr>
                <w:rFonts w:cs="Times New Roman"/>
                <w:szCs w:val="26"/>
              </w:rPr>
            </w:pPr>
            <w:r>
              <w:rPr>
                <w:rFonts w:cs="Times New Roman"/>
                <w:szCs w:val="26"/>
              </w:rPr>
              <w:t>ANA</w:t>
            </w:r>
          </w:p>
        </w:tc>
        <w:tc>
          <w:tcPr>
            <w:tcW w:w="6521" w:type="dxa"/>
          </w:tcPr>
          <w:p w14:paraId="44DB8C0D" w14:textId="1A9C1112" w:rsidR="006454D4" w:rsidRPr="005C47F1" w:rsidRDefault="006454D4" w:rsidP="00A9746D">
            <w:pPr>
              <w:ind w:firstLine="0"/>
              <w:rPr>
                <w:rFonts w:cs="Times New Roman"/>
                <w:szCs w:val="26"/>
              </w:rPr>
            </w:pPr>
            <w:r w:rsidRPr="006454D4">
              <w:rPr>
                <w:rFonts w:cs="Times New Roman"/>
                <w:szCs w:val="26"/>
              </w:rPr>
              <w:t>American Nurses Association</w:t>
            </w:r>
            <w:r w:rsidR="005856AC">
              <w:rPr>
                <w:rFonts w:cs="Times New Roman"/>
                <w:szCs w:val="26"/>
              </w:rPr>
              <w:t xml:space="preserve">: </w:t>
            </w:r>
            <w:r w:rsidR="005856AC" w:rsidRPr="0092344F">
              <w:rPr>
                <w:rFonts w:cs="Times New Roman"/>
                <w:szCs w:val="26"/>
              </w:rPr>
              <w:t>Hội Điều dưỡng Hoa Kỳ</w:t>
            </w:r>
          </w:p>
        </w:tc>
      </w:tr>
      <w:tr w:rsidR="005856AC" w:rsidRPr="0092344F" w14:paraId="3E43B547" w14:textId="77777777" w:rsidTr="00A9746D">
        <w:tc>
          <w:tcPr>
            <w:tcW w:w="1696" w:type="dxa"/>
          </w:tcPr>
          <w:p w14:paraId="5077F1C2" w14:textId="40810836" w:rsidR="005856AC" w:rsidRDefault="005856AC" w:rsidP="00A9746D">
            <w:pPr>
              <w:ind w:firstLine="0"/>
              <w:jc w:val="center"/>
              <w:rPr>
                <w:rFonts w:cs="Times New Roman"/>
                <w:szCs w:val="26"/>
              </w:rPr>
            </w:pPr>
            <w:r>
              <w:rPr>
                <w:rFonts w:cs="Times New Roman"/>
                <w:szCs w:val="26"/>
              </w:rPr>
              <w:t>PNT</w:t>
            </w:r>
          </w:p>
        </w:tc>
        <w:tc>
          <w:tcPr>
            <w:tcW w:w="6521" w:type="dxa"/>
          </w:tcPr>
          <w:p w14:paraId="24828562" w14:textId="77EAFA52" w:rsidR="005856AC" w:rsidRPr="006454D4" w:rsidRDefault="005856AC" w:rsidP="00A9746D">
            <w:pPr>
              <w:ind w:firstLine="0"/>
              <w:rPr>
                <w:rFonts w:cs="Times New Roman"/>
                <w:szCs w:val="26"/>
              </w:rPr>
            </w:pPr>
            <w:r>
              <w:rPr>
                <w:rFonts w:cs="Times New Roman"/>
                <w:szCs w:val="26"/>
              </w:rPr>
              <w:t>Phạm Ngọc Thạch</w:t>
            </w:r>
          </w:p>
        </w:tc>
      </w:tr>
      <w:tr w:rsidR="005856AC" w:rsidRPr="0092344F" w14:paraId="7ACCA349" w14:textId="77777777" w:rsidTr="00A9746D">
        <w:tc>
          <w:tcPr>
            <w:tcW w:w="1696" w:type="dxa"/>
          </w:tcPr>
          <w:p w14:paraId="4A2FA505" w14:textId="44FB2658" w:rsidR="005856AC" w:rsidRDefault="005856AC" w:rsidP="00A9746D">
            <w:pPr>
              <w:ind w:firstLine="0"/>
              <w:jc w:val="center"/>
              <w:rPr>
                <w:rFonts w:cs="Times New Roman"/>
                <w:szCs w:val="26"/>
              </w:rPr>
            </w:pPr>
            <w:r>
              <w:rPr>
                <w:rFonts w:cs="Times New Roman"/>
                <w:szCs w:val="26"/>
              </w:rPr>
              <w:t>TPB</w:t>
            </w:r>
          </w:p>
        </w:tc>
        <w:tc>
          <w:tcPr>
            <w:tcW w:w="6521" w:type="dxa"/>
          </w:tcPr>
          <w:p w14:paraId="20DA8929" w14:textId="710CDC06" w:rsidR="005856AC" w:rsidRDefault="005856AC" w:rsidP="00A9746D">
            <w:pPr>
              <w:ind w:firstLine="0"/>
              <w:rPr>
                <w:rFonts w:cs="Times New Roman"/>
                <w:szCs w:val="26"/>
              </w:rPr>
            </w:pPr>
            <w:r>
              <w:rPr>
                <w:rFonts w:cs="Times New Roman"/>
                <w:szCs w:val="26"/>
              </w:rPr>
              <w:t>T</w:t>
            </w:r>
            <w:r w:rsidRPr="0092344F">
              <w:rPr>
                <w:rFonts w:cs="Times New Roman"/>
                <w:szCs w:val="26"/>
              </w:rPr>
              <w:t>heory of Planned Behavior</w:t>
            </w:r>
            <w:r>
              <w:rPr>
                <w:rFonts w:cs="Times New Roman"/>
                <w:szCs w:val="26"/>
              </w:rPr>
              <w:t xml:space="preserve">: </w:t>
            </w:r>
            <w:r w:rsidRPr="00A703E4">
              <w:rPr>
                <w:rFonts w:cs="Times New Roman"/>
                <w:szCs w:val="26"/>
              </w:rPr>
              <w:t>Học thuyết hành vi hoạch định</w:t>
            </w:r>
          </w:p>
        </w:tc>
      </w:tr>
    </w:tbl>
    <w:p w14:paraId="5FC4A506" w14:textId="4170CE08" w:rsidR="007D778C" w:rsidRPr="001A43BD" w:rsidRDefault="0028026B" w:rsidP="00AA7DFD">
      <w:pPr>
        <w:pStyle w:val="u1"/>
        <w:ind w:firstLine="0"/>
      </w:pPr>
      <w:r w:rsidRPr="0092344F">
        <w:br w:type="page"/>
      </w:r>
      <w:bookmarkStart w:id="3" w:name="_Toc156588362"/>
      <w:r w:rsidR="007D778C" w:rsidRPr="001A43BD">
        <w:lastRenderedPageBreak/>
        <w:t>DANH MỤC CÁC BẢNG</w:t>
      </w:r>
      <w:r w:rsidR="004425EE" w:rsidRPr="001A43BD">
        <w:t>, BIỂU ĐỒ, HÌNH</w:t>
      </w:r>
      <w:bookmarkEnd w:id="3"/>
    </w:p>
    <w:p w14:paraId="315C905C" w14:textId="12A9A7CB" w:rsidR="00762699" w:rsidRDefault="00DC23E3" w:rsidP="00AA7DFD">
      <w:pPr>
        <w:pStyle w:val="Banghinhminhhoa"/>
        <w:tabs>
          <w:tab w:val="right" w:leader="dot" w:pos="8777"/>
        </w:tabs>
        <w:ind w:firstLine="0"/>
        <w:rPr>
          <w:rFonts w:asciiTheme="minorHAnsi" w:eastAsiaTheme="minorEastAsia" w:hAnsiTheme="minorHAnsi"/>
          <w:noProof/>
          <w:sz w:val="22"/>
        </w:rPr>
      </w:pPr>
      <w:r w:rsidRPr="008F39E2">
        <w:rPr>
          <w:rFonts w:cs="Times New Roman"/>
          <w:szCs w:val="26"/>
        </w:rPr>
        <w:fldChar w:fldCharType="begin"/>
      </w:r>
      <w:r w:rsidRPr="008F39E2">
        <w:rPr>
          <w:rFonts w:cs="Times New Roman"/>
          <w:szCs w:val="26"/>
        </w:rPr>
        <w:instrText xml:space="preserve"> TOC \h \z \c "Bảng" </w:instrText>
      </w:r>
      <w:r w:rsidRPr="008F39E2">
        <w:rPr>
          <w:rFonts w:cs="Times New Roman"/>
          <w:szCs w:val="26"/>
        </w:rPr>
        <w:fldChar w:fldCharType="separate"/>
      </w:r>
      <w:hyperlink w:anchor="_Toc156580014" w:history="1">
        <w:r w:rsidR="00762699" w:rsidRPr="00B16F19">
          <w:rPr>
            <w:rStyle w:val="Siuktni"/>
            <w:bCs/>
            <w:noProof/>
          </w:rPr>
          <w:t>Bảng 2.1</w:t>
        </w:r>
        <w:r w:rsidR="00762699" w:rsidRPr="00B16F19">
          <w:rPr>
            <w:rStyle w:val="Siuktni"/>
            <w:noProof/>
          </w:rPr>
          <w:t>:Các lĩnh vực nghiên cứu khoa học</w:t>
        </w:r>
        <w:r w:rsidR="00762699">
          <w:rPr>
            <w:noProof/>
            <w:webHidden/>
          </w:rPr>
          <w:tab/>
        </w:r>
        <w:r w:rsidR="00762699">
          <w:rPr>
            <w:noProof/>
            <w:webHidden/>
          </w:rPr>
          <w:fldChar w:fldCharType="begin"/>
        </w:r>
        <w:r w:rsidR="00762699">
          <w:rPr>
            <w:noProof/>
            <w:webHidden/>
          </w:rPr>
          <w:instrText xml:space="preserve"> PAGEREF _Toc156580014 \h </w:instrText>
        </w:r>
        <w:r w:rsidR="00762699">
          <w:rPr>
            <w:noProof/>
            <w:webHidden/>
          </w:rPr>
        </w:r>
        <w:r w:rsidR="00762699">
          <w:rPr>
            <w:noProof/>
            <w:webHidden/>
          </w:rPr>
          <w:fldChar w:fldCharType="separate"/>
        </w:r>
        <w:r w:rsidR="00762699">
          <w:rPr>
            <w:noProof/>
            <w:webHidden/>
          </w:rPr>
          <w:t>8</w:t>
        </w:r>
        <w:r w:rsidR="00762699">
          <w:rPr>
            <w:noProof/>
            <w:webHidden/>
          </w:rPr>
          <w:fldChar w:fldCharType="end"/>
        </w:r>
      </w:hyperlink>
    </w:p>
    <w:p w14:paraId="471ADB3F" w14:textId="40C08931"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15" w:history="1">
        <w:r w:rsidRPr="00B16F19">
          <w:rPr>
            <w:rStyle w:val="Siuktni"/>
            <w:bCs/>
            <w:noProof/>
          </w:rPr>
          <w:t>Bảng 2.2</w:t>
        </w:r>
        <w:r w:rsidRPr="00B16F19">
          <w:rPr>
            <w:rStyle w:val="Siuktni"/>
            <w:noProof/>
          </w:rPr>
          <w:t>: Lớp CNĐD chính quy năm 4 (Khóa 2020 – 2024)</w:t>
        </w:r>
        <w:r>
          <w:rPr>
            <w:noProof/>
            <w:webHidden/>
          </w:rPr>
          <w:tab/>
        </w:r>
        <w:r>
          <w:rPr>
            <w:noProof/>
            <w:webHidden/>
          </w:rPr>
          <w:fldChar w:fldCharType="begin"/>
        </w:r>
        <w:r>
          <w:rPr>
            <w:noProof/>
            <w:webHidden/>
          </w:rPr>
          <w:instrText xml:space="preserve"> PAGEREF _Toc156580015 \h </w:instrText>
        </w:r>
        <w:r>
          <w:rPr>
            <w:noProof/>
            <w:webHidden/>
          </w:rPr>
        </w:r>
        <w:r>
          <w:rPr>
            <w:noProof/>
            <w:webHidden/>
          </w:rPr>
          <w:fldChar w:fldCharType="separate"/>
        </w:r>
        <w:r>
          <w:rPr>
            <w:noProof/>
            <w:webHidden/>
          </w:rPr>
          <w:t>20</w:t>
        </w:r>
        <w:r>
          <w:rPr>
            <w:noProof/>
            <w:webHidden/>
          </w:rPr>
          <w:fldChar w:fldCharType="end"/>
        </w:r>
      </w:hyperlink>
    </w:p>
    <w:p w14:paraId="6C59DC75" w14:textId="095ECD6A"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16" w:history="1">
        <w:r w:rsidRPr="00B16F19">
          <w:rPr>
            <w:rStyle w:val="Siuktni"/>
            <w:bCs/>
            <w:noProof/>
          </w:rPr>
          <w:t>Bảng 3.1</w:t>
        </w:r>
        <w:r w:rsidRPr="00B16F19">
          <w:rPr>
            <w:rStyle w:val="Siuktni"/>
            <w:noProof/>
          </w:rPr>
          <w:t>: Cỡ mẫu nghiên cứu</w:t>
        </w:r>
        <w:r>
          <w:rPr>
            <w:noProof/>
            <w:webHidden/>
          </w:rPr>
          <w:tab/>
        </w:r>
        <w:r>
          <w:rPr>
            <w:noProof/>
            <w:webHidden/>
          </w:rPr>
          <w:fldChar w:fldCharType="begin"/>
        </w:r>
        <w:r>
          <w:rPr>
            <w:noProof/>
            <w:webHidden/>
          </w:rPr>
          <w:instrText xml:space="preserve"> PAGEREF _Toc156580016 \h </w:instrText>
        </w:r>
        <w:r>
          <w:rPr>
            <w:noProof/>
            <w:webHidden/>
          </w:rPr>
        </w:r>
        <w:r>
          <w:rPr>
            <w:noProof/>
            <w:webHidden/>
          </w:rPr>
          <w:fldChar w:fldCharType="separate"/>
        </w:r>
        <w:r>
          <w:rPr>
            <w:noProof/>
            <w:webHidden/>
          </w:rPr>
          <w:t>22</w:t>
        </w:r>
        <w:r>
          <w:rPr>
            <w:noProof/>
            <w:webHidden/>
          </w:rPr>
          <w:fldChar w:fldCharType="end"/>
        </w:r>
      </w:hyperlink>
    </w:p>
    <w:p w14:paraId="4E6B717C" w14:textId="65FE1486"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17" w:history="1">
        <w:r w:rsidRPr="00B16F19">
          <w:rPr>
            <w:rStyle w:val="Siuktni"/>
            <w:bCs/>
            <w:noProof/>
          </w:rPr>
          <w:t>Bảng 3.2</w:t>
        </w:r>
        <w:r w:rsidRPr="00B16F19">
          <w:rPr>
            <w:rStyle w:val="Siuktni"/>
            <w:noProof/>
          </w:rPr>
          <w:t>: Biến số nền</w:t>
        </w:r>
        <w:r>
          <w:rPr>
            <w:noProof/>
            <w:webHidden/>
          </w:rPr>
          <w:tab/>
        </w:r>
        <w:r>
          <w:rPr>
            <w:noProof/>
            <w:webHidden/>
          </w:rPr>
          <w:fldChar w:fldCharType="begin"/>
        </w:r>
        <w:r>
          <w:rPr>
            <w:noProof/>
            <w:webHidden/>
          </w:rPr>
          <w:instrText xml:space="preserve"> PAGEREF _Toc156580017 \h </w:instrText>
        </w:r>
        <w:r>
          <w:rPr>
            <w:noProof/>
            <w:webHidden/>
          </w:rPr>
        </w:r>
        <w:r>
          <w:rPr>
            <w:noProof/>
            <w:webHidden/>
          </w:rPr>
          <w:fldChar w:fldCharType="separate"/>
        </w:r>
        <w:r>
          <w:rPr>
            <w:noProof/>
            <w:webHidden/>
          </w:rPr>
          <w:t>23</w:t>
        </w:r>
        <w:r>
          <w:rPr>
            <w:noProof/>
            <w:webHidden/>
          </w:rPr>
          <w:fldChar w:fldCharType="end"/>
        </w:r>
      </w:hyperlink>
    </w:p>
    <w:p w14:paraId="0AED7AFE" w14:textId="4CD91E60"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18" w:history="1">
        <w:r w:rsidRPr="00B16F19">
          <w:rPr>
            <w:rStyle w:val="Siuktni"/>
            <w:bCs/>
            <w:noProof/>
          </w:rPr>
          <w:t>Bảng 3.3:</w:t>
        </w:r>
        <w:r w:rsidRPr="00B16F19">
          <w:rPr>
            <w:rStyle w:val="Siuktni"/>
            <w:noProof/>
          </w:rPr>
          <w:t xml:space="preserve"> Biến số thái độ</w:t>
        </w:r>
        <w:r>
          <w:rPr>
            <w:noProof/>
            <w:webHidden/>
          </w:rPr>
          <w:tab/>
        </w:r>
        <w:r>
          <w:rPr>
            <w:noProof/>
            <w:webHidden/>
          </w:rPr>
          <w:fldChar w:fldCharType="begin"/>
        </w:r>
        <w:r>
          <w:rPr>
            <w:noProof/>
            <w:webHidden/>
          </w:rPr>
          <w:instrText xml:space="preserve"> PAGEREF _Toc156580018 \h </w:instrText>
        </w:r>
        <w:r>
          <w:rPr>
            <w:noProof/>
            <w:webHidden/>
          </w:rPr>
        </w:r>
        <w:r>
          <w:rPr>
            <w:noProof/>
            <w:webHidden/>
          </w:rPr>
          <w:fldChar w:fldCharType="separate"/>
        </w:r>
        <w:r>
          <w:rPr>
            <w:noProof/>
            <w:webHidden/>
          </w:rPr>
          <w:t>25</w:t>
        </w:r>
        <w:r>
          <w:rPr>
            <w:noProof/>
            <w:webHidden/>
          </w:rPr>
          <w:fldChar w:fldCharType="end"/>
        </w:r>
      </w:hyperlink>
    </w:p>
    <w:p w14:paraId="539406B0" w14:textId="20368A19"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19" w:history="1">
        <w:r w:rsidRPr="00B16F19">
          <w:rPr>
            <w:rStyle w:val="Siuktni"/>
            <w:bCs/>
            <w:noProof/>
          </w:rPr>
          <w:t>Bảng 3.4:</w:t>
        </w:r>
        <w:r w:rsidRPr="00B16F19">
          <w:rPr>
            <w:rStyle w:val="Siuktni"/>
            <w:noProof/>
          </w:rPr>
          <w:t xml:space="preserve"> Kế hoạch về thời gian thực hiện dự kiến</w:t>
        </w:r>
        <w:r>
          <w:rPr>
            <w:noProof/>
            <w:webHidden/>
          </w:rPr>
          <w:tab/>
        </w:r>
        <w:r>
          <w:rPr>
            <w:noProof/>
            <w:webHidden/>
          </w:rPr>
          <w:fldChar w:fldCharType="begin"/>
        </w:r>
        <w:r>
          <w:rPr>
            <w:noProof/>
            <w:webHidden/>
          </w:rPr>
          <w:instrText xml:space="preserve"> PAGEREF _Toc156580019 \h </w:instrText>
        </w:r>
        <w:r>
          <w:rPr>
            <w:noProof/>
            <w:webHidden/>
          </w:rPr>
        </w:r>
        <w:r>
          <w:rPr>
            <w:noProof/>
            <w:webHidden/>
          </w:rPr>
          <w:fldChar w:fldCharType="separate"/>
        </w:r>
        <w:r>
          <w:rPr>
            <w:noProof/>
            <w:webHidden/>
          </w:rPr>
          <w:t>38</w:t>
        </w:r>
        <w:r>
          <w:rPr>
            <w:noProof/>
            <w:webHidden/>
          </w:rPr>
          <w:fldChar w:fldCharType="end"/>
        </w:r>
      </w:hyperlink>
    </w:p>
    <w:p w14:paraId="55F01CA7" w14:textId="7FB9E7A0" w:rsidR="00AA7DFD" w:rsidRDefault="00DC23E3" w:rsidP="00AA7DFD">
      <w:pPr>
        <w:ind w:firstLine="0"/>
        <w:jc w:val="center"/>
        <w:rPr>
          <w:rFonts w:cs="Times New Roman"/>
          <w:szCs w:val="26"/>
        </w:rPr>
      </w:pPr>
      <w:r w:rsidRPr="008F39E2">
        <w:rPr>
          <w:rFonts w:cs="Times New Roman"/>
          <w:szCs w:val="26"/>
        </w:rPr>
        <w:fldChar w:fldCharType="end"/>
      </w:r>
    </w:p>
    <w:p w14:paraId="54794C9B" w14:textId="77777777" w:rsidR="00AA7DFD" w:rsidRPr="006760D9" w:rsidRDefault="00AA7DFD" w:rsidP="00AA7DFD">
      <w:pPr>
        <w:ind w:firstLine="0"/>
        <w:jc w:val="center"/>
        <w:rPr>
          <w:rFonts w:cs="Times New Roman"/>
          <w:noProof/>
          <w:szCs w:val="26"/>
        </w:rPr>
      </w:pPr>
    </w:p>
    <w:p w14:paraId="6482BB8D" w14:textId="6AD7310F" w:rsidR="007D778C" w:rsidRPr="006760D9" w:rsidRDefault="007D778C" w:rsidP="00AA7DFD">
      <w:pPr>
        <w:ind w:firstLine="0"/>
        <w:jc w:val="center"/>
        <w:rPr>
          <w:rFonts w:cs="Times New Roman"/>
          <w:noProof/>
          <w:szCs w:val="26"/>
        </w:rPr>
      </w:pPr>
    </w:p>
    <w:p w14:paraId="7413B40D" w14:textId="55964A68" w:rsidR="00762699" w:rsidRDefault="008F39E2" w:rsidP="00AA7DFD">
      <w:pPr>
        <w:pStyle w:val="Banghinhminhhoa"/>
        <w:tabs>
          <w:tab w:val="right" w:leader="dot" w:pos="8777"/>
        </w:tabs>
        <w:ind w:firstLine="0"/>
        <w:rPr>
          <w:rFonts w:asciiTheme="minorHAnsi" w:eastAsiaTheme="minorEastAsia" w:hAnsiTheme="minorHAnsi"/>
          <w:noProof/>
          <w:sz w:val="22"/>
        </w:rPr>
      </w:pPr>
      <w:r>
        <w:rPr>
          <w:rFonts w:cs="Times New Roman"/>
          <w:szCs w:val="26"/>
        </w:rPr>
        <w:fldChar w:fldCharType="begin"/>
      </w:r>
      <w:r>
        <w:rPr>
          <w:rFonts w:cs="Times New Roman"/>
          <w:szCs w:val="26"/>
        </w:rPr>
        <w:instrText xml:space="preserve"> TOC \h \z \c "Hình" </w:instrText>
      </w:r>
      <w:r>
        <w:rPr>
          <w:rFonts w:cs="Times New Roman"/>
          <w:szCs w:val="26"/>
        </w:rPr>
        <w:fldChar w:fldCharType="separate"/>
      </w:r>
      <w:hyperlink w:anchor="_Toc156580020" w:history="1">
        <w:r w:rsidR="00762699" w:rsidRPr="00960055">
          <w:rPr>
            <w:rStyle w:val="Siuktni"/>
            <w:noProof/>
          </w:rPr>
          <w:t>Hình 3.1: Mô hình học thuyết “Theory of Planned Behavior" (TPB)</w:t>
        </w:r>
        <w:r w:rsidR="00762699">
          <w:rPr>
            <w:noProof/>
            <w:webHidden/>
          </w:rPr>
          <w:tab/>
        </w:r>
        <w:r w:rsidR="00762699">
          <w:rPr>
            <w:noProof/>
            <w:webHidden/>
          </w:rPr>
          <w:fldChar w:fldCharType="begin"/>
        </w:r>
        <w:r w:rsidR="00762699">
          <w:rPr>
            <w:noProof/>
            <w:webHidden/>
          </w:rPr>
          <w:instrText xml:space="preserve"> PAGEREF _Toc156580020 \h </w:instrText>
        </w:r>
        <w:r w:rsidR="00762699">
          <w:rPr>
            <w:noProof/>
            <w:webHidden/>
          </w:rPr>
        </w:r>
        <w:r w:rsidR="00762699">
          <w:rPr>
            <w:noProof/>
            <w:webHidden/>
          </w:rPr>
          <w:fldChar w:fldCharType="separate"/>
        </w:r>
        <w:r w:rsidR="00762699">
          <w:rPr>
            <w:noProof/>
            <w:webHidden/>
          </w:rPr>
          <w:t>33</w:t>
        </w:r>
        <w:r w:rsidR="00762699">
          <w:rPr>
            <w:noProof/>
            <w:webHidden/>
          </w:rPr>
          <w:fldChar w:fldCharType="end"/>
        </w:r>
      </w:hyperlink>
    </w:p>
    <w:p w14:paraId="32EF5A26" w14:textId="29D5BB47"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21" w:history="1">
        <w:r w:rsidRPr="00960055">
          <w:rPr>
            <w:rStyle w:val="Siuktni"/>
            <w:noProof/>
          </w:rPr>
          <w:t>Hình 3.2: Khung nghiên cứu</w:t>
        </w:r>
        <w:r>
          <w:rPr>
            <w:noProof/>
            <w:webHidden/>
          </w:rPr>
          <w:tab/>
        </w:r>
        <w:r>
          <w:rPr>
            <w:noProof/>
            <w:webHidden/>
          </w:rPr>
          <w:fldChar w:fldCharType="begin"/>
        </w:r>
        <w:r>
          <w:rPr>
            <w:noProof/>
            <w:webHidden/>
          </w:rPr>
          <w:instrText xml:space="preserve"> PAGEREF _Toc156580021 \h </w:instrText>
        </w:r>
        <w:r>
          <w:rPr>
            <w:noProof/>
            <w:webHidden/>
          </w:rPr>
        </w:r>
        <w:r>
          <w:rPr>
            <w:noProof/>
            <w:webHidden/>
          </w:rPr>
          <w:fldChar w:fldCharType="separate"/>
        </w:r>
        <w:r>
          <w:rPr>
            <w:noProof/>
            <w:webHidden/>
          </w:rPr>
          <w:t>36</w:t>
        </w:r>
        <w:r>
          <w:rPr>
            <w:noProof/>
            <w:webHidden/>
          </w:rPr>
          <w:fldChar w:fldCharType="end"/>
        </w:r>
      </w:hyperlink>
    </w:p>
    <w:p w14:paraId="23622E5C" w14:textId="1EA76BFD" w:rsidR="00762699" w:rsidRDefault="00762699" w:rsidP="00AA7DFD">
      <w:pPr>
        <w:pStyle w:val="Banghinhminhhoa"/>
        <w:tabs>
          <w:tab w:val="right" w:leader="dot" w:pos="8777"/>
        </w:tabs>
        <w:ind w:firstLine="0"/>
        <w:rPr>
          <w:rFonts w:asciiTheme="minorHAnsi" w:eastAsiaTheme="minorEastAsia" w:hAnsiTheme="minorHAnsi"/>
          <w:noProof/>
          <w:sz w:val="22"/>
        </w:rPr>
      </w:pPr>
      <w:hyperlink w:anchor="_Toc156580022" w:history="1">
        <w:r w:rsidRPr="00960055">
          <w:rPr>
            <w:rStyle w:val="Siuktni"/>
            <w:noProof/>
          </w:rPr>
          <w:t>Hình 3.3: Quy trình nghiên cứu</w:t>
        </w:r>
        <w:r>
          <w:rPr>
            <w:noProof/>
            <w:webHidden/>
          </w:rPr>
          <w:tab/>
        </w:r>
        <w:r>
          <w:rPr>
            <w:noProof/>
            <w:webHidden/>
          </w:rPr>
          <w:fldChar w:fldCharType="begin"/>
        </w:r>
        <w:r>
          <w:rPr>
            <w:noProof/>
            <w:webHidden/>
          </w:rPr>
          <w:instrText xml:space="preserve"> PAGEREF _Toc156580022 \h </w:instrText>
        </w:r>
        <w:r>
          <w:rPr>
            <w:noProof/>
            <w:webHidden/>
          </w:rPr>
        </w:r>
        <w:r>
          <w:rPr>
            <w:noProof/>
            <w:webHidden/>
          </w:rPr>
          <w:fldChar w:fldCharType="separate"/>
        </w:r>
        <w:r>
          <w:rPr>
            <w:noProof/>
            <w:webHidden/>
          </w:rPr>
          <w:t>36</w:t>
        </w:r>
        <w:r>
          <w:rPr>
            <w:noProof/>
            <w:webHidden/>
          </w:rPr>
          <w:fldChar w:fldCharType="end"/>
        </w:r>
      </w:hyperlink>
    </w:p>
    <w:p w14:paraId="5BFAF08E" w14:textId="08994F00" w:rsidR="00795334" w:rsidRPr="00482F89" w:rsidRDefault="008F39E2" w:rsidP="00AA7DFD">
      <w:pPr>
        <w:pStyle w:val="Banghinhminhhoa"/>
        <w:tabs>
          <w:tab w:val="right" w:leader="dot" w:pos="8777"/>
        </w:tabs>
        <w:ind w:firstLine="0"/>
        <w:rPr>
          <w:rFonts w:cs="Times New Roman"/>
          <w:b/>
          <w:bCs/>
          <w:szCs w:val="26"/>
        </w:rPr>
        <w:sectPr w:rsidR="00795334" w:rsidRPr="00482F89" w:rsidSect="00DB294A">
          <w:headerReference w:type="default" r:id="rId11"/>
          <w:pgSz w:w="11906" w:h="16838" w:code="9"/>
          <w:pgMar w:top="1418" w:right="1134" w:bottom="1418" w:left="1985" w:header="720" w:footer="720" w:gutter="0"/>
          <w:pgNumType w:fmt="lowerRoman" w:start="1"/>
          <w:cols w:space="720"/>
          <w:docGrid w:linePitch="360"/>
        </w:sectPr>
      </w:pPr>
      <w:r>
        <w:rPr>
          <w:rFonts w:cs="Times New Roman"/>
          <w:szCs w:val="26"/>
        </w:rPr>
        <w:fldChar w:fldCharType="end"/>
      </w:r>
    </w:p>
    <w:p w14:paraId="1DC75203" w14:textId="7FE70014" w:rsidR="0028026B" w:rsidRPr="0092344F" w:rsidRDefault="0028026B" w:rsidP="00D3453E">
      <w:pPr>
        <w:rPr>
          <w:rFonts w:eastAsiaTheme="majorEastAsia" w:cs="Times New Roman"/>
          <w:b/>
          <w:bCs/>
          <w:szCs w:val="26"/>
        </w:rPr>
      </w:pPr>
    </w:p>
    <w:p w14:paraId="32376490" w14:textId="77777777" w:rsidR="007C5865" w:rsidRDefault="007C5865" w:rsidP="00736C6B">
      <w:pPr>
        <w:pStyle w:val="u1"/>
        <w:sectPr w:rsidR="007C5865" w:rsidSect="00DB294A">
          <w:footerReference w:type="default" r:id="rId12"/>
          <w:headerReference w:type="first" r:id="rId13"/>
          <w:type w:val="continuous"/>
          <w:pgSz w:w="11906" w:h="16838" w:code="9"/>
          <w:pgMar w:top="1418" w:right="1134" w:bottom="1418" w:left="1985" w:header="720" w:footer="720" w:gutter="0"/>
          <w:pgNumType w:start="1"/>
          <w:cols w:space="720"/>
          <w:titlePg/>
          <w:docGrid w:linePitch="360"/>
        </w:sectPr>
      </w:pPr>
    </w:p>
    <w:p w14:paraId="4BC2F5FB" w14:textId="13F09FB5" w:rsidR="000D4456" w:rsidRPr="008B57F5" w:rsidRDefault="00685ED6" w:rsidP="00AA7DFD">
      <w:pPr>
        <w:pStyle w:val="u1"/>
        <w:numPr>
          <w:ilvl w:val="0"/>
          <w:numId w:val="17"/>
        </w:numPr>
        <w:ind w:left="0" w:firstLine="0"/>
      </w:pPr>
      <w:bookmarkStart w:id="4" w:name="_Toc156588363"/>
      <w:r w:rsidRPr="008B57F5">
        <w:lastRenderedPageBreak/>
        <w:t>ĐẶT VẤN ĐỀ</w:t>
      </w:r>
      <w:bookmarkEnd w:id="4"/>
    </w:p>
    <w:p w14:paraId="4CEF20B2" w14:textId="3F9893C2" w:rsidR="001F46ED" w:rsidRDefault="006C6644" w:rsidP="00D3453E">
      <w:pPr>
        <w:rPr>
          <w:rFonts w:cs="Times New Roman"/>
          <w:szCs w:val="26"/>
        </w:rPr>
      </w:pPr>
      <w:bookmarkStart w:id="5" w:name="_Hlk152529277"/>
      <w:r w:rsidRPr="0092344F">
        <w:rPr>
          <w:rFonts w:cs="Times New Roman"/>
          <w:szCs w:val="26"/>
        </w:rPr>
        <w:t>N</w:t>
      </w:r>
      <w:r w:rsidR="001F46ED" w:rsidRPr="0092344F">
        <w:rPr>
          <w:rFonts w:cs="Times New Roman"/>
          <w:szCs w:val="26"/>
        </w:rPr>
        <w:t xml:space="preserve">gày nay, </w:t>
      </w:r>
      <w:r w:rsidRPr="0092344F">
        <w:rPr>
          <w:rFonts w:cs="Times New Roman"/>
          <w:szCs w:val="26"/>
        </w:rPr>
        <w:t>điều dưỡng</w:t>
      </w:r>
      <w:r w:rsidR="005F3FF5" w:rsidRPr="0092344F">
        <w:rPr>
          <w:rFonts w:cs="Times New Roman"/>
          <w:szCs w:val="26"/>
        </w:rPr>
        <w:t xml:space="preserve"> (ĐD)</w:t>
      </w:r>
      <w:r w:rsidR="001F46ED" w:rsidRPr="0092344F">
        <w:rPr>
          <w:rFonts w:cs="Times New Roman"/>
          <w:szCs w:val="26"/>
        </w:rPr>
        <w:t xml:space="preserve"> </w:t>
      </w:r>
      <w:r w:rsidR="008279F7" w:rsidRPr="0092344F">
        <w:rPr>
          <w:rFonts w:cs="Times New Roman"/>
          <w:szCs w:val="26"/>
        </w:rPr>
        <w:t xml:space="preserve">là một nghề dựa trên nghiên cứu và sự phát triển của nó phụ thuộc vào khả năng của </w:t>
      </w:r>
      <w:r w:rsidR="005F3FF5" w:rsidRPr="0092344F">
        <w:rPr>
          <w:rFonts w:cs="Times New Roman"/>
          <w:szCs w:val="26"/>
        </w:rPr>
        <w:t xml:space="preserve">ĐD </w:t>
      </w:r>
      <w:r w:rsidR="008279F7" w:rsidRPr="0092344F">
        <w:rPr>
          <w:rFonts w:cs="Times New Roman"/>
          <w:szCs w:val="26"/>
        </w:rPr>
        <w:t>và sinh viên điều dưỡng nhận thức được giá trị của nghiên cứu</w:t>
      </w:r>
      <w:r w:rsidR="000A4E5F">
        <w:rPr>
          <w:rFonts w:cs="Times New Roman"/>
          <w:szCs w:val="26"/>
        </w:rPr>
        <w:fldChar w:fldCharType="begin"/>
      </w:r>
      <w:r w:rsidR="000A4E5F">
        <w:rPr>
          <w:rFonts w:cs="Times New Roman"/>
          <w:szCs w:val="26"/>
        </w:rPr>
        <w:instrText xml:space="preserve"> ADDIN EN.CITE &lt;EndNote&gt;&lt;Cite&gt;&lt;Author&gt;Pektekin&lt;/Author&gt;&lt;Year&gt;2010&lt;/Year&gt;&lt;RecNum&gt;22&lt;/RecNum&gt;&lt;DisplayText&gt;&lt;style face="superscript"&gt;1&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0A4E5F">
        <w:rPr>
          <w:rFonts w:cs="Times New Roman"/>
          <w:szCs w:val="26"/>
        </w:rPr>
        <w:fldChar w:fldCharType="separate"/>
      </w:r>
      <w:r w:rsidR="000A4E5F" w:rsidRPr="000A4E5F">
        <w:rPr>
          <w:rFonts w:cs="Times New Roman"/>
          <w:noProof/>
          <w:szCs w:val="26"/>
          <w:vertAlign w:val="superscript"/>
        </w:rPr>
        <w:t>1</w:t>
      </w:r>
      <w:r w:rsidR="000A4E5F">
        <w:rPr>
          <w:rFonts w:cs="Times New Roman"/>
          <w:szCs w:val="26"/>
        </w:rPr>
        <w:fldChar w:fldCharType="end"/>
      </w:r>
      <w:r w:rsidR="00B2002B">
        <w:rPr>
          <w:rFonts w:cs="Times New Roman"/>
          <w:szCs w:val="26"/>
        </w:rPr>
        <w:t>.</w:t>
      </w:r>
      <w:r w:rsidR="005F14A9" w:rsidRPr="0092344F">
        <w:rPr>
          <w:rFonts w:cs="Times New Roman"/>
          <w:szCs w:val="26"/>
        </w:rPr>
        <w:t xml:space="preserve"> </w:t>
      </w:r>
      <w:r w:rsidR="008279F7" w:rsidRPr="0092344F">
        <w:rPr>
          <w:rFonts w:cs="Times New Roman"/>
          <w:szCs w:val="26"/>
        </w:rPr>
        <w:t xml:space="preserve">Hội đồng </w:t>
      </w:r>
      <w:r w:rsidR="00E20F09" w:rsidRPr="0092344F">
        <w:rPr>
          <w:rFonts w:cs="Times New Roman"/>
          <w:szCs w:val="26"/>
        </w:rPr>
        <w:t>Đ</w:t>
      </w:r>
      <w:r w:rsidR="008279F7" w:rsidRPr="0092344F">
        <w:rPr>
          <w:rFonts w:cs="Times New Roman"/>
          <w:szCs w:val="26"/>
        </w:rPr>
        <w:t>iều dưỡng Quốc</w:t>
      </w:r>
      <w:r w:rsidR="00E20F09" w:rsidRPr="0092344F">
        <w:rPr>
          <w:rFonts w:cs="Times New Roman"/>
          <w:szCs w:val="26"/>
        </w:rPr>
        <w:t xml:space="preserve"> tế</w:t>
      </w:r>
      <w:r w:rsidR="008279F7" w:rsidRPr="0092344F">
        <w:rPr>
          <w:rFonts w:cs="Times New Roman"/>
          <w:szCs w:val="26"/>
        </w:rPr>
        <w:t xml:space="preserve"> </w:t>
      </w:r>
      <w:r w:rsidR="00AD6C77" w:rsidRPr="0092344F">
        <w:rPr>
          <w:rFonts w:cs="Times New Roman"/>
          <w:szCs w:val="26"/>
        </w:rPr>
        <w:t>(ICN) (20</w:t>
      </w:r>
      <w:r w:rsidR="00D36976" w:rsidRPr="0092344F">
        <w:rPr>
          <w:rFonts w:cs="Times New Roman"/>
          <w:szCs w:val="26"/>
        </w:rPr>
        <w:t>21</w:t>
      </w:r>
      <w:r w:rsidR="00AD6C77" w:rsidRPr="0092344F">
        <w:rPr>
          <w:rFonts w:cs="Times New Roman"/>
          <w:szCs w:val="26"/>
        </w:rPr>
        <w:t xml:space="preserve">) </w:t>
      </w:r>
      <w:r w:rsidR="00AF6934" w:rsidRPr="0092344F">
        <w:rPr>
          <w:rFonts w:cs="Times New Roman"/>
          <w:szCs w:val="26"/>
        </w:rPr>
        <w:t xml:space="preserve">yêu cầu các </w:t>
      </w:r>
      <w:r w:rsidR="005F3FF5" w:rsidRPr="0092344F">
        <w:rPr>
          <w:rFonts w:cs="Times New Roman"/>
          <w:szCs w:val="26"/>
        </w:rPr>
        <w:t xml:space="preserve">ĐD </w:t>
      </w:r>
      <w:r w:rsidR="00AF6934" w:rsidRPr="0092344F">
        <w:rPr>
          <w:rFonts w:cs="Times New Roman"/>
          <w:szCs w:val="26"/>
        </w:rPr>
        <w:t>trên toàn cầu phải cung cấp dịch vụ chăm sóc sức khỏe dựa trên bằng chứng cho bệnh nhân</w:t>
      </w:r>
      <w:r w:rsidR="00AD6C77" w:rsidRPr="0092344F">
        <w:rPr>
          <w:rFonts w:cs="Times New Roman"/>
          <w:szCs w:val="26"/>
        </w:rPr>
        <w:t>.</w:t>
      </w:r>
      <w:r w:rsidR="00AF6934" w:rsidRPr="0092344F">
        <w:rPr>
          <w:rFonts w:cs="Times New Roman"/>
          <w:szCs w:val="26"/>
        </w:rPr>
        <w:t xml:space="preserve"> ICN nhấn mạnh sự cần thiết phải tiếp tục nghiên cứu, bao gồm nhiều cơ hội hơn để thực hiện nghiên cứu và mở rộng đào tạo cho </w:t>
      </w:r>
      <w:r w:rsidR="005F3FF5" w:rsidRPr="0092344F">
        <w:rPr>
          <w:rFonts w:cs="Times New Roman"/>
          <w:szCs w:val="26"/>
        </w:rPr>
        <w:t xml:space="preserve">ĐD </w:t>
      </w:r>
      <w:r w:rsidR="00AF6934" w:rsidRPr="0092344F">
        <w:rPr>
          <w:rFonts w:cs="Times New Roman"/>
          <w:szCs w:val="26"/>
        </w:rPr>
        <w:t>và sinh viên</w:t>
      </w:r>
      <w:r w:rsidR="005F3FF5" w:rsidRPr="0092344F">
        <w:rPr>
          <w:rFonts w:cs="Times New Roman"/>
          <w:szCs w:val="26"/>
        </w:rPr>
        <w:t xml:space="preserve"> (SV)</w:t>
      </w:r>
      <w:r w:rsidR="00D36976" w:rsidRPr="0092344F">
        <w:rPr>
          <w:rFonts w:cs="Times New Roman"/>
          <w:szCs w:val="26"/>
        </w:rPr>
        <w:fldChar w:fldCharType="begin"/>
      </w:r>
      <w:r w:rsidR="000D01F7">
        <w:rPr>
          <w:rFonts w:cs="Times New Roman"/>
          <w:szCs w:val="26"/>
        </w:rPr>
        <w:instrText xml:space="preserve"> ADDIN EN.CITE &lt;EndNote&gt;&lt;Cite&gt;&lt;Author&gt;International&lt;/Author&gt;&lt;Year&gt;2021&lt;/Year&gt;&lt;RecNum&gt;25&lt;/RecNum&gt;&lt;DisplayText&gt;&lt;style face="superscript"&gt;2&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 Council of Nurses,&lt;/author&gt;&lt;/authors&gt;&lt;/contributors&gt;&lt;titles&gt;&lt;title&gt;THE ICN code of ethics for nurses&lt;/title&gt;&lt;/titles&gt;&lt;dates&gt;&lt;year&gt;2021&lt;/year&gt;&lt;/dates&gt;&lt;urls&gt;&lt;/urls&gt;&lt;/record&gt;&lt;/Cite&gt;&lt;/EndNote&gt;</w:instrText>
      </w:r>
      <w:r w:rsidR="00D36976" w:rsidRPr="0092344F">
        <w:rPr>
          <w:rFonts w:cs="Times New Roman"/>
          <w:szCs w:val="26"/>
        </w:rPr>
        <w:fldChar w:fldCharType="separate"/>
      </w:r>
      <w:r w:rsidR="000A4E5F" w:rsidRPr="000A4E5F">
        <w:rPr>
          <w:rFonts w:cs="Times New Roman"/>
          <w:noProof/>
          <w:szCs w:val="26"/>
          <w:vertAlign w:val="superscript"/>
        </w:rPr>
        <w:t>2</w:t>
      </w:r>
      <w:r w:rsidR="00D36976" w:rsidRPr="0092344F">
        <w:rPr>
          <w:rFonts w:cs="Times New Roman"/>
          <w:szCs w:val="26"/>
        </w:rPr>
        <w:fldChar w:fldCharType="end"/>
      </w:r>
      <w:r w:rsidR="00B2002B">
        <w:rPr>
          <w:rFonts w:cs="Times New Roman"/>
          <w:szCs w:val="26"/>
        </w:rPr>
        <w:t>.</w:t>
      </w:r>
      <w:r w:rsidR="00D36976" w:rsidRPr="0092344F">
        <w:rPr>
          <w:rFonts w:cs="Times New Roman"/>
          <w:szCs w:val="26"/>
        </w:rPr>
        <w:t xml:space="preserve"> </w:t>
      </w:r>
      <w:r w:rsidR="00D271E7">
        <w:rPr>
          <w:rFonts w:cs="Times New Roman"/>
          <w:szCs w:val="26"/>
        </w:rPr>
        <w:t>Điều dưỡng phải hiểu và có thái độ tích cực thì mới có thể sử dụng các bằng chứng vào chăm sóc lâm sà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r w:rsidR="00D271E7" w:rsidRPr="00D271E7">
        <w:rPr>
          <w:rFonts w:cs="Times New Roman"/>
          <w:szCs w:val="26"/>
        </w:rPr>
        <w:t xml:space="preserve">Cả giáo dục về phương pháp nghiên cứu và thái độ tích cực đối với nghiên cứu đều làm tăng đáng kể việc áp dụng </w:t>
      </w:r>
      <w:r w:rsidR="00F3141C">
        <w:rPr>
          <w:rFonts w:cs="Times New Roman"/>
          <w:szCs w:val="26"/>
        </w:rPr>
        <w:t>thực hành dựa vào bằng chứng (E</w:t>
      </w:r>
      <w:r w:rsidR="00F3141C" w:rsidRPr="00F3141C">
        <w:rPr>
          <w:rFonts w:cs="Times New Roman"/>
          <w:szCs w:val="26"/>
        </w:rPr>
        <w:t xml:space="preserve">vidence-based </w:t>
      </w:r>
      <w:r w:rsidR="00F3141C">
        <w:rPr>
          <w:rFonts w:cs="Times New Roman"/>
          <w:szCs w:val="26"/>
        </w:rPr>
        <w:t>P</w:t>
      </w:r>
      <w:r w:rsidR="00F3141C" w:rsidRPr="00F3141C">
        <w:rPr>
          <w:rFonts w:cs="Times New Roman"/>
          <w:szCs w:val="26"/>
        </w:rPr>
        <w:t>ractice</w:t>
      </w:r>
      <w:r w:rsidR="00F3141C">
        <w:rPr>
          <w:rFonts w:cs="Times New Roman"/>
          <w:szCs w:val="26"/>
        </w:rPr>
        <w:t xml:space="preserve">: </w:t>
      </w:r>
      <w:r w:rsidR="00D271E7" w:rsidRPr="00D271E7">
        <w:rPr>
          <w:rFonts w:cs="Times New Roman"/>
          <w:szCs w:val="26"/>
        </w:rPr>
        <w:t>EBP</w:t>
      </w:r>
      <w:r w:rsidR="00F3141C">
        <w:rPr>
          <w:rFonts w:cs="Times New Roman"/>
          <w:szCs w:val="26"/>
        </w:rPr>
        <w:t>)</w:t>
      </w:r>
      <w:r w:rsidR="00D271E7" w:rsidRPr="00D271E7">
        <w:rPr>
          <w:rFonts w:cs="Times New Roman"/>
          <w:szCs w:val="26"/>
        </w:rPr>
        <w:t xml:space="preserve"> của sinh viên điều dưỡ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r w:rsidR="00D271E7" w:rsidRPr="00D271E7">
        <w:rPr>
          <w:rFonts w:cs="Times New Roman"/>
          <w:szCs w:val="26"/>
        </w:rPr>
        <w:t xml:space="preserve">Vì vậy, để </w:t>
      </w:r>
      <w:r w:rsidR="00F3141C">
        <w:rPr>
          <w:rFonts w:cs="Times New Roman"/>
          <w:szCs w:val="26"/>
        </w:rPr>
        <w:t>thực hiện EBP</w:t>
      </w:r>
      <w:r w:rsidR="00D271E7" w:rsidRPr="00D271E7">
        <w:rPr>
          <w:rFonts w:cs="Times New Roman"/>
          <w:szCs w:val="26"/>
        </w:rPr>
        <w:t xml:space="preserve"> khi bắt đầu hành nghề chuyên môn, điều cần thiết là sinh viên điều dưỡng phải phát triển thái độ tích cực đối với nghiên cứu</w:t>
      </w:r>
      <w:r w:rsidR="00B352C0">
        <w:rPr>
          <w:rFonts w:cs="Times New Roman"/>
          <w:szCs w:val="26"/>
        </w:rPr>
        <w:t xml:space="preserve"> khoa học (NCKH)</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sidRPr="00D271E7">
        <w:rPr>
          <w:rFonts w:cs="Times New Roman"/>
          <w:szCs w:val="26"/>
        </w:rPr>
        <w:t>.</w:t>
      </w:r>
    </w:p>
    <w:p w14:paraId="6EFA6A53" w14:textId="543EDB1F" w:rsidR="00984EDA" w:rsidRPr="007E6D8B" w:rsidRDefault="007E6D8B" w:rsidP="00B2594B">
      <w:pPr>
        <w:pStyle w:val="ThngthngWeb"/>
        <w:spacing w:before="0" w:beforeAutospacing="0" w:after="0" w:afterAutospacing="0" w:line="360" w:lineRule="auto"/>
        <w:rPr>
          <w:sz w:val="26"/>
          <w:szCs w:val="26"/>
        </w:rPr>
      </w:pPr>
      <w:r w:rsidRPr="007E6D8B">
        <w:rPr>
          <w:sz w:val="26"/>
          <w:szCs w:val="26"/>
        </w:rPr>
        <w:t>Tại Việt Nam, công tác nghiên cứu điều dưỡng đang</w:t>
      </w:r>
      <w:r>
        <w:rPr>
          <w:sz w:val="26"/>
          <w:szCs w:val="26"/>
        </w:rPr>
        <w:t xml:space="preserve"> </w:t>
      </w:r>
      <w:r w:rsidRPr="007E6D8B">
        <w:rPr>
          <w:sz w:val="26"/>
          <w:szCs w:val="26"/>
        </w:rPr>
        <w:t>ngày càng được chú trọng. Tuy vậy, công tác nghiên cứu khoa học vẫn còn rất hạn chế trong điều dưỡng</w:t>
      </w:r>
      <w:r w:rsidR="00B2594B">
        <w:rPr>
          <w:sz w:val="26"/>
          <w:szCs w:val="26"/>
        </w:rPr>
        <w:t>, s</w:t>
      </w:r>
      <w:r w:rsidRPr="007E6D8B">
        <w:rPr>
          <w:sz w:val="26"/>
          <w:szCs w:val="26"/>
        </w:rPr>
        <w:t>ố lượng đề tài do điều dưỡng chủ trì còn ít</w:t>
      </w:r>
      <w:r w:rsidR="00B2594B">
        <w:rPr>
          <w:sz w:val="26"/>
          <w:szCs w:val="26"/>
        </w:rPr>
        <w:t xml:space="preserve"> và</w:t>
      </w:r>
      <w:r w:rsidRPr="007E6D8B">
        <w:rPr>
          <w:sz w:val="26"/>
          <w:szCs w:val="26"/>
        </w:rPr>
        <w:t xml:space="preserve"> chủ yếu</w:t>
      </w:r>
      <w:r w:rsidR="00B2594B">
        <w:rPr>
          <w:sz w:val="26"/>
          <w:szCs w:val="26"/>
        </w:rPr>
        <w:t xml:space="preserve"> chỉ tham gia</w:t>
      </w:r>
      <w:r w:rsidRPr="007E6D8B">
        <w:rPr>
          <w:sz w:val="26"/>
          <w:szCs w:val="26"/>
        </w:rPr>
        <w:t xml:space="preserve"> thu thập số liệu</w: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 </w:instrTex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DATA </w:instrText>
      </w:r>
      <w:r w:rsidR="00B2594B">
        <w:rPr>
          <w:sz w:val="26"/>
          <w:szCs w:val="26"/>
        </w:rPr>
      </w:r>
      <w:r w:rsidR="00B2594B">
        <w:rPr>
          <w:sz w:val="26"/>
          <w:szCs w:val="26"/>
        </w:rPr>
        <w:fldChar w:fldCharType="end"/>
      </w:r>
      <w:r w:rsidR="00B2594B">
        <w:rPr>
          <w:sz w:val="26"/>
          <w:szCs w:val="26"/>
        </w:rPr>
        <w:fldChar w:fldCharType="separate"/>
      </w:r>
      <w:r w:rsidR="00B2594B" w:rsidRPr="00B2594B">
        <w:rPr>
          <w:noProof/>
          <w:sz w:val="26"/>
          <w:szCs w:val="26"/>
          <w:vertAlign w:val="superscript"/>
        </w:rPr>
        <w:t>4</w:t>
      </w:r>
      <w:r w:rsidR="00B2594B">
        <w:rPr>
          <w:sz w:val="26"/>
          <w:szCs w:val="26"/>
        </w:rPr>
        <w:fldChar w:fldCharType="end"/>
      </w:r>
      <w:r>
        <w:rPr>
          <w:sz w:val="26"/>
          <w:szCs w:val="26"/>
        </w:rPr>
        <w:t>. Vì vậy, việc đánh giá thái độ của điều dưỡng tương lai ngay từ khi còn là sinh viên là cần thi</w:t>
      </w:r>
      <w:r w:rsidR="00B2594B">
        <w:rPr>
          <w:sz w:val="26"/>
          <w:szCs w:val="26"/>
        </w:rPr>
        <w:t xml:space="preserve">ết. </w:t>
      </w:r>
      <w:r w:rsidR="00984EDA" w:rsidRPr="00984EDA">
        <w:rPr>
          <w:sz w:val="26"/>
          <w:szCs w:val="26"/>
        </w:rPr>
        <w:t>Một số nghiên cứu đã đánh giá thái độ của sinh viên điều dưỡng đối với nghiên cứu</w:t>
      </w:r>
      <w:r w:rsidR="000E757D">
        <w:rPr>
          <w:sz w:val="26"/>
          <w:szCs w:val="26"/>
        </w:rPr>
        <w:t xml:space="preserve"> tại Việt Nam. </w:t>
      </w:r>
      <w:r w:rsidR="00761D41">
        <w:rPr>
          <w:sz w:val="26"/>
          <w:szCs w:val="26"/>
        </w:rPr>
        <w:t>Nhiều nghiên cứu tại Việt Nam hiện nay chỉ ra rằng, đa phần SVĐD có tỉ lệ tham gia vào nghiên cứu khoa học còn thấp</w:t>
      </w:r>
      <w:r w:rsidR="006D40AA">
        <w:rPr>
          <w:sz w:val="26"/>
          <w:szCs w:val="26"/>
        </w:rPr>
        <w:t xml:space="preserve"> </w:t>
      </w:r>
      <w:r w:rsidR="006D40AA">
        <w:rPr>
          <w:sz w:val="26"/>
          <w:szCs w:val="26"/>
          <w:shd w:val="clear" w:color="auto" w:fill="FFFFFF"/>
        </w:rPr>
        <w:t xml:space="preserve">như tại </w:t>
      </w:r>
      <w:r w:rsidR="000E757D" w:rsidRPr="0092344F">
        <w:rPr>
          <w:sz w:val="26"/>
          <w:szCs w:val="26"/>
          <w:shd w:val="clear" w:color="auto" w:fill="FFFFFF"/>
        </w:rPr>
        <w:t>Trường Đại học Đại Nam</w:t>
      </w:r>
      <w:r w:rsidR="006D40AA">
        <w:rPr>
          <w:sz w:val="26"/>
          <w:szCs w:val="26"/>
          <w:shd w:val="clear" w:color="auto" w:fill="FFFFFF"/>
        </w:rPr>
        <w:t>, trường Đại học Điều dưỡng Nam Định</w:t>
      </w:r>
      <w:r w:rsidR="006D40A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6D40AA">
        <w:rPr>
          <w:sz w:val="26"/>
          <w:szCs w:val="26"/>
          <w:shd w:val="clear" w:color="auto" w:fill="FFFFFF"/>
        </w:rPr>
        <w:fldChar w:fldCharType="separate"/>
      </w:r>
      <w:r w:rsidR="00F03C2A" w:rsidRPr="00F03C2A">
        <w:rPr>
          <w:noProof/>
          <w:sz w:val="26"/>
          <w:szCs w:val="26"/>
          <w:shd w:val="clear" w:color="auto" w:fill="FFFFFF"/>
          <w:vertAlign w:val="superscript"/>
        </w:rPr>
        <w:t>5-7</w:t>
      </w:r>
      <w:r w:rsidR="006D40AA">
        <w:rPr>
          <w:sz w:val="26"/>
          <w:szCs w:val="26"/>
          <w:shd w:val="clear" w:color="auto" w:fill="FFFFFF"/>
        </w:rPr>
        <w:fldChar w:fldCharType="end"/>
      </w:r>
      <w:r w:rsidR="000E757D">
        <w:rPr>
          <w:sz w:val="26"/>
          <w:szCs w:val="26"/>
          <w:shd w:val="clear" w:color="auto" w:fill="FFFFFF"/>
        </w:rPr>
        <w:t>.</w:t>
      </w:r>
      <w:r w:rsidR="0040704C">
        <w:rPr>
          <w:sz w:val="26"/>
          <w:szCs w:val="26"/>
          <w:shd w:val="clear" w:color="auto" w:fill="FFFFFF"/>
        </w:rPr>
        <w:t>Trên thế giới, tỉ lệ điều dưỡng tham gia vào nghiên cứu khoa học cũng không khả quan hơn</w:t>
      </w:r>
      <w:r w:rsidR="0040704C">
        <w:rPr>
          <w:sz w:val="26"/>
          <w:szCs w:val="26"/>
          <w:shd w:val="clear" w:color="auto" w:fill="FFFFFF"/>
        </w:rPr>
        <w:fldChar w:fldCharType="begin"/>
      </w:r>
      <w:r w:rsidR="00F03C2A">
        <w:rPr>
          <w:sz w:val="26"/>
          <w:szCs w:val="26"/>
          <w:shd w:val="clear" w:color="auto" w:fill="FFFFFF"/>
        </w:rPr>
        <w:instrText xml:space="preserve"> ADDIN EN.CITE &lt;EndNote&gt;&lt;Cite&gt;&lt;Author&gt;Zohreh Anbari&lt;/Author&gt;&lt;Year&gt;2015&lt;/Year&gt;&lt;RecNum&gt;12&lt;/RecNum&gt;&lt;DisplayText&gt;&lt;style face="superscript"&gt;8,9&lt;/style&gt;&lt;/DisplayText&gt;&lt;record&gt;&lt;rec-number&gt;12&lt;/rec-number&gt;&lt;foreign-keys&gt;&lt;key app="EN" db-id="f00xez9975zd0se9rt4veed4vwttzzrszx2w" timestamp="1700665451"&gt;12&lt;/key&gt;&lt;key app="ENWeb" db-id=""&gt;0&lt;/key&gt;&lt;/foreign-keys&gt;&lt;ref-type name="Journal Article"&gt;17&lt;/ref-type&gt;&lt;contributors&gt;&lt;authors&gt;&lt;author&gt;Zohreh Anbari, &lt;/author&gt;&lt;author&gt;Abolfazl Mohammadbeigi,&lt;/author&gt;&lt;author&gt;Rahmatollah Jadidi,&lt;/author&gt;&lt;/authors&gt;&lt;/contributors&gt;&lt;titles&gt;&lt;title&gt;Barriers and challenges in researches by Iranian students of medical universities&lt;/title&gt;&lt;/titles&gt;&lt;pages&gt;98 - 103&lt;/pages&gt;&lt;volume&gt;6&lt;/volume&gt;&lt;number&gt;2&lt;/number&gt;&lt;section&gt;98&lt;/section&gt;&lt;dates&gt;&lt;year&gt;2015&lt;/year&gt;&lt;/dates&gt;&lt;urls&gt;&lt;/urls&gt;&lt;electronic-resource-num&gt;10.4103/2229-3485.154009&lt;/electronic-resource-num&gt;&lt;/record&gt;&lt;/Cite&gt;&lt;Cite&gt;&lt;Author&gt;Ertuğ&lt;/Author&gt;&lt;Year&gt;2014&lt;/Year&gt;&lt;RecNum&gt;6&lt;/RecNum&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40704C">
        <w:rPr>
          <w:sz w:val="26"/>
          <w:szCs w:val="26"/>
          <w:shd w:val="clear" w:color="auto" w:fill="FFFFFF"/>
        </w:rPr>
        <w:fldChar w:fldCharType="separate"/>
      </w:r>
      <w:r w:rsidR="00F03C2A" w:rsidRPr="00F03C2A">
        <w:rPr>
          <w:noProof/>
          <w:sz w:val="26"/>
          <w:szCs w:val="26"/>
          <w:shd w:val="clear" w:color="auto" w:fill="FFFFFF"/>
          <w:vertAlign w:val="superscript"/>
        </w:rPr>
        <w:t>8,9</w:t>
      </w:r>
      <w:r w:rsidR="0040704C">
        <w:rPr>
          <w:sz w:val="26"/>
          <w:szCs w:val="26"/>
          <w:shd w:val="clear" w:color="auto" w:fill="FFFFFF"/>
        </w:rPr>
        <w:fldChar w:fldCharType="end"/>
      </w:r>
      <w:r w:rsidR="006E58E8">
        <w:rPr>
          <w:sz w:val="26"/>
          <w:szCs w:val="26"/>
          <w:shd w:val="clear" w:color="auto" w:fill="FFFFFF"/>
        </w:rPr>
        <w:t xml:space="preserve">. Theo Nguyễn Thị Xuân Huỳnh tại Đại học Y Cần Thơ năm 2019, </w:t>
      </w:r>
      <w:r w:rsidR="006E58E8" w:rsidRPr="006E58E8">
        <w:rPr>
          <w:sz w:val="26"/>
          <w:szCs w:val="26"/>
          <w:shd w:val="clear" w:color="auto" w:fill="FFFFFF"/>
        </w:rPr>
        <w:t>Tỷ lệ sinh viên điều</w:t>
      </w:r>
      <w:r w:rsidR="006E58E8">
        <w:rPr>
          <w:sz w:val="26"/>
          <w:szCs w:val="26"/>
          <w:shd w:val="clear" w:color="auto" w:fill="FFFFFF"/>
        </w:rPr>
        <w:t xml:space="preserve"> </w:t>
      </w:r>
      <w:r w:rsidR="006E58E8" w:rsidRPr="006E58E8">
        <w:rPr>
          <w:sz w:val="26"/>
          <w:szCs w:val="26"/>
          <w:shd w:val="clear" w:color="auto" w:fill="FFFFFF"/>
        </w:rPr>
        <w:t>dưỡng (SVĐD) có thái độ tích cực đối với nghiên cứu khoa học (NCKH) là 76,1%</w:t>
      </w:r>
      <w:r w:rsidR="0040704C">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40704C">
        <w:rPr>
          <w:sz w:val="26"/>
          <w:szCs w:val="26"/>
          <w:shd w:val="clear" w:color="auto" w:fill="FFFFFF"/>
        </w:rPr>
        <w:fldChar w:fldCharType="separate"/>
      </w:r>
      <w:r w:rsidR="00F03C2A" w:rsidRPr="00F03C2A">
        <w:rPr>
          <w:noProof/>
          <w:sz w:val="26"/>
          <w:szCs w:val="26"/>
          <w:shd w:val="clear" w:color="auto" w:fill="FFFFFF"/>
          <w:vertAlign w:val="superscript"/>
        </w:rPr>
        <w:t>10</w:t>
      </w:r>
      <w:r w:rsidR="0040704C">
        <w:rPr>
          <w:sz w:val="26"/>
          <w:szCs w:val="26"/>
          <w:shd w:val="clear" w:color="auto" w:fill="FFFFFF"/>
        </w:rPr>
        <w:fldChar w:fldCharType="end"/>
      </w:r>
      <w:r w:rsidR="00F03C2A">
        <w:rPr>
          <w:sz w:val="26"/>
          <w:szCs w:val="26"/>
          <w:shd w:val="clear" w:color="auto" w:fill="FFFFFF"/>
        </w:rPr>
        <w:t>. Thái độ của sinh viên nói chung và sinh viên điều dưỡng nói riêng đa phần là tích cực</w: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F03C2A">
        <w:rPr>
          <w:sz w:val="26"/>
          <w:szCs w:val="26"/>
          <w:shd w:val="clear" w:color="auto" w:fill="FFFFFF"/>
        </w:rPr>
        <w:fldChar w:fldCharType="separate"/>
      </w:r>
      <w:r w:rsidR="00F03C2A" w:rsidRPr="00F03C2A">
        <w:rPr>
          <w:noProof/>
          <w:sz w:val="26"/>
          <w:szCs w:val="26"/>
          <w:shd w:val="clear" w:color="auto" w:fill="FFFFFF"/>
          <w:vertAlign w:val="superscript"/>
        </w:rPr>
        <w:t>3,7,10-13</w:t>
      </w:r>
      <w:r w:rsidR="00F03C2A">
        <w:rPr>
          <w:sz w:val="26"/>
          <w:szCs w:val="26"/>
          <w:shd w:val="clear" w:color="auto" w:fill="FFFFFF"/>
        </w:rPr>
        <w:fldChar w:fldCharType="end"/>
      </w:r>
      <w:r w:rsidR="006E58E8" w:rsidRPr="006E58E8">
        <w:rPr>
          <w:sz w:val="26"/>
          <w:szCs w:val="26"/>
          <w:shd w:val="clear" w:color="auto" w:fill="FFFFFF"/>
        </w:rPr>
        <w:t xml:space="preserve">. </w:t>
      </w:r>
      <w:r w:rsidR="007B55F9">
        <w:rPr>
          <w:sz w:val="26"/>
          <w:szCs w:val="26"/>
          <w:shd w:val="clear" w:color="auto" w:fill="FFFFFF"/>
        </w:rPr>
        <w:t>Các yếu tố bao gồm t</w:t>
      </w:r>
      <w:r w:rsidR="006E58E8" w:rsidRPr="006E58E8">
        <w:rPr>
          <w:sz w:val="26"/>
          <w:szCs w:val="26"/>
          <w:shd w:val="clear" w:color="auto" w:fill="FFFFFF"/>
        </w:rPr>
        <w:t>uổi, đã hoặc đang học học phần NCKH, đã hoặc đang tham gia đề tài NCKH, c</w:t>
      </w:r>
      <w:r w:rsidR="006E58E8">
        <w:rPr>
          <w:sz w:val="26"/>
          <w:szCs w:val="26"/>
          <w:shd w:val="clear" w:color="auto" w:fill="FFFFFF"/>
        </w:rPr>
        <w:t xml:space="preserve">ó </w:t>
      </w:r>
      <w:r w:rsidR="006E58E8" w:rsidRPr="006E58E8">
        <w:rPr>
          <w:sz w:val="26"/>
          <w:szCs w:val="26"/>
          <w:shd w:val="clear" w:color="auto" w:fill="FFFFFF"/>
        </w:rPr>
        <w:t>tham gia các nhóm/câu lạc bộ NCKH, có tham gia các hoạt động NCKH và biết các thông tin về</w:t>
      </w:r>
      <w:r w:rsidR="006E58E8">
        <w:rPr>
          <w:sz w:val="26"/>
          <w:szCs w:val="26"/>
          <w:shd w:val="clear" w:color="auto" w:fill="FFFFFF"/>
        </w:rPr>
        <w:t xml:space="preserve"> </w:t>
      </w:r>
      <w:r w:rsidR="006E58E8" w:rsidRPr="006E58E8">
        <w:rPr>
          <w:sz w:val="26"/>
          <w:szCs w:val="26"/>
          <w:shd w:val="clear" w:color="auto" w:fill="FFFFFF"/>
        </w:rPr>
        <w:t>NCKH của nhà trường là các yếu tố được tìm thấy có liên quan đến thái độ của SVĐD đối với</w:t>
      </w:r>
      <w:r w:rsidR="006E58E8">
        <w:rPr>
          <w:sz w:val="26"/>
          <w:szCs w:val="26"/>
          <w:shd w:val="clear" w:color="auto" w:fill="FFFFFF"/>
        </w:rPr>
        <w:t xml:space="preserve"> </w:t>
      </w:r>
      <w:r w:rsidR="006E58E8" w:rsidRPr="006E58E8">
        <w:rPr>
          <w:sz w:val="26"/>
          <w:szCs w:val="26"/>
          <w:shd w:val="clear" w:color="auto" w:fill="FFFFFF"/>
        </w:rPr>
        <w:t>NCKH</w:t>
      </w:r>
      <w:r w:rsidR="00761D41">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761D41">
        <w:rPr>
          <w:sz w:val="26"/>
          <w:szCs w:val="26"/>
          <w:shd w:val="clear" w:color="auto" w:fill="FFFFFF"/>
        </w:rPr>
        <w:fldChar w:fldCharType="separate"/>
      </w:r>
      <w:r w:rsidR="00F03C2A" w:rsidRPr="00F03C2A">
        <w:rPr>
          <w:noProof/>
          <w:sz w:val="26"/>
          <w:szCs w:val="26"/>
          <w:shd w:val="clear" w:color="auto" w:fill="FFFFFF"/>
          <w:vertAlign w:val="superscript"/>
        </w:rPr>
        <w:t>10</w:t>
      </w:r>
      <w:r w:rsidR="00761D41">
        <w:rPr>
          <w:sz w:val="26"/>
          <w:szCs w:val="26"/>
          <w:shd w:val="clear" w:color="auto" w:fill="FFFFFF"/>
        </w:rPr>
        <w:fldChar w:fldCharType="end"/>
      </w:r>
      <w:r w:rsidR="006E58E8" w:rsidRPr="006E58E8">
        <w:rPr>
          <w:sz w:val="26"/>
          <w:szCs w:val="26"/>
          <w:shd w:val="clear" w:color="auto" w:fill="FFFFFF"/>
        </w:rPr>
        <w:t>.</w:t>
      </w:r>
      <w:r w:rsidR="000E757D" w:rsidRPr="0092344F">
        <w:rPr>
          <w:sz w:val="26"/>
          <w:szCs w:val="26"/>
          <w:shd w:val="clear" w:color="auto" w:fill="FFFFFF"/>
        </w:rPr>
        <w:t xml:space="preserve"> </w:t>
      </w:r>
      <w:r w:rsidR="000E757D">
        <w:rPr>
          <w:sz w:val="26"/>
          <w:szCs w:val="26"/>
          <w:shd w:val="clear" w:color="auto" w:fill="FFFFFF"/>
        </w:rPr>
        <w:t xml:space="preserve">Tại </w:t>
      </w:r>
      <w:r w:rsidR="000E757D" w:rsidRPr="000E757D">
        <w:rPr>
          <w:sz w:val="26"/>
          <w:szCs w:val="26"/>
          <w:shd w:val="clear" w:color="auto" w:fill="FFFFFF"/>
        </w:rPr>
        <w:t>Trường Đại học Y khoa Phạm Ngọc Thạch</w:t>
      </w:r>
      <w:r w:rsidR="000E757D">
        <w:rPr>
          <w:sz w:val="26"/>
          <w:szCs w:val="26"/>
          <w:shd w:val="clear" w:color="auto" w:fill="FFFFFF"/>
        </w:rPr>
        <w:t xml:space="preserve">, </w:t>
      </w:r>
      <w:r w:rsidR="00D3453E">
        <w:rPr>
          <w:sz w:val="26"/>
          <w:szCs w:val="26"/>
          <w:shd w:val="clear" w:color="auto" w:fill="FFFFFF"/>
        </w:rPr>
        <w:t xml:space="preserve">một nghiên cứu khảo sát kiến thức, thái độ và thực hành nghiên cứu </w:t>
      </w:r>
      <w:r w:rsidR="00D3453E">
        <w:rPr>
          <w:sz w:val="26"/>
          <w:szCs w:val="26"/>
          <w:shd w:val="clear" w:color="auto" w:fill="FFFFFF"/>
        </w:rPr>
        <w:lastRenderedPageBreak/>
        <w:t>khoa học trên sinh viên khối cử nhân năm 4 cho kết luận về thái độ tích cực trên đa số sinh viên tham gia khảo sát</w:t>
      </w:r>
      <w:r w:rsidR="00D3453E">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D3453E">
        <w:rPr>
          <w:sz w:val="26"/>
          <w:szCs w:val="26"/>
          <w:shd w:val="clear" w:color="auto" w:fill="FFFFFF"/>
        </w:rPr>
        <w:fldChar w:fldCharType="separate"/>
      </w:r>
      <w:r w:rsidR="00F03C2A" w:rsidRPr="00F03C2A">
        <w:rPr>
          <w:noProof/>
          <w:sz w:val="26"/>
          <w:szCs w:val="26"/>
          <w:shd w:val="clear" w:color="auto" w:fill="FFFFFF"/>
          <w:vertAlign w:val="superscript"/>
        </w:rPr>
        <w:t>7</w:t>
      </w:r>
      <w:r w:rsidR="00D3453E">
        <w:rPr>
          <w:sz w:val="26"/>
          <w:szCs w:val="26"/>
          <w:shd w:val="clear" w:color="auto" w:fill="FFFFFF"/>
        </w:rPr>
        <w:fldChar w:fldCharType="end"/>
      </w:r>
      <w:r w:rsidR="00D3453E">
        <w:rPr>
          <w:sz w:val="26"/>
          <w:szCs w:val="26"/>
          <w:shd w:val="clear" w:color="auto" w:fill="FFFFFF"/>
        </w:rPr>
        <w:t xml:space="preserve">. </w:t>
      </w:r>
    </w:p>
    <w:p w14:paraId="0A5E3AC3" w14:textId="61AAD362" w:rsidR="00FB2870" w:rsidRPr="0092344F" w:rsidRDefault="00984EDA" w:rsidP="00FB2870">
      <w:pPr>
        <w:pStyle w:val="ThngthngWeb"/>
        <w:spacing w:before="0" w:beforeAutospacing="0" w:after="0" w:afterAutospacing="0" w:line="360" w:lineRule="auto"/>
        <w:rPr>
          <w:sz w:val="26"/>
          <w:szCs w:val="26"/>
        </w:rPr>
      </w:pPr>
      <w:r w:rsidRPr="00984EDA">
        <w:rPr>
          <w:sz w:val="26"/>
          <w:szCs w:val="26"/>
        </w:rPr>
        <w:t>Tuy nhiên, chỉ có một</w:t>
      </w:r>
      <w:r w:rsidR="007F29E4">
        <w:rPr>
          <w:sz w:val="26"/>
          <w:szCs w:val="26"/>
        </w:rPr>
        <w:t xml:space="preserve"> vài</w:t>
      </w:r>
      <w:r w:rsidRPr="00984EDA">
        <w:rPr>
          <w:sz w:val="26"/>
          <w:szCs w:val="26"/>
        </w:rPr>
        <w:t xml:space="preserve"> nghiên cứu đánh giá thái độ của sinh viên điều dưỡng đối với nghiên cứu ở</w:t>
      </w:r>
      <w:r w:rsidR="00B352C0">
        <w:rPr>
          <w:sz w:val="26"/>
          <w:szCs w:val="26"/>
        </w:rPr>
        <w:t xml:space="preserve"> </w:t>
      </w:r>
      <w:r w:rsidRPr="00984EDA">
        <w:rPr>
          <w:sz w:val="26"/>
          <w:szCs w:val="26"/>
        </w:rPr>
        <w:t>Trường Đại học Y khoa Phạm Ngọc Thạch. Tuy nhiên, nghiên cứu này không sử dụng thang đo Thái độ đối với nghiên cứu (ATR) trong đánh giá cũng như không kiểm tra sự tham gia của sinh viên vào các hoạt động liên quan đến nghiên cứu.</w:t>
      </w:r>
      <w:r>
        <w:rPr>
          <w:sz w:val="26"/>
          <w:szCs w:val="26"/>
        </w:rPr>
        <w:t xml:space="preserve"> </w:t>
      </w:r>
      <w:r w:rsidRPr="00984EDA">
        <w:rPr>
          <w:sz w:val="26"/>
          <w:szCs w:val="26"/>
        </w:rPr>
        <w:t>Trường Đại học Y khoa (ĐHYK) Phạm Ngọc Thạch là cơ sở giáo dục đào tạo và cung cấp số lượng lớn các bác sĩ đa khoa chính quy, điều dưỡng, kỹ thuật viên tham gia vào hệ thống y tế của Thành phố hoặc tuyến y tế cơ sở bổ sung cho nguồn nhân lực y tế cho TP. HCM nói riêng và cả nước nói chung</w:t>
      </w:r>
      <w:r>
        <w:rPr>
          <w:sz w:val="26"/>
          <w:szCs w:val="26"/>
        </w:rPr>
        <w:t xml:space="preserve">. </w:t>
      </w:r>
      <w:r w:rsidRPr="0092344F">
        <w:rPr>
          <w:sz w:val="26"/>
          <w:szCs w:val="26"/>
        </w:rPr>
        <w:t xml:space="preserve">Hiện nay, việc đào tạo điều dưỡng tại trường ĐH YKPNT phát triển, năm 2023 có khoảng 668 SV Điều dưỡng từ năm </w:t>
      </w:r>
      <w:r>
        <w:rPr>
          <w:sz w:val="26"/>
          <w:szCs w:val="26"/>
        </w:rPr>
        <w:t>1</w:t>
      </w:r>
      <w:r w:rsidRPr="0092344F">
        <w:rPr>
          <w:sz w:val="26"/>
          <w:szCs w:val="26"/>
        </w:rPr>
        <w:t xml:space="preserve"> cho tới năm </w:t>
      </w:r>
      <w:r>
        <w:rPr>
          <w:sz w:val="26"/>
          <w:szCs w:val="26"/>
        </w:rPr>
        <w:t>4</w:t>
      </w:r>
      <w:r w:rsidRPr="0092344F">
        <w:rPr>
          <w:sz w:val="26"/>
          <w:szCs w:val="26"/>
        </w:rPr>
        <w:t xml:space="preserve"> đang học tập tại trường, trong đó có SV 143 SV thuộc khối Cử nhân Điều dưỡng (CNĐD) chính quy năm </w:t>
      </w:r>
      <w:r w:rsidR="00464ABD">
        <w:rPr>
          <w:sz w:val="26"/>
          <w:szCs w:val="26"/>
        </w:rPr>
        <w:t>thứ tư</w:t>
      </w:r>
      <w:r w:rsidRPr="0092344F">
        <w:rPr>
          <w:sz w:val="26"/>
          <w:szCs w:val="26"/>
        </w:rPr>
        <w:t xml:space="preserve"> tại trường được phân theo các </w:t>
      </w:r>
      <w:r w:rsidR="00464ABD">
        <w:rPr>
          <w:sz w:val="26"/>
          <w:szCs w:val="26"/>
        </w:rPr>
        <w:t>C</w:t>
      </w:r>
      <w:r w:rsidRPr="0092344F">
        <w:rPr>
          <w:sz w:val="26"/>
          <w:szCs w:val="26"/>
        </w:rPr>
        <w:t xml:space="preserve">huyên ngành </w:t>
      </w:r>
      <w:r w:rsidR="00464ABD">
        <w:rPr>
          <w:sz w:val="26"/>
          <w:szCs w:val="26"/>
        </w:rPr>
        <w:t>Đ</w:t>
      </w:r>
      <w:r w:rsidRPr="0092344F">
        <w:rPr>
          <w:sz w:val="26"/>
          <w:szCs w:val="26"/>
        </w:rPr>
        <w:t xml:space="preserve">a khoa có 65 SV, </w:t>
      </w:r>
      <w:r w:rsidR="00464ABD">
        <w:rPr>
          <w:sz w:val="26"/>
          <w:szCs w:val="26"/>
        </w:rPr>
        <w:t>G</w:t>
      </w:r>
      <w:r w:rsidRPr="0092344F">
        <w:rPr>
          <w:sz w:val="26"/>
          <w:szCs w:val="26"/>
        </w:rPr>
        <w:t xml:space="preserve">ây mê hồi sức 30 SV, </w:t>
      </w:r>
      <w:r w:rsidR="00464ABD">
        <w:rPr>
          <w:sz w:val="26"/>
          <w:szCs w:val="26"/>
        </w:rPr>
        <w:t>C</w:t>
      </w:r>
      <w:r w:rsidRPr="0092344F">
        <w:rPr>
          <w:sz w:val="26"/>
          <w:szCs w:val="26"/>
        </w:rPr>
        <w:t xml:space="preserve">ấp cứu ngoại viện 11 SV và </w:t>
      </w:r>
      <w:r w:rsidR="00464ABD">
        <w:rPr>
          <w:sz w:val="26"/>
          <w:szCs w:val="26"/>
        </w:rPr>
        <w:t>H</w:t>
      </w:r>
      <w:r w:rsidRPr="0092344F">
        <w:rPr>
          <w:sz w:val="26"/>
          <w:szCs w:val="26"/>
        </w:rPr>
        <w:t>ộ sinh 20 SV</w:t>
      </w:r>
      <w:r w:rsidR="00464ABD">
        <w:rPr>
          <w:sz w:val="26"/>
          <w:szCs w:val="26"/>
        </w:rPr>
        <w:t xml:space="preserve">. Sinh viên Điều dưỡng đa khoa và các Chuyên ngành </w:t>
      </w:r>
      <w:r w:rsidR="00464ABD" w:rsidRPr="00464ABD">
        <w:rPr>
          <w:sz w:val="26"/>
          <w:szCs w:val="26"/>
        </w:rPr>
        <w:t>Các lớp có cùng</w:t>
      </w:r>
      <w:r w:rsidR="00464ABD">
        <w:rPr>
          <w:sz w:val="26"/>
          <w:szCs w:val="26"/>
        </w:rPr>
        <w:t xml:space="preserve"> chung một số học phần cơ bản </w:t>
      </w:r>
      <w:r w:rsidR="00464ABD" w:rsidRPr="00464ABD">
        <w:rPr>
          <w:sz w:val="26"/>
          <w:szCs w:val="26"/>
        </w:rPr>
        <w:t>và cùng học trong năm 1 và 2</w:t>
      </w:r>
      <w:r w:rsidR="00464ABD">
        <w:rPr>
          <w:sz w:val="26"/>
          <w:szCs w:val="26"/>
        </w:rPr>
        <w:t xml:space="preserve">. </w:t>
      </w:r>
      <w:r w:rsidRPr="0092344F">
        <w:rPr>
          <w:sz w:val="26"/>
          <w:szCs w:val="26"/>
        </w:rPr>
        <w:t>Đây sẽ là lực lượng y tế cho tương lai, đảm bảo công tác chăm sóc sức khỏe người dân trong trong khu vực TPHCM và các tỉnh lân cận, và cũng là lực lượng chủ chốt, tiềm năng khi tham gia thực hiện các bài NCKH về thực hành và chăm sóc người bệnh có giá trị trên lâm sàng</w:t>
      </w:r>
      <w:r w:rsidRPr="0092344F">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 </w:instrText>
      </w:r>
      <w:r w:rsidR="006D40AA">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DATA </w:instrText>
      </w:r>
      <w:r w:rsidR="006D40AA">
        <w:rPr>
          <w:sz w:val="26"/>
          <w:szCs w:val="26"/>
        </w:rPr>
      </w:r>
      <w:r w:rsidR="006D40AA">
        <w:rPr>
          <w:sz w:val="26"/>
          <w:szCs w:val="26"/>
        </w:rPr>
        <w:fldChar w:fldCharType="end"/>
      </w:r>
      <w:r w:rsidRPr="0092344F">
        <w:rPr>
          <w:sz w:val="26"/>
          <w:szCs w:val="26"/>
        </w:rPr>
        <w:fldChar w:fldCharType="separate"/>
      </w:r>
      <w:r w:rsidR="006D40AA" w:rsidRPr="006D40AA">
        <w:rPr>
          <w:noProof/>
          <w:sz w:val="26"/>
          <w:szCs w:val="26"/>
          <w:vertAlign w:val="superscript"/>
        </w:rPr>
        <w:t>5</w:t>
      </w:r>
      <w:r w:rsidRPr="0092344F">
        <w:rPr>
          <w:sz w:val="26"/>
          <w:szCs w:val="26"/>
        </w:rPr>
        <w:fldChar w:fldCharType="end"/>
      </w:r>
      <w:r>
        <w:rPr>
          <w:sz w:val="26"/>
          <w:szCs w:val="26"/>
        </w:rPr>
        <w:t>.</w:t>
      </w:r>
      <w:r w:rsidRPr="0092344F">
        <w:rPr>
          <w:sz w:val="26"/>
          <w:szCs w:val="26"/>
        </w:rPr>
        <w:t xml:space="preserve"> </w:t>
      </w:r>
      <w:r w:rsidR="00FB2870" w:rsidRPr="00FB2870">
        <w:rPr>
          <w:sz w:val="26"/>
          <w:szCs w:val="26"/>
        </w:rPr>
        <w:t xml:space="preserve">Sinh viên khối cử nhân năm 4 là những sinh viên đã được tiếp xúc với các môn NCKH tại trường vào năm trước, đối tượng đã có một số kiến thức nền từ những học phần NCKH tại trường cũng như có những cơ hội tham gia NCKH tại trường như: Hội nghị Khoa học Công nghệ tuổi trẻ, EUREKA, PNT25, sinh viên 5 tốt, PNT-IDEA. Trường có rất nhiều các hoạt động nghiên cứu khoa học, bao gồm từ các hoạt động NCKH sinh viên, giảng viên cho đến các cuộc thi NCKH. </w:t>
      </w:r>
    </w:p>
    <w:p w14:paraId="383E5AEB" w14:textId="7B936504" w:rsidR="000E757D" w:rsidRPr="0092344F" w:rsidRDefault="000E757D" w:rsidP="00D3453E">
      <w:pPr>
        <w:pStyle w:val="ThngthngWeb"/>
        <w:spacing w:before="0" w:beforeAutospacing="0" w:after="0" w:afterAutospacing="0" w:line="360" w:lineRule="auto"/>
        <w:rPr>
          <w:sz w:val="26"/>
          <w:szCs w:val="26"/>
        </w:rPr>
      </w:pPr>
      <w:r w:rsidRPr="0092344F">
        <w:rPr>
          <w:sz w:val="26"/>
          <w:szCs w:val="26"/>
        </w:rPr>
        <w:t>Vì vậy</w:t>
      </w:r>
      <w:r w:rsidRPr="000D01F7">
        <w:rPr>
          <w:sz w:val="26"/>
          <w:szCs w:val="26"/>
        </w:rPr>
        <w:t xml:space="preserve">, chúng tôi </w:t>
      </w:r>
      <w:r w:rsidRPr="0092344F">
        <w:rPr>
          <w:sz w:val="26"/>
          <w:szCs w:val="26"/>
        </w:rPr>
        <w:t xml:space="preserve">thực hiện nghiên cứu này nhằm khảo sát “Thái độ của sinh viên điều dưỡng năm </w:t>
      </w:r>
      <w:r w:rsidR="00464ABD">
        <w:rPr>
          <w:sz w:val="26"/>
          <w:szCs w:val="26"/>
        </w:rPr>
        <w:t>thứ tư</w:t>
      </w:r>
      <w:r w:rsidRPr="0092344F">
        <w:rPr>
          <w:sz w:val="26"/>
          <w:szCs w:val="26"/>
        </w:rPr>
        <w:t xml:space="preserve"> trường Đại học Y khoa Phạm Ngọc Thạch năm 2020 đối với nghiên cứu khoa học và các yếu tố liên quan”</w:t>
      </w:r>
      <w:r>
        <w:rPr>
          <w:sz w:val="26"/>
          <w:szCs w:val="26"/>
        </w:rPr>
        <w:t>.</w:t>
      </w:r>
    </w:p>
    <w:bookmarkEnd w:id="5"/>
    <w:p w14:paraId="2DF4BBC8" w14:textId="77777777" w:rsidR="00E8585A" w:rsidRDefault="00E8585A" w:rsidP="00D3453E">
      <w:pPr>
        <w:rPr>
          <w:rFonts w:cs="Times New Roman"/>
          <w:b/>
          <w:bCs/>
          <w:szCs w:val="26"/>
        </w:rPr>
        <w:sectPr w:rsidR="00E8585A" w:rsidSect="00DB294A">
          <w:pgSz w:w="11906" w:h="16838" w:code="9"/>
          <w:pgMar w:top="1418" w:right="1134" w:bottom="1418" w:left="1985" w:header="720" w:footer="720" w:gutter="0"/>
          <w:pgNumType w:start="1"/>
          <w:cols w:space="720"/>
          <w:docGrid w:linePitch="360"/>
        </w:sectPr>
      </w:pPr>
    </w:p>
    <w:p w14:paraId="46CCB860" w14:textId="1E5446E0" w:rsidR="000D4456" w:rsidRPr="0092344F" w:rsidRDefault="00DF29BD" w:rsidP="00D3453E">
      <w:pPr>
        <w:rPr>
          <w:rFonts w:cs="Times New Roman"/>
          <w:b/>
          <w:bCs/>
          <w:szCs w:val="26"/>
        </w:rPr>
      </w:pPr>
      <w:r w:rsidRPr="0092344F">
        <w:rPr>
          <w:rFonts w:cs="Times New Roman"/>
          <w:b/>
          <w:bCs/>
          <w:szCs w:val="26"/>
        </w:rPr>
        <w:lastRenderedPageBreak/>
        <w:t>CÂU HỎI NGHIÊN CỨU</w:t>
      </w:r>
    </w:p>
    <w:p w14:paraId="1ACF7CC3" w14:textId="3F3DCC21" w:rsidR="00AF2118" w:rsidRPr="0092344F" w:rsidRDefault="000D4456" w:rsidP="00D3453E">
      <w:pPr>
        <w:rPr>
          <w:rFonts w:cs="Times New Roman"/>
          <w:szCs w:val="26"/>
        </w:rPr>
      </w:pPr>
      <w:r w:rsidRPr="0092344F">
        <w:rPr>
          <w:rFonts w:cs="Times New Roman"/>
          <w:szCs w:val="26"/>
        </w:rPr>
        <w:t xml:space="preserve">Sinh viên Cử nhân Điều dưỡng trường ĐHYK Phạm Ngọc Thạch có thái độ như thế nào về </w:t>
      </w:r>
      <w:r w:rsidR="00602E56">
        <w:rPr>
          <w:rFonts w:cs="Times New Roman"/>
          <w:szCs w:val="26"/>
        </w:rPr>
        <w:t>NCKH</w:t>
      </w:r>
      <w:r w:rsidR="00A85705">
        <w:rPr>
          <w:rFonts w:cs="Times New Roman"/>
          <w:szCs w:val="26"/>
        </w:rPr>
        <w:t>?</w:t>
      </w:r>
      <w:r w:rsidR="00B352C0">
        <w:rPr>
          <w:rFonts w:cs="Times New Roman"/>
          <w:szCs w:val="26"/>
        </w:rPr>
        <w:t xml:space="preserve"> </w:t>
      </w:r>
    </w:p>
    <w:p w14:paraId="1C916A58" w14:textId="696FD8A6" w:rsidR="001E7AFF" w:rsidRPr="0092344F" w:rsidRDefault="000D4456" w:rsidP="00D3453E">
      <w:pPr>
        <w:rPr>
          <w:rFonts w:cs="Times New Roman"/>
          <w:b/>
          <w:bCs/>
          <w:szCs w:val="26"/>
        </w:rPr>
      </w:pPr>
      <w:r w:rsidRPr="0092344F">
        <w:rPr>
          <w:rFonts w:cs="Times New Roman"/>
          <w:b/>
          <w:bCs/>
          <w:szCs w:val="26"/>
        </w:rPr>
        <w:t>MỤC TIÊU NGHIÊN CỨU</w:t>
      </w:r>
    </w:p>
    <w:p w14:paraId="2F773F61" w14:textId="3D2B2E28" w:rsidR="000D4456" w:rsidRPr="0092344F" w:rsidRDefault="000D4456" w:rsidP="00D3453E">
      <w:pPr>
        <w:pStyle w:val="oancuaDanhsach"/>
        <w:rPr>
          <w:rFonts w:cs="Times New Roman"/>
          <w:b/>
          <w:bCs/>
          <w:szCs w:val="26"/>
        </w:rPr>
      </w:pPr>
      <w:r w:rsidRPr="0092344F">
        <w:rPr>
          <w:rFonts w:cs="Times New Roman"/>
          <w:b/>
          <w:bCs/>
          <w:szCs w:val="26"/>
        </w:rPr>
        <w:t xml:space="preserve">Mục tiêu </w:t>
      </w:r>
      <w:r w:rsidR="006C50DD" w:rsidRPr="0092344F">
        <w:rPr>
          <w:rFonts w:cs="Times New Roman"/>
          <w:b/>
          <w:bCs/>
          <w:szCs w:val="26"/>
        </w:rPr>
        <w:t>tổng quát</w:t>
      </w:r>
    </w:p>
    <w:p w14:paraId="4F54B2ED" w14:textId="25A7F155" w:rsidR="000D4456" w:rsidRPr="0092344F" w:rsidRDefault="000D4456" w:rsidP="00D3453E">
      <w:pPr>
        <w:rPr>
          <w:rFonts w:cs="Times New Roman"/>
          <w:szCs w:val="26"/>
        </w:rPr>
      </w:pPr>
      <w:r w:rsidRPr="0092344F">
        <w:rPr>
          <w:rFonts w:cs="Times New Roman"/>
          <w:szCs w:val="26"/>
        </w:rPr>
        <w:t xml:space="preserve">Xác định thái độ đối với NCKH của SV CNĐD chính quy </w:t>
      </w:r>
      <w:r w:rsidR="00464ABD">
        <w:rPr>
          <w:rFonts w:cs="Times New Roman"/>
          <w:szCs w:val="26"/>
        </w:rPr>
        <w:t>năm thứ tư</w:t>
      </w:r>
      <w:r w:rsidRPr="0092344F">
        <w:rPr>
          <w:rFonts w:cs="Times New Roman"/>
          <w:szCs w:val="26"/>
        </w:rPr>
        <w:t xml:space="preserve"> tại trường ĐHYK Phạm Ngọc Thạch </w:t>
      </w:r>
      <w:r w:rsidR="009450E6" w:rsidRPr="0092344F">
        <w:rPr>
          <w:rFonts w:cs="Times New Roman"/>
          <w:szCs w:val="26"/>
        </w:rPr>
        <w:t>và các yếu tố liên quan</w:t>
      </w:r>
      <w:r w:rsidRPr="0092344F">
        <w:rPr>
          <w:rFonts w:cs="Times New Roman"/>
          <w:szCs w:val="26"/>
        </w:rPr>
        <w:t>.</w:t>
      </w:r>
      <w:r w:rsidR="00E039A1" w:rsidRPr="0092344F">
        <w:rPr>
          <w:rFonts w:cs="Times New Roman"/>
          <w:szCs w:val="26"/>
        </w:rPr>
        <w:t xml:space="preserve"> </w:t>
      </w:r>
    </w:p>
    <w:p w14:paraId="6D67E5A7" w14:textId="071B350C" w:rsidR="000D4456" w:rsidRPr="0092344F" w:rsidRDefault="000D4456" w:rsidP="00D3453E">
      <w:pPr>
        <w:pStyle w:val="oancuaDanhsach"/>
        <w:rPr>
          <w:rFonts w:cs="Times New Roman"/>
          <w:b/>
          <w:bCs/>
          <w:szCs w:val="26"/>
        </w:rPr>
      </w:pPr>
      <w:r w:rsidRPr="0092344F">
        <w:rPr>
          <w:rFonts w:cs="Times New Roman"/>
          <w:b/>
          <w:bCs/>
          <w:szCs w:val="26"/>
        </w:rPr>
        <w:t>Mục tiêu cụ thể</w:t>
      </w:r>
    </w:p>
    <w:p w14:paraId="1AF9B6BE" w14:textId="1C0B40D2" w:rsidR="00D73C1E" w:rsidRPr="001519B4" w:rsidRDefault="00D73C1E" w:rsidP="00D3453E">
      <w:pPr>
        <w:pStyle w:val="oancuaDanhsach"/>
        <w:numPr>
          <w:ilvl w:val="0"/>
          <w:numId w:val="10"/>
        </w:numPr>
        <w:rPr>
          <w:rFonts w:cs="Times New Roman"/>
          <w:szCs w:val="26"/>
        </w:rPr>
      </w:pPr>
      <w:r w:rsidRPr="001519B4">
        <w:rPr>
          <w:rFonts w:cs="Times New Roman"/>
          <w:szCs w:val="26"/>
        </w:rPr>
        <w:t xml:space="preserve">Khảo sát một số đặc điểm nhân khẩu học của SV CNĐD chính quy </w:t>
      </w:r>
      <w:r w:rsidR="00464ABD">
        <w:rPr>
          <w:rFonts w:cs="Times New Roman"/>
          <w:szCs w:val="26"/>
        </w:rPr>
        <w:t>năm thứ tư</w:t>
      </w:r>
      <w:r w:rsidRPr="001519B4">
        <w:rPr>
          <w:rFonts w:cs="Times New Roman"/>
          <w:szCs w:val="26"/>
        </w:rPr>
        <w:t xml:space="preserve"> trường ĐHYK PNT.</w:t>
      </w:r>
    </w:p>
    <w:p w14:paraId="78E44939" w14:textId="1DEED5E2" w:rsidR="00D73C1E" w:rsidRPr="001519B4" w:rsidRDefault="00D73C1E" w:rsidP="00D3453E">
      <w:pPr>
        <w:pStyle w:val="oancuaDanhsach"/>
        <w:numPr>
          <w:ilvl w:val="0"/>
          <w:numId w:val="10"/>
        </w:numPr>
        <w:rPr>
          <w:rFonts w:cs="Times New Roman"/>
          <w:szCs w:val="26"/>
        </w:rPr>
      </w:pPr>
      <w:r w:rsidRPr="001519B4">
        <w:rPr>
          <w:rFonts w:cs="Times New Roman"/>
          <w:szCs w:val="26"/>
        </w:rPr>
        <w:t xml:space="preserve">Xác định thái độ về NCKH của SV CNĐD chính quy </w:t>
      </w:r>
      <w:r w:rsidR="00464ABD">
        <w:rPr>
          <w:rFonts w:cs="Times New Roman"/>
          <w:szCs w:val="26"/>
        </w:rPr>
        <w:t>năm thứ tư</w:t>
      </w:r>
      <w:r w:rsidRPr="001519B4">
        <w:rPr>
          <w:rFonts w:cs="Times New Roman"/>
          <w:szCs w:val="26"/>
        </w:rPr>
        <w:t xml:space="preserve"> tại trường ĐHYK PNT. </w:t>
      </w:r>
    </w:p>
    <w:p w14:paraId="269B6B33" w14:textId="25A44F0F" w:rsidR="004841AF" w:rsidRPr="00685ED6" w:rsidRDefault="00D73C1E" w:rsidP="00D3453E">
      <w:pPr>
        <w:pStyle w:val="oancuaDanhsach"/>
        <w:numPr>
          <w:ilvl w:val="0"/>
          <w:numId w:val="10"/>
        </w:numPr>
        <w:rPr>
          <w:rFonts w:cs="Times New Roman"/>
          <w:szCs w:val="26"/>
        </w:rPr>
      </w:pPr>
      <w:r w:rsidRPr="001519B4">
        <w:rPr>
          <w:rFonts w:cs="Times New Roman"/>
          <w:szCs w:val="26"/>
        </w:rPr>
        <w:t xml:space="preserve">Xác định mối liên quan giữa đặc điểm nhân khẩu học với thái độ của SV CNĐD chính quy </w:t>
      </w:r>
      <w:r w:rsidR="00464ABD">
        <w:rPr>
          <w:rFonts w:cs="Times New Roman"/>
          <w:szCs w:val="26"/>
        </w:rPr>
        <w:t>năm thứ tư</w:t>
      </w:r>
      <w:r w:rsidRPr="001519B4">
        <w:rPr>
          <w:rFonts w:cs="Times New Roman"/>
          <w:szCs w:val="26"/>
        </w:rPr>
        <w:t xml:space="preserve"> tại trường ĐHYK PNT đối với nghiên cứu khoa học.</w:t>
      </w:r>
    </w:p>
    <w:p w14:paraId="7BAE3160" w14:textId="77777777" w:rsidR="00453065" w:rsidRDefault="00453065" w:rsidP="00D3453E">
      <w:pPr>
        <w:jc w:val="center"/>
        <w:rPr>
          <w:rFonts w:cs="Times New Roman"/>
          <w:b/>
          <w:bCs/>
          <w:szCs w:val="26"/>
        </w:rPr>
      </w:pPr>
      <w:r>
        <w:rPr>
          <w:rFonts w:cs="Times New Roman"/>
          <w:b/>
          <w:bCs/>
          <w:szCs w:val="26"/>
        </w:rPr>
        <w:br w:type="page"/>
      </w:r>
    </w:p>
    <w:p w14:paraId="4492A94A" w14:textId="7D558C8A" w:rsidR="00E449BF" w:rsidRPr="008B57F5" w:rsidRDefault="00FE1F31" w:rsidP="00AA7DFD">
      <w:pPr>
        <w:pStyle w:val="u1"/>
        <w:numPr>
          <w:ilvl w:val="0"/>
          <w:numId w:val="14"/>
        </w:numPr>
        <w:ind w:left="0" w:firstLine="0"/>
      </w:pPr>
      <w:bookmarkStart w:id="6" w:name="_Toc156588364"/>
      <w:r w:rsidRPr="008B57F5">
        <w:lastRenderedPageBreak/>
        <w:t>TỔNG QUAN TÀI LIỆU</w:t>
      </w:r>
      <w:bookmarkEnd w:id="6"/>
    </w:p>
    <w:p w14:paraId="18BB446C" w14:textId="72C6D6E9" w:rsidR="0076776C" w:rsidRPr="008B57F5" w:rsidRDefault="006A5F00" w:rsidP="008B57F5">
      <w:pPr>
        <w:pStyle w:val="u2"/>
      </w:pPr>
      <w:bookmarkStart w:id="7" w:name="_Toc156588365"/>
      <w:r w:rsidRPr="008B57F5">
        <w:t>Tổng quan</w:t>
      </w:r>
      <w:r w:rsidR="00DF29BD" w:rsidRPr="008B57F5">
        <w:t xml:space="preserve"> Điều dưỡng</w:t>
      </w:r>
      <w:bookmarkEnd w:id="7"/>
    </w:p>
    <w:p w14:paraId="1BFDD06C" w14:textId="143A3477" w:rsidR="008F39E2" w:rsidRPr="008F39E2" w:rsidRDefault="008F39E2" w:rsidP="00762699">
      <w:pPr>
        <w:pStyle w:val="oancuaDanhsach"/>
        <w:numPr>
          <w:ilvl w:val="2"/>
          <w:numId w:val="11"/>
        </w:numPr>
        <w:outlineLvl w:val="2"/>
        <w:rPr>
          <w:rFonts w:cs="Times New Roman"/>
          <w:b/>
          <w:bCs/>
          <w:i/>
          <w:iCs/>
          <w:szCs w:val="26"/>
        </w:rPr>
      </w:pPr>
      <w:bookmarkStart w:id="8" w:name="_Toc156588366"/>
      <w:r w:rsidRPr="008F39E2">
        <w:rPr>
          <w:rFonts w:cs="Times New Roman"/>
          <w:b/>
          <w:bCs/>
          <w:i/>
          <w:iCs/>
          <w:szCs w:val="26"/>
        </w:rPr>
        <w:t>Định nghĩa Điều dưỡng</w:t>
      </w:r>
      <w:bookmarkEnd w:id="8"/>
    </w:p>
    <w:p w14:paraId="552C7660" w14:textId="733192A0" w:rsidR="009D683A" w:rsidRPr="0092344F" w:rsidRDefault="009D683A" w:rsidP="00D3453E">
      <w:pPr>
        <w:rPr>
          <w:rFonts w:cs="Times New Roman"/>
          <w:szCs w:val="26"/>
        </w:rPr>
      </w:pPr>
      <w:r w:rsidRPr="0092344F">
        <w:rPr>
          <w:rFonts w:cs="Times New Roman"/>
          <w:szCs w:val="26"/>
        </w:rPr>
        <w:t xml:space="preserve">Florence Nightingale, nữ học thuyết gia Điều dưỡng </w:t>
      </w:r>
      <w:r w:rsidR="005F7CA0" w:rsidRPr="0092344F">
        <w:rPr>
          <w:rFonts w:cs="Times New Roman"/>
          <w:szCs w:val="26"/>
        </w:rPr>
        <w:t>đầu tiên trên</w:t>
      </w:r>
      <w:r w:rsidRPr="0092344F">
        <w:rPr>
          <w:rFonts w:cs="Times New Roman"/>
          <w:szCs w:val="26"/>
        </w:rPr>
        <w:t xml:space="preserve"> </w:t>
      </w:r>
      <w:r w:rsidR="005F7CA0" w:rsidRPr="0092344F">
        <w:rPr>
          <w:rFonts w:cs="Times New Roman"/>
          <w:szCs w:val="26"/>
        </w:rPr>
        <w:t>T</w:t>
      </w:r>
      <w:r w:rsidRPr="0092344F">
        <w:rPr>
          <w:rFonts w:cs="Times New Roman"/>
          <w:szCs w:val="26"/>
        </w:rPr>
        <w:t>hế giới, là một nhà cải cách xã hội và nhà thống kê người Anh,</w:t>
      </w:r>
      <w:r w:rsidR="005F7CA0" w:rsidRPr="0092344F">
        <w:rPr>
          <w:rFonts w:cs="Times New Roman"/>
          <w:szCs w:val="26"/>
        </w:rPr>
        <w:t xml:space="preserve"> đồng thời</w:t>
      </w:r>
      <w:r w:rsidRPr="0092344F">
        <w:rPr>
          <w:rFonts w:cs="Times New Roman"/>
          <w:szCs w:val="26"/>
        </w:rPr>
        <w:t xml:space="preserve"> cũng là người sáng lập </w:t>
      </w:r>
      <w:r w:rsidR="005F7CA0" w:rsidRPr="0092344F">
        <w:rPr>
          <w:rFonts w:cs="Times New Roman"/>
          <w:szCs w:val="26"/>
        </w:rPr>
        <w:t xml:space="preserve">ra </w:t>
      </w:r>
      <w:r w:rsidRPr="0092344F">
        <w:rPr>
          <w:rFonts w:cs="Times New Roman"/>
          <w:szCs w:val="26"/>
        </w:rPr>
        <w:t>ngành điều dưỡng hiện đại. Năm 1860, bà định nghĩa Điều dưỡng: "Điều dưỡng là hành động vận dụng chính môi trường của người bệnh để hỗ trợ sự hồi phục của họ."</w:t>
      </w:r>
    </w:p>
    <w:p w14:paraId="070EC587" w14:textId="038C4427" w:rsidR="009D683A" w:rsidRDefault="005F7CA0" w:rsidP="00D3453E">
      <w:pPr>
        <w:rPr>
          <w:rFonts w:cs="Times New Roman"/>
          <w:szCs w:val="26"/>
        </w:rPr>
      </w:pPr>
      <w:r w:rsidRPr="0092344F">
        <w:rPr>
          <w:rFonts w:cs="Times New Roman"/>
          <w:szCs w:val="26"/>
        </w:rPr>
        <w:t>Học thuyết gia</w:t>
      </w:r>
      <w:r w:rsidR="009D683A" w:rsidRPr="0092344F">
        <w:rPr>
          <w:rFonts w:cs="Times New Roman"/>
          <w:szCs w:val="26"/>
        </w:rPr>
        <w:t xml:space="preserve"> hiện đại Virginia Henderson cũng đã đưa ra một định nghĩa quan trọng về Điều dưỡng, </w:t>
      </w:r>
      <w:r w:rsidRPr="0092344F">
        <w:rPr>
          <w:rFonts w:cs="Times New Roman"/>
          <w:szCs w:val="26"/>
        </w:rPr>
        <w:t xml:space="preserve">đã </w:t>
      </w:r>
      <w:r w:rsidR="009D683A" w:rsidRPr="0092344F">
        <w:rPr>
          <w:rFonts w:cs="Times New Roman"/>
          <w:szCs w:val="26"/>
        </w:rPr>
        <w:t>được Hội đồng Điều dưỡng Thế giới (ICN) xác nhận vào năm 1960: "Chức năng đặc biệt của Điều dưỡng trong việc chăm sóc các cá nhân mắc bệnh hay khỏe mạnh là đánh giá phản ứng của họ với tình trạng sức khỏe và hỗ trợ họ thực hiện các hoạt động nâng cao, hồi phục sức khỏe hoặc được an tử. Điều này được thực hiện để giúp họ tự chủ một phần hay hoàn toàn, tùy thuộc vào sức mạnh, ý chí, hoặc kiến thức cần thiết, và Điều dưỡng thực hiện điều này để hỗ trợ họ càng nhanh càng tốt"</w:t>
      </w:r>
      <w:r w:rsidR="001E706F" w:rsidRPr="0092344F">
        <w:rPr>
          <w:rFonts w:cs="Times New Roman"/>
          <w:szCs w:val="26"/>
        </w:rPr>
        <w:fldChar w:fldCharType="begin"/>
      </w:r>
      <w:r w:rsidR="00F03C2A">
        <w:rPr>
          <w:rFonts w:cs="Times New Roman"/>
          <w:szCs w:val="26"/>
        </w:rPr>
        <w:instrText xml:space="preserve"> ADDIN EN.CITE &lt;EndNote&gt;&lt;Cite&gt;&lt;Author&gt;International Council of Nurses&lt;/Author&gt;&lt;Year&gt;2020&lt;/Yea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cs="Times New Roman"/>
          <w:szCs w:val="26"/>
        </w:rPr>
        <w:fldChar w:fldCharType="separate"/>
      </w:r>
      <w:r w:rsidR="00F03C2A" w:rsidRPr="00F03C2A">
        <w:rPr>
          <w:rFonts w:cs="Times New Roman"/>
          <w:noProof/>
          <w:szCs w:val="26"/>
          <w:vertAlign w:val="superscript"/>
        </w:rPr>
        <w:t>14</w:t>
      </w:r>
      <w:r w:rsidR="001E706F" w:rsidRPr="0092344F">
        <w:rPr>
          <w:rFonts w:cs="Times New Roman"/>
          <w:szCs w:val="26"/>
        </w:rPr>
        <w:fldChar w:fldCharType="end"/>
      </w:r>
      <w:r w:rsidR="00F61DA3">
        <w:rPr>
          <w:rFonts w:cs="Times New Roman"/>
          <w:szCs w:val="26"/>
        </w:rPr>
        <w:t>.</w:t>
      </w:r>
    </w:p>
    <w:p w14:paraId="662FA8DF" w14:textId="755D44BC" w:rsidR="00762699" w:rsidRPr="00762699" w:rsidRDefault="00762699" w:rsidP="00762699">
      <w:pPr>
        <w:pStyle w:val="oancuaDanhsach"/>
        <w:numPr>
          <w:ilvl w:val="2"/>
          <w:numId w:val="11"/>
        </w:numPr>
        <w:outlineLvl w:val="2"/>
        <w:rPr>
          <w:rFonts w:cs="Times New Roman"/>
          <w:b/>
          <w:bCs/>
          <w:i/>
          <w:iCs/>
          <w:szCs w:val="26"/>
        </w:rPr>
      </w:pPr>
      <w:bookmarkStart w:id="9" w:name="_Toc156588367"/>
      <w:r w:rsidRPr="00762699">
        <w:rPr>
          <w:rFonts w:cs="Times New Roman"/>
          <w:b/>
          <w:bCs/>
          <w:i/>
          <w:iCs/>
          <w:szCs w:val="26"/>
        </w:rPr>
        <w:t>Nhiệm vụ của Điều dưỡng</w:t>
      </w:r>
      <w:bookmarkEnd w:id="9"/>
    </w:p>
    <w:p w14:paraId="098D5CAD" w14:textId="6F1F7FC2" w:rsidR="006C356B" w:rsidRPr="0092344F" w:rsidRDefault="005F7CA0" w:rsidP="00D3453E">
      <w:pPr>
        <w:rPr>
          <w:rFonts w:cs="Times New Roman"/>
          <w:szCs w:val="26"/>
        </w:rPr>
      </w:pPr>
      <w:r w:rsidRPr="0092344F">
        <w:rPr>
          <w:rFonts w:cs="Times New Roman"/>
          <w:szCs w:val="26"/>
        </w:rPr>
        <w:t>Điều dưỡng đồng hành với sự tự chủ và hợp tác của cá nhân ở mọi độ tuổi, gia đình, nhóm, và cộng đồng, bất kể trạng thái sức khỏe. Lĩnh vực này không chỉ bao gồm việc nâng cao sức khỏe, phòng ngừa bệnh tật và chăm sóc người bệnh mà còn bao quát các hoạt động như thúc đẩy môi trường an toàn, tham gia nghiên cứu, định hình chính sách y tế, quản lý bệnh nhân và hệ thống y tế, cũng như giáo dục</w:t>
      </w:r>
      <w:r w:rsidR="006C356B" w:rsidRPr="0092344F">
        <w:rPr>
          <w:rFonts w:cs="Times New Roman"/>
          <w:szCs w:val="26"/>
        </w:rPr>
        <w:fldChar w:fldCharType="begin"/>
      </w:r>
      <w:r w:rsidR="00F03C2A">
        <w:rPr>
          <w:rFonts w:cs="Times New Roman"/>
          <w:szCs w:val="26"/>
        </w:rPr>
        <w:instrText xml:space="preserve"> ADDIN EN.CITE &lt;EndNote&gt;&lt;Cite&gt;&lt;Author&gt;International Council of Nurses&lt;/Autho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cs="Times New Roman"/>
          <w:szCs w:val="26"/>
        </w:rPr>
        <w:fldChar w:fldCharType="separate"/>
      </w:r>
      <w:r w:rsidR="00F03C2A" w:rsidRPr="00F03C2A">
        <w:rPr>
          <w:rFonts w:cs="Times New Roman"/>
          <w:noProof/>
          <w:szCs w:val="26"/>
          <w:vertAlign w:val="superscript"/>
        </w:rPr>
        <w:t>14</w:t>
      </w:r>
      <w:r w:rsidR="006C356B" w:rsidRPr="0092344F">
        <w:rPr>
          <w:rFonts w:cs="Times New Roman"/>
          <w:szCs w:val="26"/>
        </w:rPr>
        <w:fldChar w:fldCharType="end"/>
      </w:r>
      <w:r w:rsidR="00F61DA3">
        <w:rPr>
          <w:rFonts w:cs="Times New Roman"/>
          <w:szCs w:val="26"/>
        </w:rPr>
        <w:t>.</w:t>
      </w:r>
    </w:p>
    <w:p w14:paraId="59A4B4C2" w14:textId="77777777" w:rsidR="004C04C3" w:rsidRPr="0092344F" w:rsidRDefault="006C356B" w:rsidP="00D3453E">
      <w:pPr>
        <w:rPr>
          <w:rFonts w:cs="Times New Roman"/>
          <w:szCs w:val="26"/>
        </w:rPr>
      </w:pPr>
      <w:r w:rsidRPr="0092344F">
        <w:rPr>
          <w:rFonts w:cs="Times New Roman"/>
          <w:szCs w:val="26"/>
        </w:rPr>
        <w:t xml:space="preserve">Điều dưỡng là người đã hoàn thành chương trình giáo dục điều dưỡng cơ bản, tổng quát và được cơ quan quản lý phù hợp ủy quyền hành nghề điều dưỡng tại quốc gia của mình. Giáo dục điều dưỡng cơ bản là một chương trình nghiên cứu được công nhận chính thức, cung cấp nền tảng rộng rãi và vững chắc về khoa học hành vi, đời sống và điều dưỡng cho thực hành điều dưỡng nói chung, cho vai trò lãnh đạo và giáo dục sau cơ bản cho thực hành điều dưỡng chuyên khoa hoặc nâng cao. Điều dưỡng đã chuẩn bị và cho phép: </w:t>
      </w:r>
    </w:p>
    <w:p w14:paraId="2D12DE99" w14:textId="0A37C9AC" w:rsidR="004C04C3" w:rsidRPr="00685ED6" w:rsidRDefault="006C356B" w:rsidP="00D3453E">
      <w:pPr>
        <w:rPr>
          <w:rFonts w:cs="Times New Roman"/>
          <w:szCs w:val="26"/>
        </w:rPr>
      </w:pPr>
      <w:r w:rsidRPr="00685ED6">
        <w:rPr>
          <w:rFonts w:cs="Times New Roman"/>
          <w:szCs w:val="26"/>
        </w:rPr>
        <w:t xml:space="preserve">Tham gia vào phạm vi chung của hành nghề điều dưỡng, bao gồm nâng cao sức khỏe, phòng ngừa bệnh tật và chăm sóc người bệnh về thể chất, bệnh tâm thần và </w:t>
      </w:r>
      <w:r w:rsidRPr="00685ED6">
        <w:rPr>
          <w:rFonts w:cs="Times New Roman"/>
          <w:szCs w:val="26"/>
        </w:rPr>
        <w:lastRenderedPageBreak/>
        <w:t>người khuyết tật ở mọi lứa tuổi và trong tất cả các cơ sở chăm sóc sức khỏe và cộng đồng khác</w:t>
      </w:r>
      <w:r w:rsidR="00D73C1E" w:rsidRPr="00685ED6">
        <w:rPr>
          <w:rFonts w:cs="Times New Roman"/>
          <w:szCs w:val="26"/>
        </w:rPr>
        <w:t>.</w:t>
      </w:r>
      <w:r w:rsidRPr="00685ED6">
        <w:rPr>
          <w:rFonts w:cs="Times New Roman"/>
          <w:szCs w:val="26"/>
        </w:rPr>
        <w:t xml:space="preserve"> </w:t>
      </w:r>
    </w:p>
    <w:p w14:paraId="241F7276" w14:textId="77777777" w:rsidR="004C04C3" w:rsidRPr="00685ED6" w:rsidRDefault="006C356B" w:rsidP="00D3453E">
      <w:pPr>
        <w:rPr>
          <w:rFonts w:cs="Times New Roman"/>
          <w:szCs w:val="26"/>
        </w:rPr>
      </w:pPr>
      <w:r w:rsidRPr="00685ED6">
        <w:rPr>
          <w:rFonts w:cs="Times New Roman"/>
          <w:szCs w:val="26"/>
        </w:rPr>
        <w:t>Thực hiện giảng dạy chăm sóc sức khỏe</w:t>
      </w:r>
      <w:r w:rsidR="004C04C3" w:rsidRPr="00685ED6">
        <w:rPr>
          <w:rFonts w:cs="Times New Roman"/>
          <w:szCs w:val="26"/>
        </w:rPr>
        <w:t>.</w:t>
      </w:r>
    </w:p>
    <w:p w14:paraId="0A0A7A43" w14:textId="16A25453" w:rsidR="004C04C3" w:rsidRPr="00685ED6" w:rsidRDefault="006C356B" w:rsidP="00D3453E">
      <w:pPr>
        <w:rPr>
          <w:rFonts w:cs="Times New Roman"/>
          <w:szCs w:val="26"/>
        </w:rPr>
      </w:pPr>
      <w:r w:rsidRPr="00685ED6">
        <w:rPr>
          <w:rFonts w:cs="Times New Roman"/>
          <w:szCs w:val="26"/>
        </w:rPr>
        <w:t xml:space="preserve">Tham gia đầy đủ với tư cách là thành viên của nhóm chăm sóc sức khỏe Giám sát và đào tạo nhân viên điều dưỡng, chăm sóc sức khỏe </w:t>
      </w:r>
    </w:p>
    <w:p w14:paraId="0F290655" w14:textId="78F38FA9" w:rsidR="006C356B" w:rsidRPr="00685ED6" w:rsidRDefault="006C356B" w:rsidP="00D3453E">
      <w:pPr>
        <w:rPr>
          <w:rFonts w:cs="Times New Roman"/>
          <w:szCs w:val="26"/>
        </w:rPr>
      </w:pPr>
      <w:r w:rsidRPr="00685ED6">
        <w:rPr>
          <w:rFonts w:cs="Times New Roman"/>
          <w:szCs w:val="26"/>
        </w:rPr>
        <w:t>Tham gia nghiên cứu</w:t>
      </w:r>
      <w:r w:rsidRPr="00685ED6">
        <w:rPr>
          <w:rFonts w:cs="Times New Roman"/>
          <w:szCs w:val="26"/>
        </w:rPr>
        <w:fldChar w:fldCharType="begin"/>
      </w:r>
      <w:r w:rsidR="00F03C2A">
        <w:rPr>
          <w:rFonts w:cs="Times New Roman"/>
          <w:szCs w:val="26"/>
        </w:rPr>
        <w:instrText xml:space="preserve"> ADDIN EN.CITE &lt;EndNote&gt;&lt;Cite&gt;&lt;Author&gt;International Council of Nurses&lt;/Author&gt;&lt;Year&gt;1987&lt;/Year&gt;&lt;RecNum&gt;76&lt;/RecNum&gt;&lt;DisplayText&gt;&lt;style face="superscript"&gt;15&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85ED6">
        <w:rPr>
          <w:rFonts w:cs="Times New Roman"/>
          <w:szCs w:val="26"/>
        </w:rPr>
        <w:fldChar w:fldCharType="separate"/>
      </w:r>
      <w:r w:rsidR="00F03C2A" w:rsidRPr="00F03C2A">
        <w:rPr>
          <w:rFonts w:cs="Times New Roman"/>
          <w:noProof/>
          <w:szCs w:val="26"/>
          <w:vertAlign w:val="superscript"/>
        </w:rPr>
        <w:t>15</w:t>
      </w:r>
      <w:r w:rsidRPr="00685ED6">
        <w:rPr>
          <w:rFonts w:cs="Times New Roman"/>
          <w:szCs w:val="26"/>
        </w:rPr>
        <w:fldChar w:fldCharType="end"/>
      </w:r>
      <w:r w:rsidR="00F61DA3" w:rsidRPr="00685ED6">
        <w:rPr>
          <w:rFonts w:cs="Times New Roman"/>
          <w:szCs w:val="26"/>
        </w:rPr>
        <w:t>.</w:t>
      </w:r>
    </w:p>
    <w:p w14:paraId="01D7305C" w14:textId="1DB22892" w:rsidR="009D683A" w:rsidRPr="0092344F" w:rsidRDefault="006C0DD3" w:rsidP="00D3453E">
      <w:pPr>
        <w:rPr>
          <w:rFonts w:cs="Times New Roman"/>
          <w:szCs w:val="26"/>
        </w:rPr>
      </w:pPr>
      <w:r w:rsidRPr="0092344F">
        <w:rPr>
          <w:rFonts w:cs="Times New Roman"/>
          <w:szCs w:val="26"/>
        </w:rPr>
        <w:tab/>
      </w:r>
      <w:r w:rsidR="009D683A" w:rsidRPr="0092344F">
        <w:rPr>
          <w:rFonts w:cs="Times New Roman"/>
          <w:szCs w:val="26"/>
        </w:rPr>
        <w:t>Hội Điều dưỡng Hoa Kỳ (ANA),</w:t>
      </w:r>
      <w:r w:rsidR="005F7CA0" w:rsidRPr="0092344F">
        <w:rPr>
          <w:rFonts w:cs="Times New Roman"/>
          <w:szCs w:val="26"/>
        </w:rPr>
        <w:t xml:space="preserve"> là tổ chức hàng đầu đại diện cho cộng đồng điều dưỡng tại Hoa Kỳ.</w:t>
      </w:r>
      <w:r w:rsidR="009D683A" w:rsidRPr="0092344F">
        <w:rPr>
          <w:rFonts w:cs="Times New Roman"/>
          <w:szCs w:val="26"/>
        </w:rPr>
        <w:t xml:space="preserve"> một trong những hiệp hội </w:t>
      </w:r>
      <w:r w:rsidR="005F7CA0" w:rsidRPr="0092344F">
        <w:rPr>
          <w:rFonts w:cs="Times New Roman"/>
          <w:szCs w:val="26"/>
        </w:rPr>
        <w:t>về Điều dưỡng</w:t>
      </w:r>
      <w:r w:rsidR="009D683A" w:rsidRPr="0092344F">
        <w:rPr>
          <w:rFonts w:cs="Times New Roman"/>
          <w:szCs w:val="26"/>
        </w:rPr>
        <w:t xml:space="preserve"> có uy tín và có ảnh hưởng nhất trên thế giới, đã xác định bốn Trách nhiệm chính của Điều dưỡng:</w:t>
      </w:r>
    </w:p>
    <w:p w14:paraId="6C922923" w14:textId="2B911BFF" w:rsidR="009D683A" w:rsidRPr="00685ED6" w:rsidRDefault="009D683A" w:rsidP="00D3453E">
      <w:pPr>
        <w:rPr>
          <w:rFonts w:cs="Times New Roman"/>
          <w:szCs w:val="26"/>
        </w:rPr>
      </w:pPr>
      <w:r w:rsidRPr="00685ED6">
        <w:rPr>
          <w:rFonts w:cs="Times New Roman"/>
          <w:szCs w:val="26"/>
        </w:rPr>
        <w:t>Thực hiện thăm khám thể chất và khai thác tiền sử sức khỏe trước khi đưa ra các quyết định quan trọng</w:t>
      </w:r>
      <w:r w:rsidR="005F7CA0" w:rsidRPr="00685ED6">
        <w:rPr>
          <w:rFonts w:cs="Times New Roman"/>
          <w:szCs w:val="26"/>
        </w:rPr>
        <w:t>.</w:t>
      </w:r>
    </w:p>
    <w:p w14:paraId="7378B969" w14:textId="179433BA" w:rsidR="009D683A" w:rsidRPr="00685ED6" w:rsidRDefault="009D683A" w:rsidP="00D3453E">
      <w:pPr>
        <w:rPr>
          <w:rFonts w:cs="Times New Roman"/>
          <w:szCs w:val="26"/>
        </w:rPr>
      </w:pPr>
      <w:r w:rsidRPr="00685ED6">
        <w:rPr>
          <w:rFonts w:cs="Times New Roman"/>
          <w:szCs w:val="26"/>
        </w:rPr>
        <w:t>Cung cấp dịch vụ tư vấn và giáo dục nâng cao sức khỏe</w:t>
      </w:r>
      <w:r w:rsidR="005F7CA0" w:rsidRPr="00685ED6">
        <w:rPr>
          <w:rFonts w:cs="Times New Roman"/>
          <w:szCs w:val="26"/>
        </w:rPr>
        <w:t>.</w:t>
      </w:r>
    </w:p>
    <w:p w14:paraId="01C34D22" w14:textId="56E12D50" w:rsidR="009D683A" w:rsidRPr="00685ED6" w:rsidRDefault="009D683A" w:rsidP="00D3453E">
      <w:pPr>
        <w:rPr>
          <w:rFonts w:cs="Times New Roman"/>
          <w:szCs w:val="26"/>
        </w:rPr>
      </w:pPr>
      <w:r w:rsidRPr="00685ED6">
        <w:rPr>
          <w:rFonts w:cs="Times New Roman"/>
          <w:szCs w:val="26"/>
        </w:rPr>
        <w:t>Quản lý thuốc và các can thiệp cá nhân khác</w:t>
      </w:r>
      <w:r w:rsidR="005F7CA0" w:rsidRPr="00685ED6">
        <w:rPr>
          <w:rFonts w:cs="Times New Roman"/>
          <w:szCs w:val="26"/>
        </w:rPr>
        <w:t>.</w:t>
      </w:r>
    </w:p>
    <w:p w14:paraId="4454EEDB" w14:textId="20D2ED2A" w:rsidR="004C04C3" w:rsidRPr="00685ED6" w:rsidRDefault="009D683A" w:rsidP="00D3453E">
      <w:pPr>
        <w:rPr>
          <w:rFonts w:cs="Times New Roman"/>
          <w:szCs w:val="26"/>
        </w:rPr>
      </w:pPr>
      <w:r w:rsidRPr="00685ED6">
        <w:rPr>
          <w:rFonts w:cs="Times New Roman"/>
          <w:szCs w:val="26"/>
        </w:rPr>
        <w:t>Phối hợp chăm sóc, trong việc hợp tác sâu rộng với nhiều chuyên ngành chăm sóc sức khỏe</w:t>
      </w:r>
      <w:r w:rsidR="005F7CA0" w:rsidRPr="00685ED6">
        <w:rPr>
          <w:rFonts w:cs="Times New Roman"/>
          <w:szCs w:val="26"/>
        </w:rPr>
        <w:t>.</w:t>
      </w:r>
    </w:p>
    <w:p w14:paraId="230BA3E4" w14:textId="52C2B531" w:rsidR="005F7CA0" w:rsidRPr="0092344F" w:rsidRDefault="006C0DD3" w:rsidP="00D3453E">
      <w:pPr>
        <w:rPr>
          <w:rFonts w:cs="Times New Roman"/>
          <w:szCs w:val="26"/>
        </w:rPr>
      </w:pPr>
      <w:r w:rsidRPr="0092344F">
        <w:rPr>
          <w:rFonts w:cs="Times New Roman"/>
          <w:szCs w:val="26"/>
        </w:rPr>
        <w:tab/>
      </w:r>
      <w:r w:rsidR="005F7CA0" w:rsidRPr="0092344F">
        <w:rPr>
          <w:rFonts w:cs="Times New Roman"/>
          <w:szCs w:val="26"/>
        </w:rPr>
        <w:t>Qua các tuyên bố quan trọng này, các tổ chức đã xác nhận vai trò trụ cột của Điều dưỡng trong hệ thống chăm sóc sức khỏe. Do đó, việc xây dựng và củng cố hệ thống y tế phải bắt nguồn từ lực lượng Điều dưỡng. Chính sách đào tạo và giáo dục điều dưỡng vì thế cũng cần được xem trọng và theo kịp xu hướng. Điều này đã được chứng minh bằng các mô hình thành công ở châu Úc và châu Mỹ khi ngành điều dưỡng được công chúng tin yêu và bình chọn là nghề nghiệp trung thực và đạo đức nhất ở Australia, Canada (2017) và 18 năm liên tiếp ở Hoa Kỳ</w:t>
      </w:r>
      <w:r w:rsidR="00696848" w:rsidRPr="0092344F">
        <w:rPr>
          <w:rFonts w:cs="Times New Roman"/>
          <w:szCs w:val="26"/>
        </w:rPr>
        <w:fldChar w:fldCharType="begin"/>
      </w:r>
      <w:r w:rsidR="00F03C2A">
        <w:rPr>
          <w:rFonts w:cs="Times New Roman"/>
          <w:szCs w:val="26"/>
        </w:rPr>
        <w:instrText xml:space="preserve"> ADDIN EN.CITE &lt;EndNote&gt;&lt;Cite&gt;&lt;Author&gt;American Nurses Association&lt;/Author&gt;&lt;Year&gt;2020&lt;/Year&gt;&lt;RecNum&gt;106&lt;/RecNum&gt;&lt;DisplayText&gt;&lt;style face="superscript"&gt;16&lt;/style&gt;&lt;/DisplayText&gt;&lt;record&gt;&lt;rec-number&gt;106&lt;/rec-number&gt;&lt;foreign-keys&gt;&lt;key app="EN" db-id="f00xez9975zd0se9rt4veed4vwttzzrszx2w" timestamp="1703515394"&gt;106&lt;/key&gt;&lt;/foreign-keys&gt;&lt;ref-type name="Web Page"&gt;12&lt;/ref-type&gt;&lt;contributors&gt;&lt;authors&gt;&lt;author&gt;American Nurses Association, &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cs="Times New Roman"/>
          <w:szCs w:val="26"/>
        </w:rPr>
        <w:fldChar w:fldCharType="separate"/>
      </w:r>
      <w:r w:rsidR="00F03C2A" w:rsidRPr="00F03C2A">
        <w:rPr>
          <w:rFonts w:cs="Times New Roman"/>
          <w:noProof/>
          <w:szCs w:val="26"/>
          <w:vertAlign w:val="superscript"/>
        </w:rPr>
        <w:t>16</w:t>
      </w:r>
      <w:r w:rsidR="00696848" w:rsidRPr="0092344F">
        <w:rPr>
          <w:rFonts w:cs="Times New Roman"/>
          <w:szCs w:val="26"/>
        </w:rPr>
        <w:fldChar w:fldCharType="end"/>
      </w:r>
      <w:r w:rsidR="00F61DA3">
        <w:rPr>
          <w:rFonts w:cs="Times New Roman"/>
          <w:szCs w:val="26"/>
        </w:rPr>
        <w:t>.</w:t>
      </w:r>
    </w:p>
    <w:p w14:paraId="25CCB910" w14:textId="59AC2AD6" w:rsidR="006C356B" w:rsidRPr="0092344F" w:rsidRDefault="006C356B" w:rsidP="00D3453E">
      <w:pPr>
        <w:rPr>
          <w:rFonts w:cs="Times New Roman"/>
          <w:szCs w:val="26"/>
        </w:rPr>
      </w:pPr>
      <w:r w:rsidRPr="0092344F">
        <w:rPr>
          <w:rFonts w:cs="Times New Roman"/>
          <w:szCs w:val="26"/>
        </w:rPr>
        <w:t>Còn theo Thông tư số 31/2021/TT-BYT về việc quy định hoạt động điều dưỡng trong bệnh viện</w:t>
      </w:r>
      <w:r w:rsidR="005F7CA0" w:rsidRPr="0092344F">
        <w:rPr>
          <w:rFonts w:cs="Times New Roman"/>
          <w:szCs w:val="26"/>
        </w:rPr>
        <w:t xml:space="preserve"> ở tại Việt Nam</w:t>
      </w:r>
      <w:r w:rsidRPr="0092344F">
        <w:rPr>
          <w:rFonts w:cs="Times New Roman"/>
          <w:szCs w:val="26"/>
        </w:rPr>
        <w:t xml:space="preserve"> nêu rằng: “Chăm sóc điều dưỡng là việc nhận định, can thiệp chăm sóc, theo dõi nhằm đáp ứng các nhu cầu cơ bản của mỗi người bệnh về: hô hấp, tuần hoàn, dinh dưỡng, bài tiết, vận động và tư thế, ngủ và nghỉ ngơi, mặc và thay đồ vải, thân nhiệt, vệ sinh cá nhân, môi trường an toàn, giao tiếp, tín ngưỡng, hoạt động, giải trí và kiến thức bảo vệ sức khỏe”</w:t>
      </w:r>
      <w:r w:rsidRPr="0092344F">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17</w:t>
      </w:r>
      <w:r w:rsidRPr="0092344F">
        <w:rPr>
          <w:rFonts w:cs="Times New Roman"/>
          <w:szCs w:val="26"/>
        </w:rPr>
        <w:fldChar w:fldCharType="end"/>
      </w:r>
      <w:r w:rsidR="00F61DA3">
        <w:rPr>
          <w:rFonts w:cs="Times New Roman"/>
          <w:szCs w:val="26"/>
        </w:rPr>
        <w:t>.</w:t>
      </w:r>
    </w:p>
    <w:p w14:paraId="571C5B14" w14:textId="0FC49519" w:rsidR="00E449BF" w:rsidRDefault="006A5F00" w:rsidP="008B57F5">
      <w:pPr>
        <w:pStyle w:val="u2"/>
      </w:pPr>
      <w:bookmarkStart w:id="10" w:name="_Toc156588368"/>
      <w:r>
        <w:t>Tổng quan</w:t>
      </w:r>
      <w:r w:rsidR="00DF29BD" w:rsidRPr="00CD74E1">
        <w:t xml:space="preserve"> Thái độ</w:t>
      </w:r>
      <w:bookmarkEnd w:id="10"/>
    </w:p>
    <w:p w14:paraId="4EC9AE4F" w14:textId="035FFB5C" w:rsidR="00762699" w:rsidRPr="00762699" w:rsidRDefault="00762699" w:rsidP="00762699">
      <w:pPr>
        <w:pStyle w:val="oancuaDanhsach"/>
        <w:numPr>
          <w:ilvl w:val="2"/>
          <w:numId w:val="11"/>
        </w:numPr>
        <w:outlineLvl w:val="2"/>
        <w:rPr>
          <w:rFonts w:cs="Times New Roman"/>
          <w:b/>
          <w:bCs/>
          <w:i/>
          <w:iCs/>
          <w:szCs w:val="26"/>
        </w:rPr>
      </w:pPr>
      <w:bookmarkStart w:id="11" w:name="_Toc156588369"/>
      <w:r w:rsidRPr="008F39E2">
        <w:rPr>
          <w:rFonts w:cs="Times New Roman"/>
          <w:b/>
          <w:bCs/>
          <w:i/>
          <w:iCs/>
          <w:szCs w:val="26"/>
        </w:rPr>
        <w:t xml:space="preserve">Định nghĩa </w:t>
      </w:r>
      <w:r>
        <w:rPr>
          <w:rFonts w:cs="Times New Roman"/>
          <w:b/>
          <w:bCs/>
          <w:i/>
          <w:iCs/>
          <w:szCs w:val="26"/>
        </w:rPr>
        <w:t>Thái độ</w:t>
      </w:r>
      <w:bookmarkEnd w:id="11"/>
    </w:p>
    <w:p w14:paraId="1BD0A149" w14:textId="1585C7A0" w:rsidR="00E449BF" w:rsidRPr="0092344F" w:rsidRDefault="00BB2A19" w:rsidP="00D3453E">
      <w:pPr>
        <w:rPr>
          <w:rFonts w:cs="Times New Roman"/>
          <w:szCs w:val="26"/>
        </w:rPr>
      </w:pPr>
      <w:r w:rsidRPr="0092344F">
        <w:rPr>
          <w:rFonts w:cs="Times New Roman"/>
          <w:szCs w:val="26"/>
        </w:rPr>
        <w:lastRenderedPageBreak/>
        <w:t xml:space="preserve">"Thái độ" thường được sử dụng như một từ đồng nghĩa với thói quen. </w:t>
      </w:r>
      <w:r w:rsidR="00241C38" w:rsidRPr="0092344F">
        <w:rPr>
          <w:rFonts w:cs="Times New Roman"/>
          <w:szCs w:val="26"/>
        </w:rPr>
        <w:t>Điều này thường phức tạp do nó liên quan đến giả thuyết về bản năng, tâm lý, cảm xúc, hoặc cảm giác đồng thời với sự tiềm ẩn, bị ức chế hoặc hoạt động trong phản ứng</w:t>
      </w:r>
      <w:r w:rsidRPr="0092344F">
        <w:rPr>
          <w:rFonts w:cs="Times New Roman"/>
          <w:szCs w:val="26"/>
        </w:rPr>
        <w:t>.</w:t>
      </w:r>
      <w:r w:rsidRPr="0092344F">
        <w:rPr>
          <w:rFonts w:cs="Times New Roman"/>
          <w:szCs w:val="26"/>
        </w:rPr>
        <w:fldChar w:fldCharType="begin"/>
      </w:r>
      <w:r w:rsidR="00F03C2A">
        <w:rPr>
          <w:rFonts w:cs="Times New Roman"/>
          <w:szCs w:val="26"/>
        </w:rPr>
        <w:instrText xml:space="preserve"> ADDIN EN.CITE &lt;EndNote&gt;&lt;Cite&gt;&lt;Author&gt;Bain&lt;/Author&gt;&lt;Year&gt;1928&lt;/Year&gt;&lt;RecNum&gt;82&lt;/RecNum&gt;&lt;DisplayText&gt;&lt;style face="superscript"&gt;18&lt;/style&gt;&lt;/DisplayText&gt;&lt;record&gt;&lt;rec-number&gt;82&lt;/rec-number&gt;&lt;foreign-keys&gt;&lt;key app="EN" db-id="f00xez9975zd0se9rt4veed4vwttzzrszx2w" timestamp="1702129838"&gt;82&lt;/key&gt;&lt;/foreign-keys&gt;&lt;ref-type name="Journal Article"&gt;17&lt;/ref-type&gt;&lt;contributors&gt;&lt;authors&gt;&lt;author&gt;Read Bain, &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cs="Times New Roman"/>
          <w:szCs w:val="26"/>
        </w:rPr>
        <w:fldChar w:fldCharType="separate"/>
      </w:r>
      <w:r w:rsidR="00F03C2A" w:rsidRPr="00F03C2A">
        <w:rPr>
          <w:rFonts w:cs="Times New Roman"/>
          <w:noProof/>
          <w:szCs w:val="26"/>
          <w:vertAlign w:val="superscript"/>
        </w:rPr>
        <w:t>18</w:t>
      </w:r>
      <w:r w:rsidRPr="0092344F">
        <w:rPr>
          <w:rFonts w:cs="Times New Roman"/>
          <w:szCs w:val="26"/>
        </w:rPr>
        <w:fldChar w:fldCharType="end"/>
      </w:r>
    </w:p>
    <w:p w14:paraId="39752C8F" w14:textId="28FA1BAA" w:rsidR="00C91F5C" w:rsidRDefault="00C94B93" w:rsidP="00D3453E">
      <w:pPr>
        <w:rPr>
          <w:rFonts w:cs="Times New Roman"/>
          <w:szCs w:val="26"/>
        </w:rPr>
      </w:pPr>
      <w:r w:rsidRPr="0092344F">
        <w:rPr>
          <w:rFonts w:cs="Times New Roman"/>
          <w:szCs w:val="26"/>
        </w:rPr>
        <w:t>Theo Từ điển Tiếng Việt, thái độ được hiểu là: “Cách nghĩ, cách nhìn và cách hành động theo một hướng nào đó trước một vấn đề, một tình hình”</w:t>
      </w:r>
      <w:r w:rsidR="001D015D" w:rsidRPr="0092344F">
        <w:rPr>
          <w:rFonts w:cs="Times New Roman"/>
          <w:szCs w:val="26"/>
        </w:rPr>
        <w:fldChar w:fldCharType="begin"/>
      </w:r>
      <w:r w:rsidR="00F03C2A">
        <w:rPr>
          <w:rFonts w:cs="Times New Roman"/>
          <w:szCs w:val="26"/>
        </w:rPr>
        <w:instrText xml:space="preserve"> ADDIN EN.CITE &lt;EndNote&gt;&lt;Cite&gt;&lt;Author&gt;Hoàng Phê&lt;/Author&gt;&lt;Year&gt;2011&lt;/Year&gt;&lt;RecNum&gt;83&lt;/RecNum&gt;&lt;DisplayText&gt;&lt;style face="superscript"&gt;19&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19</w:t>
      </w:r>
      <w:r w:rsidR="001D015D" w:rsidRPr="0092344F">
        <w:rPr>
          <w:rFonts w:cs="Times New Roman"/>
          <w:szCs w:val="26"/>
        </w:rPr>
        <w:fldChar w:fldCharType="end"/>
      </w:r>
      <w:r w:rsidR="00F61DA3">
        <w:rPr>
          <w:rFonts w:cs="Times New Roman"/>
          <w:szCs w:val="26"/>
        </w:rPr>
        <w:t>.</w:t>
      </w:r>
      <w:r w:rsidRPr="0092344F">
        <w:rPr>
          <w:rFonts w:cs="Times New Roman"/>
          <w:szCs w:val="26"/>
        </w:rPr>
        <w:t xml:space="preserve"> Trong Từ điển Anh - Việt, “thái độ” được viết là “Attitude” và được định nghĩa là “cách ứng xử, quan điểm của một cá nhân”</w:t>
      </w:r>
      <w:r w:rsidR="001D015D" w:rsidRPr="0092344F">
        <w:rPr>
          <w:rFonts w:cs="Times New Roman"/>
          <w:szCs w:val="26"/>
        </w:rPr>
        <w:fldChar w:fldCharType="begin"/>
      </w:r>
      <w:r w:rsidR="00F03C2A">
        <w:rPr>
          <w:rFonts w:cs="Times New Roman"/>
          <w:szCs w:val="26"/>
        </w:rPr>
        <w:instrText xml:space="preserve"> ADDIN EN.CITE &lt;EndNote&gt;&lt;Cite&gt;&lt;Year&gt;2010&lt;/Year&gt;&lt;RecNum&gt;84&lt;/RecNum&gt;&lt;DisplayText&gt;&lt;style face="superscript"&gt;20&lt;/style&gt;&lt;/DisplayText&gt;&lt;record&gt;&lt;rec-number&gt;84&lt;/rec-number&gt;&lt;foreign-keys&gt;&lt;key app="EN" db-id="f00xez9975zd0se9rt4veed4vwttzzrszx2w" timestamp="1702130617"&gt;84&lt;/key&gt;&lt;/foreign-keys&gt;&lt;ref-type name="Book"&gt;6&lt;/ref-type&gt;&lt;contributors&gt;&lt;authors&gt;&lt;author&gt;&lt;style face="normal" font="default" size="100%"&gt;NXB Ngo&lt;/style&gt;&lt;style face="normal" font="default" charset="163" size="100%"&gt;ại v&lt;/style&gt;&lt;style face="normal" font="default" charset="238" size="100%"&gt;ăn&lt;/style&gt;&lt;style face="normal" font="default" size="100%"&gt;,&lt;/style&gt;&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20</w:t>
      </w:r>
      <w:r w:rsidR="001D015D" w:rsidRPr="0092344F">
        <w:rPr>
          <w:rFonts w:cs="Times New Roman"/>
          <w:szCs w:val="26"/>
        </w:rPr>
        <w:fldChar w:fldCharType="end"/>
      </w:r>
      <w:r w:rsidRPr="0092344F">
        <w:rPr>
          <w:rFonts w:cs="Times New Roman"/>
          <w:szCs w:val="26"/>
        </w:rPr>
        <w:t>. Do đó, theo các từ điển, định nghĩa về thái độ thường được mô tả là "cách ứng xử của cá nhân đối với các tình huống và vấn đề xã hội". Mặc dù cách sử dụng từ ngữ khi định nghĩa về thái độ có thể thay đổi, nhưng nó thường được hiểu là một khái niệm phức tạp, bao gồm nhiều yếu tố hợp thành.</w:t>
      </w:r>
    </w:p>
    <w:p w14:paraId="696D9204" w14:textId="38A45E28" w:rsidR="00512F7E" w:rsidRDefault="00512F7E" w:rsidP="00D3453E">
      <w:pPr>
        <w:rPr>
          <w:rFonts w:cs="Times New Roman"/>
          <w:szCs w:val="26"/>
        </w:rPr>
      </w:pPr>
      <w:r w:rsidRPr="00512F7E">
        <w:rPr>
          <w:rFonts w:cs="Times New Roman"/>
          <w:szCs w:val="26"/>
        </w:rPr>
        <w:t>Theo tâm lý học, thái độ là một tập hợp các cảm xúc, niềm tin và hành vi hướng đến một đối tượng, con người, đồ vật hay một sự kiện cụ thể nào đó. Thái độ thường là kết quả của quá trình trải nghiệm hoặc nuôi dưỡng, và có thể ảnh hưởng mạnh mẽ lên hành vi. Mặc dù thái độ thường tồn tại lâu dài nhưng chúng vẫn có thể thay đổi được</w:t>
      </w:r>
      <w:r w:rsidR="00F61DA3">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F61DA3">
        <w:rPr>
          <w:rFonts w:cs="Times New Roman"/>
          <w:szCs w:val="26"/>
        </w:rPr>
        <w:fldChar w:fldCharType="separate"/>
      </w:r>
      <w:r w:rsidR="00F03C2A" w:rsidRPr="00F03C2A">
        <w:rPr>
          <w:rFonts w:cs="Times New Roman"/>
          <w:noProof/>
          <w:szCs w:val="26"/>
          <w:vertAlign w:val="superscript"/>
        </w:rPr>
        <w:t>21</w:t>
      </w:r>
      <w:r w:rsidR="00F61DA3">
        <w:rPr>
          <w:rFonts w:cs="Times New Roman"/>
          <w:szCs w:val="26"/>
        </w:rPr>
        <w:fldChar w:fldCharType="end"/>
      </w:r>
      <w:r w:rsidRPr="00512F7E">
        <w:rPr>
          <w:rFonts w:cs="Times New Roman"/>
          <w:szCs w:val="26"/>
        </w:rPr>
        <w:t>.</w:t>
      </w:r>
    </w:p>
    <w:p w14:paraId="2715A86E" w14:textId="13A59962" w:rsidR="00762699" w:rsidRPr="00762699" w:rsidRDefault="00762699" w:rsidP="00762699">
      <w:pPr>
        <w:pStyle w:val="oancuaDanhsach"/>
        <w:numPr>
          <w:ilvl w:val="2"/>
          <w:numId w:val="11"/>
        </w:numPr>
        <w:outlineLvl w:val="2"/>
        <w:rPr>
          <w:rFonts w:cs="Times New Roman"/>
          <w:b/>
          <w:bCs/>
          <w:i/>
          <w:iCs/>
          <w:szCs w:val="26"/>
        </w:rPr>
      </w:pPr>
      <w:bookmarkStart w:id="12" w:name="_Toc156588370"/>
      <w:r w:rsidRPr="00762699">
        <w:rPr>
          <w:rFonts w:cs="Times New Roman"/>
          <w:b/>
          <w:bCs/>
          <w:i/>
          <w:iCs/>
          <w:szCs w:val="26"/>
        </w:rPr>
        <w:t>Thái độ đối với hành vi</w:t>
      </w:r>
      <w:bookmarkEnd w:id="12"/>
      <w:r w:rsidRPr="00762699">
        <w:rPr>
          <w:rFonts w:cs="Times New Roman"/>
          <w:b/>
          <w:bCs/>
          <w:i/>
          <w:iCs/>
          <w:szCs w:val="26"/>
        </w:rPr>
        <w:t xml:space="preserve"> </w:t>
      </w:r>
    </w:p>
    <w:p w14:paraId="63F56310" w14:textId="4DEE9E0B" w:rsidR="00512F7E" w:rsidRDefault="00512F7E" w:rsidP="00D3453E">
      <w:pPr>
        <w:rPr>
          <w:rFonts w:cs="Times New Roman"/>
          <w:szCs w:val="26"/>
        </w:rPr>
      </w:pPr>
      <w:r w:rsidRPr="00512F7E">
        <w:rPr>
          <w:rFonts w:cs="Times New Roman"/>
          <w:szCs w:val="26"/>
        </w:rPr>
        <w:t>Thái độ đối với hành vi là đánh giá của một cá nhân về kết quả thu được từ việc thực hiện một hành vi cụ thể, ám chỉ mức độ đánh giá thuận lợi hay bất lợi về một hành vi của một cá nhân</w:t>
      </w:r>
      <w:r w:rsidR="006D2FC7">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cs="Times New Roman"/>
          <w:szCs w:val="26"/>
        </w:rPr>
        <w:fldChar w:fldCharType="separate"/>
      </w:r>
      <w:r w:rsidR="00F03C2A" w:rsidRPr="00F03C2A">
        <w:rPr>
          <w:rFonts w:cs="Times New Roman"/>
          <w:noProof/>
          <w:szCs w:val="26"/>
          <w:vertAlign w:val="superscript"/>
        </w:rPr>
        <w:t>21</w:t>
      </w:r>
      <w:r w:rsidR="006D2FC7">
        <w:rPr>
          <w:rFonts w:cs="Times New Roman"/>
          <w:szCs w:val="26"/>
        </w:rPr>
        <w:fldChar w:fldCharType="end"/>
      </w:r>
      <w:r w:rsidR="00F61DA3">
        <w:rPr>
          <w:rFonts w:cs="Times New Roman"/>
          <w:szCs w:val="26"/>
        </w:rPr>
        <w:t>.</w:t>
      </w:r>
    </w:p>
    <w:p w14:paraId="16F6B514" w14:textId="753C95A3" w:rsidR="006D2FC7" w:rsidRDefault="005C6E46" w:rsidP="00D3453E">
      <w:pPr>
        <w:rPr>
          <w:rFonts w:cs="Times New Roman"/>
          <w:szCs w:val="26"/>
        </w:rPr>
      </w:pPr>
      <w:r w:rsidRPr="005C6E46">
        <w:rPr>
          <w:rFonts w:cs="Times New Roman"/>
          <w:szCs w:val="26"/>
        </w:rPr>
        <w:t>Thái độ tích cực, bao gồm lợi ích mạnh mẽ v</w:t>
      </w:r>
      <w:r>
        <w:rPr>
          <w:rFonts w:cs="Times New Roman"/>
          <w:szCs w:val="26"/>
        </w:rPr>
        <w:t xml:space="preserve">à </w:t>
      </w:r>
      <w:r w:rsidRPr="005C6E46">
        <w:rPr>
          <w:rFonts w:cs="Times New Roman"/>
          <w:szCs w:val="26"/>
        </w:rPr>
        <w:t>niềm tin vào khả năng của một người, được cho là có ảnh hưởng đáng kể</w:t>
      </w:r>
      <w:r>
        <w:rPr>
          <w:rFonts w:cs="Times New Roman"/>
          <w:szCs w:val="26"/>
        </w:rPr>
        <w:t xml:space="preserve"> </w:t>
      </w:r>
      <w:r w:rsidRPr="005C6E46">
        <w:rPr>
          <w:rFonts w:cs="Times New Roman"/>
          <w:szCs w:val="26"/>
        </w:rPr>
        <w:t xml:space="preserve">ảnh hưởng đến việc học tập và thành công của </w:t>
      </w:r>
      <w:r>
        <w:rPr>
          <w:rFonts w:cs="Times New Roman"/>
          <w:szCs w:val="26"/>
        </w:rPr>
        <w:t>người học.</w:t>
      </w:r>
      <w:r>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Pr>
          <w:rFonts w:cs="Times New Roman"/>
          <w:szCs w:val="26"/>
        </w:rPr>
        <w:fldChar w:fldCharType="separate"/>
      </w:r>
      <w:r w:rsidR="00F03C2A" w:rsidRPr="00F03C2A">
        <w:rPr>
          <w:rFonts w:cs="Times New Roman"/>
          <w:noProof/>
          <w:szCs w:val="26"/>
          <w:vertAlign w:val="superscript"/>
        </w:rPr>
        <w:t>22</w:t>
      </w:r>
      <w:r>
        <w:rPr>
          <w:rFonts w:cs="Times New Roman"/>
          <w:szCs w:val="26"/>
        </w:rPr>
        <w:fldChar w:fldCharType="end"/>
      </w:r>
      <w:r>
        <w:rPr>
          <w:rFonts w:cs="Times New Roman"/>
          <w:szCs w:val="26"/>
        </w:rPr>
        <w:t xml:space="preserve"> </w:t>
      </w:r>
    </w:p>
    <w:p w14:paraId="072F5F5C" w14:textId="3AE64BE7" w:rsidR="00762699" w:rsidRPr="0092344F" w:rsidRDefault="00762699" w:rsidP="00762699">
      <w:pPr>
        <w:rPr>
          <w:rFonts w:cs="Times New Roman"/>
          <w:szCs w:val="26"/>
        </w:rPr>
      </w:pPr>
      <w:r>
        <w:rPr>
          <w:rFonts w:cs="Times New Roman"/>
          <w:szCs w:val="26"/>
        </w:rPr>
        <w:t>Điều dưỡng phải hiểu và có thái độ tích cực</w:t>
      </w:r>
      <w:r>
        <w:rPr>
          <w:rFonts w:cs="Times New Roman"/>
          <w:szCs w:val="26"/>
        </w:rPr>
        <w:t xml:space="preserve"> đối với NCKH</w:t>
      </w:r>
      <w:r>
        <w:rPr>
          <w:rFonts w:cs="Times New Roman"/>
          <w:szCs w:val="26"/>
        </w:rPr>
        <w:t xml:space="preserve"> thì mới có thể</w:t>
      </w:r>
      <w:r>
        <w:rPr>
          <w:rFonts w:cs="Times New Roman"/>
          <w:szCs w:val="26"/>
        </w:rPr>
        <w:t xml:space="preserve"> tăng mức độ tham gia nghiên cứu khoa học và</w:t>
      </w:r>
      <w:r>
        <w:rPr>
          <w:rFonts w:cs="Times New Roman"/>
          <w:szCs w:val="26"/>
        </w:rPr>
        <w:t xml:space="preserve"> sử dụng các bằng chứng vào chăm sóc lâm sàng</w:t>
      </w:r>
      <w:r>
        <w:rPr>
          <w:rFonts w:cs="Times New Roman"/>
          <w:szCs w:val="26"/>
        </w:rPr>
        <w:fldChar w:fldCharType="begin"/>
      </w:r>
      <w:r>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cs="Times New Roman"/>
          <w:szCs w:val="26"/>
        </w:rPr>
        <w:fldChar w:fldCharType="separate"/>
      </w:r>
      <w:r w:rsidRPr="000A4E5F">
        <w:rPr>
          <w:rFonts w:cs="Times New Roman"/>
          <w:noProof/>
          <w:szCs w:val="26"/>
          <w:vertAlign w:val="superscript"/>
        </w:rPr>
        <w:t>3</w:t>
      </w:r>
      <w:r>
        <w:rPr>
          <w:rFonts w:cs="Times New Roman"/>
          <w:szCs w:val="26"/>
        </w:rPr>
        <w:fldChar w:fldCharType="end"/>
      </w:r>
      <w:r>
        <w:rPr>
          <w:rFonts w:cs="Times New Roman"/>
          <w:szCs w:val="26"/>
        </w:rPr>
        <w:t xml:space="preserve">. </w:t>
      </w:r>
      <w:r w:rsidRPr="00762699">
        <w:rPr>
          <w:rFonts w:cs="Times New Roman"/>
          <w:szCs w:val="26"/>
        </w:rPr>
        <w:t>Thái độ là một trong những yếu tổ ảnh</w:t>
      </w:r>
      <w:r>
        <w:rPr>
          <w:rFonts w:cs="Times New Roman"/>
          <w:szCs w:val="26"/>
        </w:rPr>
        <w:t xml:space="preserve"> </w:t>
      </w:r>
      <w:r w:rsidRPr="00762699">
        <w:rPr>
          <w:rFonts w:cs="Times New Roman"/>
          <w:szCs w:val="26"/>
        </w:rPr>
        <w:t>hướng đến sự quan tâm, nỗ lực của sinh viên đối với NCKH. Thái độ tích cực có thể bắt nguồn từ sự hứng thú, tò mò với chủ để nghiên cứu hoặc sự mong muốn cống hiến của sinh viên với cộng đồng</w:t>
      </w:r>
      <w:r w:rsidR="007E6D8B">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7E6D8B">
        <w:rPr>
          <w:rFonts w:cs="Times New Roman"/>
          <w:szCs w:val="26"/>
        </w:rPr>
        <w:fldChar w:fldCharType="separate"/>
      </w:r>
      <w:r w:rsidR="00F03C2A" w:rsidRPr="00F03C2A">
        <w:rPr>
          <w:rFonts w:cs="Times New Roman"/>
          <w:noProof/>
          <w:szCs w:val="26"/>
          <w:vertAlign w:val="superscript"/>
        </w:rPr>
        <w:t>11</w:t>
      </w:r>
      <w:r w:rsidR="007E6D8B">
        <w:rPr>
          <w:rFonts w:cs="Times New Roman"/>
          <w:szCs w:val="26"/>
        </w:rPr>
        <w:fldChar w:fldCharType="end"/>
      </w:r>
      <w:r w:rsidR="007E6D8B">
        <w:rPr>
          <w:rFonts w:cs="Times New Roman"/>
          <w:szCs w:val="26"/>
        </w:rPr>
        <w:t>.</w:t>
      </w:r>
    </w:p>
    <w:p w14:paraId="3A338984" w14:textId="1E0F73A1" w:rsidR="004841B4" w:rsidRPr="00CD74E1" w:rsidRDefault="006A5F00" w:rsidP="008B57F5">
      <w:pPr>
        <w:pStyle w:val="u2"/>
      </w:pPr>
      <w:bookmarkStart w:id="13" w:name="_Toc156588371"/>
      <w:r>
        <w:t>Tổng quan</w:t>
      </w:r>
      <w:r w:rsidR="00DF29BD" w:rsidRPr="00CD74E1">
        <w:t xml:space="preserve"> Nghiên cứu khoa học</w:t>
      </w:r>
      <w:bookmarkEnd w:id="13"/>
    </w:p>
    <w:p w14:paraId="1839ADD0" w14:textId="3CCA6812" w:rsidR="004841B4" w:rsidRPr="0092344F" w:rsidRDefault="004841B4" w:rsidP="00D3453E">
      <w:pPr>
        <w:pStyle w:val="oancuaDanhsach"/>
        <w:numPr>
          <w:ilvl w:val="2"/>
          <w:numId w:val="11"/>
        </w:numPr>
        <w:ind w:left="0" w:firstLine="720"/>
        <w:outlineLvl w:val="2"/>
        <w:rPr>
          <w:rFonts w:cs="Times New Roman"/>
          <w:b/>
          <w:bCs/>
          <w:i/>
          <w:iCs/>
          <w:szCs w:val="26"/>
        </w:rPr>
      </w:pPr>
      <w:bookmarkStart w:id="14" w:name="_Toc156588372"/>
      <w:r w:rsidRPr="0092344F">
        <w:rPr>
          <w:rFonts w:cs="Times New Roman"/>
          <w:b/>
          <w:bCs/>
          <w:i/>
          <w:iCs/>
          <w:szCs w:val="26"/>
        </w:rPr>
        <w:t>Khái niệm</w:t>
      </w:r>
      <w:r w:rsidR="006A5F00">
        <w:rPr>
          <w:rFonts w:cs="Times New Roman"/>
          <w:b/>
          <w:bCs/>
          <w:i/>
          <w:iCs/>
          <w:szCs w:val="26"/>
        </w:rPr>
        <w:t xml:space="preserve"> nghiên cứu khoa học</w:t>
      </w:r>
      <w:bookmarkEnd w:id="14"/>
    </w:p>
    <w:p w14:paraId="7FDFFC40" w14:textId="7FE1DA46" w:rsidR="00C91F5C" w:rsidRPr="0092344F" w:rsidRDefault="00C91F5C" w:rsidP="00D3453E">
      <w:pPr>
        <w:rPr>
          <w:rFonts w:cs="Times New Roman"/>
          <w:szCs w:val="26"/>
        </w:rPr>
      </w:pPr>
      <w:r w:rsidRPr="0092344F">
        <w:rPr>
          <w:rFonts w:cs="Times New Roman"/>
          <w:szCs w:val="26"/>
        </w:rPr>
        <w:t>Nghiên cứu là quá trình nghiên cứu nhằm khám phá bản chất và quy luật của sự vật, hiện tượng trong tự nhiên, xã hội và tư duy</w:t>
      </w:r>
      <w:r w:rsidRPr="0092344F">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23</w:t>
      </w:r>
      <w:r w:rsidRPr="0092344F">
        <w:rPr>
          <w:rFonts w:cs="Times New Roman"/>
          <w:szCs w:val="26"/>
        </w:rPr>
        <w:fldChar w:fldCharType="end"/>
      </w:r>
      <w:r w:rsidR="00F61DA3">
        <w:rPr>
          <w:rFonts w:cs="Times New Roman"/>
          <w:szCs w:val="26"/>
        </w:rPr>
        <w:t>.</w:t>
      </w:r>
    </w:p>
    <w:p w14:paraId="626AC149" w14:textId="11C68A6B" w:rsidR="004841B4" w:rsidRPr="0092344F" w:rsidRDefault="004841B4" w:rsidP="00D3453E">
      <w:pPr>
        <w:rPr>
          <w:rFonts w:cs="Times New Roman"/>
          <w:szCs w:val="26"/>
        </w:rPr>
      </w:pPr>
      <w:r w:rsidRPr="0092344F">
        <w:rPr>
          <w:rFonts w:cs="Times New Roman"/>
          <w:szCs w:val="26"/>
        </w:rPr>
        <w:lastRenderedPageBreak/>
        <w:t>Khoa học về bản chất là hệ thống tri thức, quy luật tồn tại và phát triển của sự vật, hiện tượng tự nhiên, xã hội và tư duy</w:t>
      </w:r>
      <w:r w:rsidRPr="0092344F">
        <w:rPr>
          <w:rFonts w:cs="Times New Roman"/>
          <w:szCs w:val="26"/>
        </w:rPr>
        <w:fldChar w:fldCharType="begin"/>
      </w:r>
      <w:r w:rsidR="00F03C2A">
        <w:rPr>
          <w:rFonts w:cs="Times New Roman"/>
          <w:szCs w:val="26"/>
        </w:rPr>
        <w:instrText xml:space="preserve"> ADDIN EN.CITE &lt;EndNote&gt;&lt;Cite&gt;&lt;Author&gt;hội&lt;/Author&gt;&lt;Year&gt;2018&lt;/Year&gt;&lt;RecNum&gt;73&lt;/RecNum&gt;&lt;DisplayText&gt;&lt;style face="superscript"&gt;24&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lt;/style&gt;&lt;/title&gt;&lt;/titles&gt;&lt;dates&gt;&lt;year&gt;2018&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4</w:t>
      </w:r>
      <w:r w:rsidRPr="0092344F">
        <w:rPr>
          <w:rFonts w:cs="Times New Roman"/>
          <w:szCs w:val="26"/>
        </w:rPr>
        <w:fldChar w:fldCharType="end"/>
      </w:r>
      <w:r w:rsidR="00F61DA3">
        <w:rPr>
          <w:rFonts w:cs="Times New Roman"/>
          <w:szCs w:val="26"/>
        </w:rPr>
        <w:t>.</w:t>
      </w:r>
      <w:r w:rsidRPr="0092344F">
        <w:rPr>
          <w:rFonts w:cs="Times New Roman"/>
          <w:szCs w:val="26"/>
        </w:rPr>
        <w:t xml:space="preserve"> Khái niệm "khoa học," được biết đến bằng tiếng Anh là "science," mang ý nghĩa của "tri thức" và "hiểu biết". Cho đến nay, có nhiều cách định nghĩa khác nhau về khái niệm này. Theo nhận định của Pierre Auger, "khoa học là hệ thống tri thức về mọi loại quy luật vận động của vật chất, những quy luật của tự nhiên, xã hội, và tư duy"</w:t>
      </w:r>
      <w:r w:rsidRPr="0092344F">
        <w:rPr>
          <w:rFonts w:cs="Times New Roman"/>
          <w:szCs w:val="26"/>
        </w:rPr>
        <w:fldChar w:fldCharType="begin"/>
      </w:r>
      <w:r w:rsidR="00F03C2A">
        <w:rPr>
          <w:rFonts w:cs="Times New Roman"/>
          <w:szCs w:val="26"/>
        </w:rPr>
        <w:instrText xml:space="preserve"> ADDIN EN.CITE &lt;EndNote&gt;&lt;Cite&gt;&lt;Author&gt;Auger&lt;/Author&gt;&lt;Year&gt;1961&lt;/Year&gt;&lt;RecNum&gt;79&lt;/RecNum&gt;&lt;DisplayText&gt;&lt;style face="superscript"&gt;25&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5</w:t>
      </w:r>
      <w:r w:rsidRPr="0092344F">
        <w:rPr>
          <w:rFonts w:cs="Times New Roman"/>
          <w:szCs w:val="26"/>
        </w:rPr>
        <w:fldChar w:fldCharType="end"/>
      </w:r>
      <w:r w:rsidR="00F61DA3">
        <w:rPr>
          <w:rFonts w:cs="Times New Roman"/>
          <w:szCs w:val="26"/>
        </w:rPr>
        <w:t>.</w:t>
      </w:r>
      <w:r w:rsidRPr="0092344F">
        <w:rPr>
          <w:rFonts w:cs="Times New Roman"/>
          <w:szCs w:val="26"/>
        </w:rPr>
        <w:t xml:space="preserve"> Từ điển Bách khoa Việt Nam định nghĩa khoa học là "hệ thống tri thức về khoa học tự nhiên, xã hội và tư duy, được tích lũy trong quá trình nhận thức dựa trên cơ sở thực tiễn và thể hiện bằng những khái niệm, phán đoán, học thuyết"</w:t>
      </w:r>
      <w:r w:rsidRPr="0092344F">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26</w:t>
      </w:r>
      <w:r w:rsidRPr="0092344F">
        <w:rPr>
          <w:rFonts w:cs="Times New Roman"/>
          <w:szCs w:val="26"/>
        </w:rPr>
        <w:fldChar w:fldCharType="end"/>
      </w:r>
      <w:r w:rsidR="00F61DA3">
        <w:rPr>
          <w:rFonts w:cs="Times New Roman"/>
          <w:szCs w:val="26"/>
        </w:rPr>
        <w:t>.</w:t>
      </w:r>
    </w:p>
    <w:p w14:paraId="3058E5B2" w14:textId="714660BC" w:rsidR="004841B4" w:rsidRPr="0092344F" w:rsidRDefault="004841B4" w:rsidP="00D3453E">
      <w:pPr>
        <w:rPr>
          <w:rFonts w:cs="Times New Roman"/>
          <w:szCs w:val="26"/>
        </w:rPr>
      </w:pPr>
      <w:r w:rsidRPr="0092344F">
        <w:rPr>
          <w:rFonts w:cs="Times New Roman"/>
          <w:szCs w:val="26"/>
        </w:rPr>
        <w:t>Nghiên cứu được thực hiện với mục đích đóng góp cho khoa học bằng cách thu thập và giải thích thông tin một cách có hệ thống và đánh giá dữ liệu một cách có kế hoạch được gọi là nghiên cứu khoa học; nhà nghiên cứu là con người tiến hành nghiên cứu này. Kết quả thu được từ một nhóm nhỏ thông qua nghiên cứu khoa học xã hội hóa và mới lạ. Thông tin được tiết lộ liên quan đến chẩn đoán, điều trị và độ tin cậy của ứng dụng. Mục đích của việc xem xét này là để cung cấp thông tin về định nghĩa, phân loại và phương pháp nghiên cứu khoa học</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r w:rsidRPr="0092344F">
        <w:rPr>
          <w:rFonts w:cs="Times New Roman"/>
          <w:szCs w:val="26"/>
        </w:rPr>
        <w:t xml:space="preserve"> </w:t>
      </w:r>
    </w:p>
    <w:p w14:paraId="5AC3DAB2" w14:textId="3BDE53AD" w:rsidR="004841B4" w:rsidRPr="0092344F" w:rsidRDefault="004841B4" w:rsidP="00D3453E">
      <w:pPr>
        <w:pStyle w:val="oancuaDanhsach"/>
        <w:numPr>
          <w:ilvl w:val="2"/>
          <w:numId w:val="11"/>
        </w:numPr>
        <w:ind w:left="0" w:firstLine="720"/>
        <w:outlineLvl w:val="2"/>
        <w:rPr>
          <w:rFonts w:cs="Times New Roman"/>
          <w:b/>
          <w:bCs/>
          <w:i/>
          <w:iCs/>
          <w:szCs w:val="26"/>
        </w:rPr>
      </w:pPr>
      <w:bookmarkStart w:id="15" w:name="_Toc156588373"/>
      <w:r w:rsidRPr="0092344F">
        <w:rPr>
          <w:rFonts w:cs="Times New Roman"/>
          <w:b/>
          <w:bCs/>
          <w:i/>
          <w:iCs/>
          <w:szCs w:val="26"/>
        </w:rPr>
        <w:t>Phân loại</w:t>
      </w:r>
      <w:r w:rsidR="0006406F">
        <w:rPr>
          <w:rFonts w:cs="Times New Roman"/>
          <w:b/>
          <w:bCs/>
          <w:i/>
          <w:iCs/>
          <w:szCs w:val="26"/>
        </w:rPr>
        <w:t xml:space="preserve"> nghiên cứu khoa học</w:t>
      </w:r>
      <w:bookmarkEnd w:id="15"/>
      <w:r w:rsidR="0006406F">
        <w:rPr>
          <w:rFonts w:cs="Times New Roman"/>
          <w:b/>
          <w:bCs/>
          <w:i/>
          <w:iCs/>
          <w:szCs w:val="26"/>
        </w:rPr>
        <w:t xml:space="preserve"> </w:t>
      </w:r>
    </w:p>
    <w:p w14:paraId="6A9D3D5C" w14:textId="4E5C94B0" w:rsidR="004841B4" w:rsidRPr="0092344F" w:rsidRDefault="004841B4" w:rsidP="00D3453E">
      <w:pPr>
        <w:rPr>
          <w:rFonts w:cs="Times New Roman"/>
          <w:szCs w:val="26"/>
        </w:rPr>
      </w:pPr>
      <w:r w:rsidRPr="0092344F">
        <w:rPr>
          <w:rFonts w:cs="Times New Roman"/>
          <w:szCs w:val="26"/>
        </w:rPr>
        <w:t xml:space="preserve">Phân loại nghiên cứu khoa học có thể thực hiện dựa trên nhiều tiêu chí khác nhau. Cụ thể, việc phân loại có thể dựa trên các kỹ thuật thu thập dữ liệu liên quan đến quan hệ nhân quả, mối quan hệ thời gian, và phương tiện áp dụng trong quá trình nghiên cứu theo Ceyda Ozhan Caparlar </w:t>
      </w:r>
      <w:r w:rsidR="006C0DD3" w:rsidRPr="0092344F">
        <w:rPr>
          <w:rFonts w:cs="Times New Roman"/>
          <w:szCs w:val="26"/>
        </w:rPr>
        <w:t xml:space="preserve">và </w:t>
      </w:r>
      <w:r w:rsidRPr="0092344F">
        <w:rPr>
          <w:rFonts w:cs="Times New Roman"/>
          <w:szCs w:val="26"/>
        </w:rPr>
        <w:t xml:space="preserve">Asli Donmez (2016): </w:t>
      </w:r>
    </w:p>
    <w:p w14:paraId="2D47E0A5" w14:textId="2B45FE1D" w:rsidR="004841B4" w:rsidRPr="0092344F" w:rsidRDefault="004841B4" w:rsidP="00D3453E">
      <w:pPr>
        <w:rPr>
          <w:rFonts w:cs="Times New Roman"/>
          <w:szCs w:val="26"/>
        </w:rPr>
      </w:pPr>
      <w:r w:rsidRPr="0092344F">
        <w:rPr>
          <w:rFonts w:cs="Times New Roman"/>
          <w:szCs w:val="26"/>
        </w:rPr>
        <w:t>Theo kỹ thuật thu thập dữ liệu: Quan sát, thực nghiệm.</w:t>
      </w:r>
    </w:p>
    <w:p w14:paraId="3981D4D6" w14:textId="69538711" w:rsidR="004841B4" w:rsidRPr="0092344F" w:rsidRDefault="004841B4" w:rsidP="00D3453E">
      <w:pPr>
        <w:rPr>
          <w:rFonts w:cs="Times New Roman"/>
          <w:szCs w:val="26"/>
        </w:rPr>
      </w:pPr>
      <w:r w:rsidRPr="0092344F">
        <w:rPr>
          <w:rFonts w:cs="Times New Roman"/>
          <w:szCs w:val="26"/>
        </w:rPr>
        <w:t>Theo mối quan hệ nhân quả: Mô tả, phân tích.</w:t>
      </w:r>
    </w:p>
    <w:p w14:paraId="44CEE6BD" w14:textId="116BBCBC" w:rsidR="004841B4" w:rsidRPr="0092344F" w:rsidRDefault="004841B4" w:rsidP="00D3453E">
      <w:pPr>
        <w:rPr>
          <w:rFonts w:cs="Times New Roman"/>
          <w:szCs w:val="26"/>
        </w:rPr>
      </w:pPr>
      <w:r w:rsidRPr="0092344F">
        <w:rPr>
          <w:rFonts w:cs="Times New Roman"/>
          <w:szCs w:val="26"/>
        </w:rPr>
        <w:t>Theo mối quan hệ với thời gian: Hồi tưởng, có triển vọng, mặt cắt ngang.</w:t>
      </w:r>
    </w:p>
    <w:p w14:paraId="5076C80F" w14:textId="199783AE" w:rsidR="004841B4" w:rsidRPr="0092344F" w:rsidRDefault="004841B4" w:rsidP="00D3453E">
      <w:pPr>
        <w:ind w:left="720"/>
        <w:rPr>
          <w:rFonts w:cs="Times New Roman"/>
          <w:szCs w:val="26"/>
        </w:rPr>
      </w:pPr>
      <w:r w:rsidRPr="0092344F">
        <w:rPr>
          <w:rFonts w:cs="Times New Roman"/>
          <w:szCs w:val="26"/>
        </w:rPr>
        <w:t>Theo phương tiện mà chúng được áp dụng: Lâm sàng, phòng thí nghiệm, nghiên cứu mô tả xã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6BDCDCD9" w14:textId="0C5EA8DF" w:rsidR="006C0DD3" w:rsidRPr="0092344F" w:rsidRDefault="004841B4" w:rsidP="00D3453E">
      <w:pPr>
        <w:rPr>
          <w:rFonts w:cs="Times New Roman"/>
          <w:szCs w:val="26"/>
        </w:rPr>
      </w:pPr>
      <w:r w:rsidRPr="0092344F">
        <w:rPr>
          <w:rFonts w:cs="Times New Roman"/>
          <w:szCs w:val="26"/>
        </w:rPr>
        <w:t>Một phương pháp khác là phân loại nghiên cứu theo các đặc điểm mô tả hoặc phân tích của nó. Đánh giá này được viết theo phương pháp phân loại này:</w:t>
      </w:r>
    </w:p>
    <w:p w14:paraId="4445CE7A" w14:textId="43014656" w:rsidR="006C0DD3" w:rsidRPr="0092344F" w:rsidRDefault="004841B4" w:rsidP="00D3453E">
      <w:pPr>
        <w:rPr>
          <w:rFonts w:cs="Times New Roman"/>
          <w:szCs w:val="26"/>
        </w:rPr>
      </w:pPr>
      <w:r w:rsidRPr="0092344F">
        <w:rPr>
          <w:rFonts w:cs="Times New Roman"/>
          <w:szCs w:val="26"/>
        </w:rPr>
        <w:t xml:space="preserve">Nghiên cứu mô tả: người tham gia nghiên cứu chú trọng vào việc quan sát và phân tích sự phân bố của các loại bệnh dựa trên vị trí và thời gian trong cộng đồng. Phương pháp này bao gồm việc thực hiện các báo cáo trường hợp, chuỗi trường hợp, </w:t>
      </w:r>
      <w:r w:rsidRPr="0092344F">
        <w:rPr>
          <w:rFonts w:cs="Times New Roman"/>
          <w:szCs w:val="26"/>
        </w:rPr>
        <w:lastRenderedPageBreak/>
        <w:t>và nghiên cứu giám sát để hiểu rõ hơn về xu hướng và biến động của các bệnh lý trong xã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4D3354A7" w14:textId="66345144" w:rsidR="006C0DD3" w:rsidRPr="0092344F" w:rsidRDefault="004841B4" w:rsidP="00D3453E">
      <w:pPr>
        <w:rPr>
          <w:rFonts w:cs="Times New Roman"/>
          <w:szCs w:val="26"/>
        </w:rPr>
      </w:pPr>
      <w:r w:rsidRPr="0092344F">
        <w:rPr>
          <w:rFonts w:cs="Times New Roman"/>
          <w:szCs w:val="26"/>
        </w:rPr>
        <w:t>Báo cáo tình huống là một loại nghiên cứu mô tả phổ biến nhất, trong đó tập trung vào việc kiểm tra một trường hợp đơn lẻ có các đặc điểm và tình huống khác nhau trong xã hội. Ví dụ cụ thể là thực hiện quá trình gây mê toàn thân ở một bệnh nhân mang thai mắc bệnh mucopolysaccharidosis, nhằm đánh giá và mô tả chi tiết về tình huống đó</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0A9F8228" w14:textId="72B5B0D3" w:rsidR="006C0DD3" w:rsidRPr="0092344F" w:rsidRDefault="004841B4" w:rsidP="00D3453E">
      <w:pPr>
        <w:rPr>
          <w:rFonts w:cs="Times New Roman"/>
          <w:szCs w:val="26"/>
        </w:rPr>
      </w:pPr>
      <w:r w:rsidRPr="0092344F">
        <w:rPr>
          <w:rFonts w:cs="Times New Roman"/>
          <w:szCs w:val="26"/>
        </w:rPr>
        <w:t>Chuỗi trường hợp là một mô tả về những trường hợp được lặp đi lặp lại, chia sẻ các đặc điểm chung. Ví dụ, một chuỗi trường hợp có thể tập trung vào các trường hợp đau liên quan đến giảm đau lao động thần kinh. Điều đáng chú ý là, các trường hợp có tăng thân nhiệt ác tính thường không được coi là một chuỗi trường hợp, vì chúng hiếm khi xuất hiện trong quá trình phát triển lịch sử và không được chấp nhận như là một dạng chuỗi trường hợp</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C16BF5A" w14:textId="7E28C102" w:rsidR="004841B4" w:rsidRPr="0092344F" w:rsidRDefault="004841B4" w:rsidP="00D3453E">
      <w:pPr>
        <w:rPr>
          <w:rFonts w:cs="Times New Roman"/>
          <w:szCs w:val="26"/>
        </w:rPr>
      </w:pPr>
      <w:r w:rsidRPr="0092344F">
        <w:rPr>
          <w:rFonts w:cs="Times New Roman"/>
          <w:szCs w:val="26"/>
        </w:rPr>
        <w:t>Nghiên cứu giám sát là quá trình thu thập và ghi lại kết quả từ cơ sở dữ liệu theo dõi một vấn đề sức khỏe trong một khoảng thời gian xác định. Ví dụ, một nghiên cứu giám sát có thể tập trung vào việc theo dõi và ghi lại các trường hợp lây nhiễm chéo trong quá trình gây mê tại phòng chăm sóc đặc biệt. Đây là phương pháp giúp hiểu rõ và theo dõi diễn biến của vấn đề sức khỏe trong cộng đồng một cách có hệ thố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7691EBB9" w14:textId="1ABABCAD" w:rsidR="004841B4" w:rsidRPr="0092344F" w:rsidRDefault="004841B4" w:rsidP="00D3453E">
      <w:pPr>
        <w:rPr>
          <w:rFonts w:cs="Times New Roman"/>
          <w:szCs w:val="26"/>
        </w:rPr>
      </w:pPr>
      <w:r w:rsidRPr="0092344F">
        <w:rPr>
          <w:rFonts w:cs="Times New Roman"/>
          <w:szCs w:val="26"/>
        </w:rPr>
        <w:t>Nghiên cứu phân tích có sự đặc biệt quan trọng so với nghiên cứu mô tả chủ yếu ở chỗ có sự hiện diện của một nhóm so sánh. Nghiên cứu này thường được phân thành hai loại chính là nghiên cứu quan sát và nghiên cứu can thiệp. Điều này đặt ra một khía cạnh quan trọng vì sự có mặt của nhóm so sánh giúp nghiên cứu đánh giá và phân tích sự khác biệt và tương đồng giữa các điều kiện nghiên cứu</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70D0E38" w14:textId="33C99BC9" w:rsidR="004841B4" w:rsidRPr="0092344F" w:rsidRDefault="004841B4" w:rsidP="00D3453E">
      <w:pPr>
        <w:rPr>
          <w:rFonts w:cs="Times New Roman"/>
          <w:szCs w:val="26"/>
        </w:rPr>
      </w:pPr>
      <w:r w:rsidRPr="0092344F">
        <w:rPr>
          <w:rFonts w:cs="Times New Roman"/>
          <w:szCs w:val="26"/>
        </w:rPr>
        <w:t xml:space="preserve">Nghiên cứu quan sát là quá trình phân nhóm và đánh giá người tham gia theo một kế hoạch hoặc giao thức nghiên cứu. Nó hấp dẫn hơn so với các loại nghiên cứu khác khi có sẵn dữ liệu lân sảng cần thiết, giúp việc đưa ra kết luận nhanh chóng và chi phí thấp. Tuy nhiên, trong nghiên cứu quan sát, các yếu tố và sự kiện được kiểm tra không nằm trong tầm kiểm soát của nhà nghiên cứu, không thể thay đổi chúng khi cần. Tất cả các yếu tố, trừ những điểm đã được kiểm tra, không giữ được cố định. Việc sử dụng lấy ngẫu nhiên có thể bị hạn chế trong một số tình huống, và không phải </w:t>
      </w:r>
      <w:r w:rsidRPr="0092344F">
        <w:rPr>
          <w:rFonts w:cs="Times New Roman"/>
          <w:szCs w:val="26"/>
        </w:rPr>
        <w:lastRenderedPageBreak/>
        <w:t>lúc nào cũng dẫn đến phát hiện rõ ràng và hoàn toàn mối quan hệ nhân quả. Kết quả thu được từ nghiên cứu quan sát thường có tính áp dụng cao với các tình huống thực tế, do sự kiểm tra các sự kiện nguyên trạng và điều kiện đặc biệt không được tạo ra. Tuy nhiên, vì hầu hết các trường hợp quan sát không thể lặp lại, nên có thể khó tạo ra các điều kiện tương tự. Một số nghiên cứu có thể tiếp cận dưới dạng thử nghiệm sau khi nhà nghiên cứu can thiệp, chờ đợi kết quả và quan sát thông tin. Các nghiên cứu thực nghiệm thường diễn ra dưới dạng thử nghiệm lâm sàng hoặc trên động vật trong phòng thí nghiệm. Nghiên cứu quan sát phân tích có thể được phân loại thành nghiên cứu thuần tập, bệnh chứng và nghiên cứu cắt nga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2AE7577B" w14:textId="07C8DACC" w:rsidR="004841B4" w:rsidRPr="0092344F" w:rsidRDefault="004841B4" w:rsidP="00D3453E">
      <w:pPr>
        <w:rPr>
          <w:rFonts w:cs="Times New Roman"/>
          <w:szCs w:val="26"/>
        </w:rPr>
      </w:pPr>
      <w:r w:rsidRPr="0092344F">
        <w:rPr>
          <w:rFonts w:cs="Times New Roman"/>
          <w:szCs w:val="26"/>
        </w:rPr>
        <w:t>Nghiên cứu thuần tập (Tiền cứu, Hồi cứu và Đa hướng): Một nhóm thuần tập là một nhóm được tạo ra bởi những bệnh nhân có những đặc điểm chung. Nghiên cứu thuần tập là loại nghiên cứu trong đó một nhóm bệnh nhân được theo dõi theo thời gian, ví dụ như so sánh kết quả học tập của trẻ em (những người được gây mê trong thời kỳ sơ sinh) khi chúng đạt đến tuổi vị thành niên. Trước hết, những người tham gia nghiên cứu được kiểm soát về căn bệnh đang được điều tra, và bệnh nhân có thể bị loại khỏi nghiên cứu nếu cần. Những người tham gia khỏe mạnh được đánh giá về mức độ tiếp xúc với hiệu ứng. Sau đó, nhóm thuần tập được theo dõi trong một khoảng thời gian đủ để theo dõi sự xuất hiện của bệnh, và tiến triển của bệnh được nghiên cứu. Nguy cơ mắc bệnh giữa nhóm thơi nghiệm và nhóm không tiếp xúc với tác động được tính toán và đánh giá, và tỷ lệ này được gọi là rủi ro tương đối. Nguy cơ tương đối biểu thị mức độ tiếp xúc với tác động ảnh hưởng đến bệnh</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7CC78BF6" w14:textId="626A7598" w:rsidR="004841B4" w:rsidRPr="0092344F" w:rsidRDefault="004841B4" w:rsidP="00D3453E">
      <w:pPr>
        <w:rPr>
          <w:rFonts w:cs="Times New Roman"/>
          <w:szCs w:val="26"/>
        </w:rPr>
      </w:pPr>
      <w:r w:rsidRPr="0092344F">
        <w:rPr>
          <w:rFonts w:cs="Times New Roman"/>
          <w:szCs w:val="26"/>
        </w:rPr>
        <w:t>Nghiên cứu bệnh ch</w:t>
      </w:r>
      <w:r w:rsidR="000E042C">
        <w:rPr>
          <w:rFonts w:cs="Times New Roman"/>
          <w:szCs w:val="26"/>
        </w:rPr>
        <w:t>ứng</w:t>
      </w:r>
      <w:r w:rsidRPr="0092344F">
        <w:rPr>
          <w:rFonts w:cs="Times New Roman"/>
          <w:szCs w:val="26"/>
        </w:rPr>
        <w:t xml:space="preserve"> là một loại nghiên cứu thuần tập hồi cứu, trong đó mối quan hệ nhân quả được xem xét từ kết quả đến nguyên nhân. Việc phát hiện hoặc xác định dữ liệu phụ thuộc vào thông tin đã được ghi lại trong quá khứ, và nhà nghiên cứu không có quyền kiểm soát trực tiếp đối với dữ liệu nà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E516171" w14:textId="754230BF" w:rsidR="004841B4" w:rsidRPr="0092344F" w:rsidRDefault="004841B4" w:rsidP="00D3453E">
      <w:pPr>
        <w:rPr>
          <w:rFonts w:cs="Times New Roman"/>
          <w:szCs w:val="26"/>
        </w:rPr>
      </w:pPr>
      <w:r w:rsidRPr="0092344F">
        <w:rPr>
          <w:rFonts w:cs="Times New Roman"/>
          <w:szCs w:val="26"/>
        </w:rPr>
        <w:t xml:space="preserve">Trong nghiên cứu cắt ngang, các bệnh nhân hoặc sự kiện được kiểm tra tại một thời điểm cụ thể. Các nghiên cứu về tỷ lệ hiện mắc (tỷ lệ phần trăm dân số mắc bệnh tại một thời điểm nhất định) tập trung vào chẩn đoán và cơ chế bệnh, xem xét mối quan hệ nguyên nhân và kết quả ở cùng một cấp độ. Nghiên cứu cắt ngang mang lại lợi ích là có thể đưa ra kết luận tương đối nhanh chóng. Tuy nhiên, đối với các bệnh </w:t>
      </w:r>
      <w:r w:rsidRPr="0092344F">
        <w:rPr>
          <w:rFonts w:cs="Times New Roman"/>
          <w:szCs w:val="26"/>
        </w:rPr>
        <w:lastRenderedPageBreak/>
        <w:t>hiếm gặp, việc có được kết quả đáng tin cậy từ các nghiên cứu như vậy có thể khó khă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6313F64E" w14:textId="2F15A563" w:rsidR="004841B4" w:rsidRPr="0092344F" w:rsidRDefault="004841B4" w:rsidP="00D3453E">
      <w:pPr>
        <w:rPr>
          <w:rFonts w:cs="Times New Roman"/>
          <w:szCs w:val="26"/>
        </w:rPr>
      </w:pPr>
      <w:r w:rsidRPr="0092344F">
        <w:rPr>
          <w:rFonts w:cs="Times New Roman"/>
          <w:szCs w:val="26"/>
        </w:rPr>
        <w:t>Nghiên cứu can thiệp (Nghiên cứu thử nghiệm): Trong loại hình nghiên cứu này, tồn tại một nhóm đối chứng nhằm mục đích thử nghiệm. Quyết định về việc người tham gia sẽ tiếp xúc với tác động nào trong nghiên cứu được đưa ra bởi nhà nghiên cứu. Sau khi can thiệp, nhà nghiên cứu theo dõi, chờ đợi kết quả, quan sát và thu thập dữ liệu. Các nghiên cứu can thiệp thường được phân chia thành hai loại chính là nghiên cứu bản thực nghiệm và nghiên cứu lâm sà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FDCE867" w14:textId="0BCD34D1" w:rsidR="004841B4" w:rsidRPr="0092344F" w:rsidRDefault="004841B4" w:rsidP="00D3453E">
      <w:pPr>
        <w:rPr>
          <w:rFonts w:cs="Times New Roman"/>
          <w:szCs w:val="26"/>
        </w:rPr>
      </w:pPr>
      <w:r w:rsidRPr="0092344F">
        <w:rPr>
          <w:rFonts w:cs="Times New Roman"/>
          <w:szCs w:val="26"/>
        </w:rPr>
        <w:t>Nghiên cứu bản thực nghiệm: Chúng được thực hiện trong những trường hợp đòi hỏi kết quả nhanh chóng và không thể ngẫu nhiên hóa người tham gia hoặc khu vực nghiên cứu. Ví dụ, một nghiên cứu bản thực nghiệm có thể liên quan đến đào tạo về rửa tay và so sánh tần suất nhiễm trùng trong bệnh viện trước và sau khi thực hiện biện pháp rửa ta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769A2F4" w14:textId="27563B2C" w:rsidR="004841B4" w:rsidRPr="0092344F" w:rsidRDefault="004841B4" w:rsidP="00D3453E">
      <w:pPr>
        <w:rPr>
          <w:rFonts w:cs="Times New Roman"/>
          <w:szCs w:val="26"/>
        </w:rPr>
      </w:pPr>
      <w:r w:rsidRPr="0092344F">
        <w:rPr>
          <w:rFonts w:cs="Times New Roman"/>
          <w:szCs w:val="26"/>
        </w:rPr>
        <w:t>Nghiên cứu lâm sàng: Đây là những nghiên cứu tiền cứu thực hiện với một nhóm đối chứng để so sánh hiệu quả và giá trị của một can thiệp trong một bối cảnh lâm sàng cụ thể. Nghiên cứu lâm sàng và nghiên cứu có ý nghĩa tương tự. Các mảng nghiên cứu này liên quan đến thuốc, can thiệp xâm lấn, thiết bị y tế hoạt động, chế độ ăn uống, vật lý trị liệu và các công cụ chẩn đoá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B1E56F9" w14:textId="526C4171" w:rsidR="004841B4" w:rsidRPr="0092344F" w:rsidRDefault="004841B4" w:rsidP="00D3453E">
      <w:pPr>
        <w:pStyle w:val="oancuaDanhsach"/>
        <w:numPr>
          <w:ilvl w:val="2"/>
          <w:numId w:val="11"/>
        </w:numPr>
        <w:ind w:left="0" w:firstLine="720"/>
        <w:outlineLvl w:val="2"/>
        <w:rPr>
          <w:rFonts w:cs="Times New Roman"/>
          <w:b/>
          <w:bCs/>
          <w:i/>
          <w:iCs/>
          <w:szCs w:val="26"/>
        </w:rPr>
      </w:pPr>
      <w:bookmarkStart w:id="16" w:name="_Toc156588374"/>
      <w:r w:rsidRPr="0092344F">
        <w:rPr>
          <w:rFonts w:cs="Times New Roman"/>
          <w:b/>
          <w:bCs/>
          <w:i/>
          <w:iCs/>
          <w:szCs w:val="26"/>
        </w:rPr>
        <w:t>Các lĩnh vực nghiên cứu khoa học</w:t>
      </w:r>
      <w:bookmarkEnd w:id="16"/>
    </w:p>
    <w:p w14:paraId="7C6943AC" w14:textId="468BD630" w:rsidR="00480618" w:rsidRDefault="00241C38" w:rsidP="00D3453E">
      <w:pPr>
        <w:rPr>
          <w:rFonts w:cs="Times New Roman"/>
          <w:szCs w:val="26"/>
        </w:rPr>
      </w:pPr>
      <w:r w:rsidRPr="0092344F">
        <w:rPr>
          <w:rFonts w:cs="Times New Roman"/>
          <w:szCs w:val="26"/>
        </w:rPr>
        <w:t>Theo Bảng phân loại lĩnh vực nghiên cứu khoa học và công nghệ (Ban hành kèm theo Quyết định số 12/2008/QĐ-BKHCN và đính chính theo Quyết định 37/QĐ- BKHCN ngày 14/1/2009), khoa học có thể được phân loại (theo Mã cấp 1) như sau</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44893B4F" w14:textId="5D85D777" w:rsidR="00A719FC" w:rsidRPr="00CD74E1" w:rsidRDefault="00124003" w:rsidP="00D3453E">
      <w:pPr>
        <w:pStyle w:val="Chuthich"/>
        <w:spacing w:after="0"/>
        <w:rPr>
          <w:rFonts w:cs="Times New Roman"/>
          <w:szCs w:val="26"/>
        </w:rPr>
      </w:pPr>
      <w:bookmarkStart w:id="17" w:name="_Toc156580014"/>
      <w:r w:rsidRPr="00CD74E1">
        <w:rPr>
          <w:bCs/>
        </w:rPr>
        <w:t>Bảng</w:t>
      </w:r>
      <w:r w:rsidR="00CD74E1" w:rsidRPr="00CD74E1">
        <w:rPr>
          <w:bCs/>
        </w:rPr>
        <w:t xml:space="preserve"> </w:t>
      </w:r>
      <w:r w:rsidR="00CD74E1">
        <w:rPr>
          <w:bCs/>
        </w:rPr>
        <w:t>2</w:t>
      </w:r>
      <w:r w:rsidR="00DC23E3"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Các lĩnh vực nghiên cứu khoa học</w:t>
      </w:r>
      <w:bookmarkEnd w:id="17"/>
    </w:p>
    <w:tbl>
      <w:tblPr>
        <w:tblStyle w:val="LiBang"/>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D3453E">
            <w:pPr>
              <w:jc w:val="center"/>
              <w:rPr>
                <w:rFonts w:cs="Times New Roman"/>
                <w:szCs w:val="26"/>
              </w:rPr>
            </w:pPr>
            <w:r w:rsidRPr="0092344F">
              <w:rPr>
                <w:rFonts w:cs="Times New Roman"/>
                <w:szCs w:val="26"/>
              </w:rPr>
              <w:t>MÃ CẤP 1</w:t>
            </w:r>
          </w:p>
        </w:tc>
        <w:tc>
          <w:tcPr>
            <w:tcW w:w="5220" w:type="dxa"/>
            <w:vAlign w:val="bottom"/>
          </w:tcPr>
          <w:p w14:paraId="18931F28" w14:textId="77777777" w:rsidR="00480618" w:rsidRPr="0092344F" w:rsidRDefault="00480618" w:rsidP="00D3453E">
            <w:pPr>
              <w:jc w:val="center"/>
              <w:rPr>
                <w:rFonts w:cs="Times New Roman"/>
                <w:szCs w:val="26"/>
              </w:rPr>
            </w:pPr>
            <w:r w:rsidRPr="0092344F">
              <w:rPr>
                <w:rFonts w:cs="Times New Roman"/>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D3453E">
            <w:pPr>
              <w:jc w:val="center"/>
              <w:rPr>
                <w:rFonts w:cs="Times New Roman"/>
                <w:szCs w:val="26"/>
              </w:rPr>
            </w:pPr>
            <w:r w:rsidRPr="0092344F">
              <w:rPr>
                <w:rFonts w:cs="Times New Roman"/>
                <w:szCs w:val="26"/>
              </w:rPr>
              <w:t>1</w:t>
            </w:r>
          </w:p>
        </w:tc>
        <w:tc>
          <w:tcPr>
            <w:tcW w:w="5220" w:type="dxa"/>
            <w:vAlign w:val="bottom"/>
          </w:tcPr>
          <w:p w14:paraId="3BF9D76C" w14:textId="77777777" w:rsidR="00480618" w:rsidRPr="0092344F" w:rsidRDefault="00480618" w:rsidP="00D3453E">
            <w:pPr>
              <w:rPr>
                <w:rFonts w:cs="Times New Roman"/>
                <w:szCs w:val="26"/>
              </w:rPr>
            </w:pPr>
            <w:r w:rsidRPr="0092344F">
              <w:rPr>
                <w:rFonts w:cs="Times New Roman"/>
                <w:szCs w:val="26"/>
              </w:rPr>
              <w:t>Khoa học tự nhiên</w:t>
            </w:r>
          </w:p>
        </w:tc>
      </w:tr>
      <w:tr w:rsidR="006C0DD3" w:rsidRPr="0092344F" w14:paraId="6C421A12" w14:textId="77777777" w:rsidTr="000F0B41">
        <w:tc>
          <w:tcPr>
            <w:tcW w:w="1710" w:type="dxa"/>
            <w:vAlign w:val="bottom"/>
          </w:tcPr>
          <w:p w14:paraId="37F65D27" w14:textId="77777777" w:rsidR="00480618" w:rsidRPr="0092344F" w:rsidRDefault="00480618" w:rsidP="00D3453E">
            <w:pPr>
              <w:jc w:val="center"/>
              <w:rPr>
                <w:rFonts w:cs="Times New Roman"/>
                <w:szCs w:val="26"/>
              </w:rPr>
            </w:pPr>
            <w:r w:rsidRPr="0092344F">
              <w:rPr>
                <w:rFonts w:cs="Times New Roman"/>
                <w:szCs w:val="26"/>
              </w:rPr>
              <w:t>2</w:t>
            </w:r>
          </w:p>
        </w:tc>
        <w:tc>
          <w:tcPr>
            <w:tcW w:w="5220" w:type="dxa"/>
            <w:vAlign w:val="bottom"/>
          </w:tcPr>
          <w:p w14:paraId="016073AB" w14:textId="77777777" w:rsidR="00480618" w:rsidRPr="0092344F" w:rsidRDefault="00480618" w:rsidP="00D3453E">
            <w:pPr>
              <w:rPr>
                <w:rFonts w:cs="Times New Roman"/>
                <w:szCs w:val="26"/>
              </w:rPr>
            </w:pPr>
            <w:r w:rsidRPr="0092344F">
              <w:rPr>
                <w:rFonts w:cs="Times New Roman"/>
                <w:szCs w:val="26"/>
              </w:rPr>
              <w:t>Khoa học kỹ thuật và công nghệ</w:t>
            </w:r>
          </w:p>
        </w:tc>
      </w:tr>
      <w:tr w:rsidR="006C0DD3" w:rsidRPr="0092344F" w14:paraId="1B01A320" w14:textId="77777777" w:rsidTr="000F0B41">
        <w:tc>
          <w:tcPr>
            <w:tcW w:w="1710" w:type="dxa"/>
            <w:vAlign w:val="bottom"/>
          </w:tcPr>
          <w:p w14:paraId="3EEF1229" w14:textId="77777777" w:rsidR="00480618" w:rsidRPr="0092344F" w:rsidRDefault="00480618" w:rsidP="00D3453E">
            <w:pPr>
              <w:jc w:val="center"/>
              <w:rPr>
                <w:rFonts w:cs="Times New Roman"/>
                <w:szCs w:val="26"/>
              </w:rPr>
            </w:pPr>
            <w:r w:rsidRPr="0092344F">
              <w:rPr>
                <w:rFonts w:cs="Times New Roman"/>
                <w:szCs w:val="26"/>
              </w:rPr>
              <w:t>3</w:t>
            </w:r>
          </w:p>
        </w:tc>
        <w:tc>
          <w:tcPr>
            <w:tcW w:w="5220" w:type="dxa"/>
            <w:vAlign w:val="bottom"/>
          </w:tcPr>
          <w:p w14:paraId="74988A61" w14:textId="77777777" w:rsidR="00480618" w:rsidRPr="0092344F" w:rsidRDefault="00480618" w:rsidP="00D3453E">
            <w:pPr>
              <w:rPr>
                <w:rFonts w:cs="Times New Roman"/>
                <w:szCs w:val="26"/>
              </w:rPr>
            </w:pPr>
            <w:r w:rsidRPr="0092344F">
              <w:rPr>
                <w:rFonts w:cs="Times New Roman"/>
                <w:szCs w:val="26"/>
              </w:rPr>
              <w:t>Khoa học y, dược</w:t>
            </w:r>
          </w:p>
        </w:tc>
      </w:tr>
      <w:tr w:rsidR="006C0DD3" w:rsidRPr="0092344F" w14:paraId="5732164D" w14:textId="77777777" w:rsidTr="000F0B41">
        <w:tc>
          <w:tcPr>
            <w:tcW w:w="1710" w:type="dxa"/>
            <w:vAlign w:val="bottom"/>
          </w:tcPr>
          <w:p w14:paraId="28DBCE14" w14:textId="77777777" w:rsidR="00480618" w:rsidRPr="0092344F" w:rsidRDefault="00480618" w:rsidP="00D3453E">
            <w:pPr>
              <w:jc w:val="center"/>
              <w:rPr>
                <w:rFonts w:cs="Times New Roman"/>
                <w:szCs w:val="26"/>
              </w:rPr>
            </w:pPr>
            <w:r w:rsidRPr="0092344F">
              <w:rPr>
                <w:rFonts w:cs="Times New Roman"/>
                <w:szCs w:val="26"/>
              </w:rPr>
              <w:t>4</w:t>
            </w:r>
          </w:p>
        </w:tc>
        <w:tc>
          <w:tcPr>
            <w:tcW w:w="5220" w:type="dxa"/>
            <w:vAlign w:val="bottom"/>
          </w:tcPr>
          <w:p w14:paraId="137DABBC" w14:textId="77777777" w:rsidR="00480618" w:rsidRPr="0092344F" w:rsidRDefault="00480618" w:rsidP="00D3453E">
            <w:pPr>
              <w:rPr>
                <w:rFonts w:cs="Times New Roman"/>
                <w:szCs w:val="26"/>
              </w:rPr>
            </w:pPr>
            <w:r w:rsidRPr="0092344F">
              <w:rPr>
                <w:rFonts w:cs="Times New Roman"/>
                <w:szCs w:val="26"/>
              </w:rPr>
              <w:t>Khoa học nông nghiệp</w:t>
            </w:r>
          </w:p>
        </w:tc>
      </w:tr>
      <w:tr w:rsidR="006C0DD3" w:rsidRPr="0092344F" w14:paraId="69FE4522" w14:textId="77777777" w:rsidTr="000F0B41">
        <w:tc>
          <w:tcPr>
            <w:tcW w:w="1710" w:type="dxa"/>
            <w:vAlign w:val="bottom"/>
          </w:tcPr>
          <w:p w14:paraId="378E5AFE" w14:textId="77777777" w:rsidR="00480618" w:rsidRPr="0092344F" w:rsidRDefault="00480618" w:rsidP="00D3453E">
            <w:pPr>
              <w:jc w:val="center"/>
              <w:rPr>
                <w:rFonts w:cs="Times New Roman"/>
                <w:szCs w:val="26"/>
              </w:rPr>
            </w:pPr>
            <w:r w:rsidRPr="0092344F">
              <w:rPr>
                <w:rFonts w:cs="Times New Roman"/>
                <w:szCs w:val="26"/>
              </w:rPr>
              <w:t>5</w:t>
            </w:r>
          </w:p>
        </w:tc>
        <w:tc>
          <w:tcPr>
            <w:tcW w:w="5220" w:type="dxa"/>
            <w:vAlign w:val="bottom"/>
          </w:tcPr>
          <w:p w14:paraId="6B45A600" w14:textId="77777777" w:rsidR="00480618" w:rsidRPr="0092344F" w:rsidRDefault="00480618" w:rsidP="00D3453E">
            <w:pPr>
              <w:rPr>
                <w:rFonts w:cs="Times New Roman"/>
                <w:szCs w:val="26"/>
              </w:rPr>
            </w:pPr>
            <w:r w:rsidRPr="0092344F">
              <w:rPr>
                <w:rFonts w:cs="Times New Roman"/>
                <w:szCs w:val="26"/>
              </w:rPr>
              <w:t>Khoa học xã hội</w:t>
            </w:r>
          </w:p>
        </w:tc>
      </w:tr>
      <w:tr w:rsidR="00480618" w:rsidRPr="0092344F" w14:paraId="47944DDD" w14:textId="77777777" w:rsidTr="000F0B41">
        <w:tc>
          <w:tcPr>
            <w:tcW w:w="1710" w:type="dxa"/>
            <w:vAlign w:val="bottom"/>
          </w:tcPr>
          <w:p w14:paraId="5AAF225C" w14:textId="77777777" w:rsidR="00480618" w:rsidRPr="0092344F" w:rsidRDefault="00480618" w:rsidP="00D3453E">
            <w:pPr>
              <w:jc w:val="center"/>
              <w:rPr>
                <w:rFonts w:cs="Times New Roman"/>
                <w:szCs w:val="26"/>
              </w:rPr>
            </w:pPr>
            <w:r w:rsidRPr="0092344F">
              <w:rPr>
                <w:rFonts w:cs="Times New Roman"/>
                <w:szCs w:val="26"/>
              </w:rPr>
              <w:t>6</w:t>
            </w:r>
          </w:p>
        </w:tc>
        <w:tc>
          <w:tcPr>
            <w:tcW w:w="5220" w:type="dxa"/>
            <w:vAlign w:val="bottom"/>
          </w:tcPr>
          <w:p w14:paraId="0BC60AAD" w14:textId="77777777" w:rsidR="00480618" w:rsidRPr="0092344F" w:rsidRDefault="00480618" w:rsidP="00D3453E">
            <w:pPr>
              <w:rPr>
                <w:rFonts w:cs="Times New Roman"/>
                <w:szCs w:val="26"/>
              </w:rPr>
            </w:pPr>
            <w:r w:rsidRPr="0092344F">
              <w:rPr>
                <w:rFonts w:cs="Times New Roman"/>
                <w:szCs w:val="26"/>
              </w:rPr>
              <w:t>Khoa học nhân văn</w:t>
            </w:r>
          </w:p>
        </w:tc>
      </w:tr>
    </w:tbl>
    <w:p w14:paraId="263115E5" w14:textId="69E8972C" w:rsidR="00B25CED" w:rsidRPr="0092344F" w:rsidRDefault="00B25CED" w:rsidP="00D3453E">
      <w:pPr>
        <w:rPr>
          <w:rFonts w:cs="Times New Roman"/>
          <w:szCs w:val="26"/>
        </w:rPr>
      </w:pPr>
      <w:r w:rsidRPr="0092344F">
        <w:rPr>
          <w:rFonts w:cs="Times New Roman"/>
          <w:szCs w:val="26"/>
        </w:rPr>
        <w:lastRenderedPageBreak/>
        <w:t>Khoa học tự nhiên: các khoa học trái đất và môi trường liên quan, hóa học, khoa học máy tính và thông tin, khoa học tự nhiên khác, sinh học, toán học và thống kê, vật lý</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A349E73" w14:textId="3FC15DF5" w:rsidR="00480618" w:rsidRPr="0092344F" w:rsidRDefault="00480618" w:rsidP="00D3453E">
      <w:pPr>
        <w:rPr>
          <w:rFonts w:cs="Times New Roman"/>
          <w:szCs w:val="26"/>
        </w:rPr>
      </w:pPr>
      <w:r w:rsidRPr="0092344F">
        <w:rPr>
          <w:rFonts w:cs="Times New Roman"/>
          <w:szCs w:val="26"/>
        </w:rPr>
        <w:t>Khoa học kỹ thuật và công nghệ: Công nghệ nano, Công nghệ sinh học công nghiệp, công nghệ sinh học môi trường, Kỹ thuật cơ khí, kỹ thuật dân dụng, kỹ thuật điện, kỹ thuật điện tử, công nghệ thông tin, khoa học mát tinh, kỹ thuật hóa học, kỹ thuật môi trường, kỹ thuật thực phẩm và đồ uống, kỹ thuật vật liệu và luyện kim, kỹ thuật y họ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24542CFD" w14:textId="69CE4120" w:rsidR="00B25CED" w:rsidRPr="0092344F" w:rsidRDefault="00B25CED" w:rsidP="00D3453E">
      <w:pPr>
        <w:rPr>
          <w:rFonts w:cs="Times New Roman"/>
          <w:szCs w:val="26"/>
        </w:rPr>
      </w:pPr>
      <w:r w:rsidRPr="0092344F">
        <w:rPr>
          <w:rFonts w:cs="Times New Roman"/>
          <w:szCs w:val="26"/>
        </w:rPr>
        <w:t>Khoa học y, dược: Y học cơ sở, y học lâm sàng, y tế, dược học, công nghệ sinh học trong y học, khoa học y, dược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5FB8C4E" w14:textId="2FACEE43" w:rsidR="00B25CED" w:rsidRPr="0092344F" w:rsidRDefault="00B25CED" w:rsidP="00D3453E">
      <w:pPr>
        <w:rPr>
          <w:rFonts w:cs="Times New Roman"/>
          <w:szCs w:val="26"/>
        </w:rPr>
      </w:pPr>
      <w:r w:rsidRPr="0092344F">
        <w:rPr>
          <w:rFonts w:cs="Times New Roman"/>
          <w:szCs w:val="26"/>
        </w:rPr>
        <w:t>Khoa học nông nghiệp: Trồng trọt, chăn nuôi, thú y, lâm nghiệp, thủy sản, công nghệ sinh học trong nông nghiệp, khoa học nông nghiệp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8C5D197" w14:textId="3FD56094" w:rsidR="00B25CED" w:rsidRPr="0092344F" w:rsidRDefault="00B25CED" w:rsidP="00D3453E">
      <w:pPr>
        <w:rPr>
          <w:rFonts w:cs="Times New Roman"/>
          <w:szCs w:val="26"/>
        </w:rPr>
      </w:pPr>
      <w:r w:rsidRPr="0092344F">
        <w:rPr>
          <w:rFonts w:cs="Times New Roman"/>
          <w:szCs w:val="26"/>
        </w:rPr>
        <w:t>Khoa học xã hội: Tâm lý học, Kinh tế và kinh doanh, khoa học giáo dục, xã hội học, pháp luật, khoa học chính trị, địa lý kinh tế và xã hội, thông tin đại chúng và truyền thông, khoa học xã hội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F585E12" w14:textId="29C738AC" w:rsidR="00480618" w:rsidRPr="0092344F" w:rsidRDefault="00480618" w:rsidP="00D3453E">
      <w:pPr>
        <w:rPr>
          <w:rFonts w:cs="Times New Roman"/>
          <w:szCs w:val="26"/>
        </w:rPr>
      </w:pPr>
      <w:r w:rsidRPr="0092344F">
        <w:rPr>
          <w:rFonts w:cs="Times New Roman"/>
          <w:szCs w:val="26"/>
        </w:rPr>
        <w:t>Khoa học nhân văn: Triết học, đạo đức học và tôn giáo, lịch sử và khảo cổ học, nghệ thuật, ngôn ngữ học và văn học, khoa học nhân văn khác</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1BB091A5" w14:textId="333D229A" w:rsidR="004841B4" w:rsidRPr="0092344F" w:rsidRDefault="004841B4" w:rsidP="00D3453E">
      <w:pPr>
        <w:pStyle w:val="oancuaDanhsach"/>
        <w:numPr>
          <w:ilvl w:val="2"/>
          <w:numId w:val="11"/>
        </w:numPr>
        <w:ind w:left="0" w:firstLine="720"/>
        <w:outlineLvl w:val="2"/>
        <w:rPr>
          <w:rFonts w:cs="Times New Roman"/>
          <w:b/>
          <w:bCs/>
          <w:i/>
          <w:iCs/>
          <w:szCs w:val="26"/>
        </w:rPr>
      </w:pPr>
      <w:bookmarkStart w:id="18" w:name="_Toc156588375"/>
      <w:r w:rsidRPr="0092344F">
        <w:rPr>
          <w:rFonts w:cs="Times New Roman"/>
          <w:b/>
          <w:bCs/>
          <w:i/>
          <w:iCs/>
          <w:szCs w:val="26"/>
        </w:rPr>
        <w:t>Các bước tiến hành</w:t>
      </w:r>
      <w:r w:rsidR="0006406F">
        <w:rPr>
          <w:rFonts w:cs="Times New Roman"/>
          <w:b/>
          <w:bCs/>
          <w:i/>
          <w:iCs/>
          <w:szCs w:val="26"/>
        </w:rPr>
        <w:t xml:space="preserve"> nghiên cứu</w:t>
      </w:r>
      <w:bookmarkEnd w:id="18"/>
    </w:p>
    <w:p w14:paraId="573DB833" w14:textId="65A28B69" w:rsidR="00FE5F11" w:rsidRPr="0092344F" w:rsidRDefault="00FE5F11" w:rsidP="00D3453E">
      <w:pPr>
        <w:rPr>
          <w:rFonts w:cs="Times New Roman"/>
          <w:b/>
          <w:bCs/>
          <w:szCs w:val="26"/>
        </w:rPr>
      </w:pPr>
      <w:r w:rsidRPr="0092344F">
        <w:rPr>
          <w:rFonts w:cs="Times New Roman"/>
          <w:szCs w:val="26"/>
        </w:rPr>
        <w:t xml:space="preserve">Mỗi tác giả lại có một quy trình nghiên cứu riêng và không hoàn toàn giống nhau, nhưng về cơ bản, đều bắt đầu bằng lựa chọn chủ đề nghiên cứu và kết thúc bằng báo cáo kết quả. </w:t>
      </w:r>
    </w:p>
    <w:p w14:paraId="489076F0" w14:textId="4D72568F" w:rsidR="00F31F0F" w:rsidRPr="00482F89" w:rsidRDefault="00FF745A" w:rsidP="00D3453E">
      <w:pPr>
        <w:rPr>
          <w:rFonts w:cs="Times New Roman"/>
          <w:i/>
          <w:iCs/>
          <w:szCs w:val="26"/>
        </w:rPr>
      </w:pPr>
      <w:r w:rsidRPr="00482F89">
        <w:rPr>
          <w:rFonts w:cs="Times New Roman"/>
          <w:i/>
          <w:iCs/>
          <w:szCs w:val="26"/>
        </w:rPr>
        <w:t xml:space="preserve">Trình tự của một hoạt động NCKH theo </w:t>
      </w:r>
      <w:r w:rsidR="00F31F0F" w:rsidRPr="00482F89">
        <w:rPr>
          <w:rFonts w:cs="Times New Roman"/>
          <w:i/>
          <w:iCs/>
          <w:szCs w:val="26"/>
        </w:rPr>
        <w:t>Vũ Cao Đàm (2010)</w:t>
      </w:r>
      <w:r w:rsidRPr="00482F89">
        <w:rPr>
          <w:rFonts w:cs="Times New Roman"/>
          <w:i/>
          <w:iCs/>
          <w:szCs w:val="26"/>
        </w:rPr>
        <w:t xml:space="preserve"> có </w:t>
      </w:r>
      <w:r w:rsidR="00A10266" w:rsidRPr="00482F89">
        <w:rPr>
          <w:rFonts w:cs="Times New Roman"/>
          <w:i/>
          <w:iCs/>
          <w:szCs w:val="26"/>
        </w:rPr>
        <w:t>7</w:t>
      </w:r>
      <w:r w:rsidR="00F31F0F" w:rsidRPr="00482F89">
        <w:rPr>
          <w:rFonts w:cs="Times New Roman"/>
          <w:i/>
          <w:iCs/>
          <w:szCs w:val="26"/>
        </w:rPr>
        <w:t xml:space="preserve"> bước</w:t>
      </w:r>
      <w:r w:rsidR="00A10266" w:rsidRPr="00482F89">
        <w:rPr>
          <w:rFonts w:cs="Times New Roman"/>
          <w:i/>
          <w:iCs/>
          <w:szCs w:val="26"/>
        </w:rPr>
        <w:fldChar w:fldCharType="begin"/>
      </w:r>
      <w:r w:rsidR="00F03C2A">
        <w:rPr>
          <w:rFonts w:cs="Times New Roman"/>
          <w:i/>
          <w:iCs/>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482F89">
        <w:rPr>
          <w:rFonts w:cs="Times New Roman"/>
          <w:i/>
          <w:iCs/>
          <w:szCs w:val="26"/>
        </w:rPr>
        <w:fldChar w:fldCharType="separate"/>
      </w:r>
      <w:r w:rsidR="00F03C2A" w:rsidRPr="00F03C2A">
        <w:rPr>
          <w:rFonts w:cs="Times New Roman"/>
          <w:i/>
          <w:iCs/>
          <w:noProof/>
          <w:szCs w:val="26"/>
          <w:vertAlign w:val="superscript"/>
        </w:rPr>
        <w:t>29</w:t>
      </w:r>
      <w:r w:rsidR="00A10266" w:rsidRPr="00482F89">
        <w:rPr>
          <w:rFonts w:cs="Times New Roman"/>
          <w:i/>
          <w:iCs/>
          <w:szCs w:val="26"/>
        </w:rPr>
        <w:fldChar w:fldCharType="end"/>
      </w:r>
      <w:r w:rsidR="00B02F7F" w:rsidRPr="00482F89">
        <w:rPr>
          <w:rFonts w:cs="Times New Roman"/>
          <w:i/>
          <w:iCs/>
          <w:szCs w:val="26"/>
        </w:rPr>
        <w:t>:</w:t>
      </w:r>
    </w:p>
    <w:p w14:paraId="1495AA33" w14:textId="00D2CA2C" w:rsidR="00FF745A" w:rsidRPr="0092344F" w:rsidRDefault="00FF745A" w:rsidP="00D3453E">
      <w:pPr>
        <w:pStyle w:val="oancuaDanhsach"/>
        <w:rPr>
          <w:rFonts w:cs="Times New Roman"/>
          <w:szCs w:val="26"/>
        </w:rPr>
      </w:pPr>
      <w:r w:rsidRPr="0092344F">
        <w:rPr>
          <w:rFonts w:cs="Times New Roman"/>
          <w:szCs w:val="26"/>
        </w:rPr>
        <w:t>Phát hiện vấn đề</w:t>
      </w:r>
    </w:p>
    <w:p w14:paraId="14A35C62" w14:textId="5D9AA90D" w:rsidR="00FF745A" w:rsidRPr="0092344F" w:rsidRDefault="00FF745A" w:rsidP="00D3453E">
      <w:pPr>
        <w:pStyle w:val="oancuaDanhsach"/>
        <w:rPr>
          <w:rFonts w:cs="Times New Roman"/>
          <w:szCs w:val="26"/>
        </w:rPr>
      </w:pPr>
      <w:r w:rsidRPr="0092344F">
        <w:rPr>
          <w:rFonts w:cs="Times New Roman"/>
          <w:szCs w:val="26"/>
        </w:rPr>
        <w:t>Đặt giả thuyết</w:t>
      </w:r>
    </w:p>
    <w:p w14:paraId="66239EF0" w14:textId="3165E902" w:rsidR="00FF745A" w:rsidRPr="0092344F" w:rsidRDefault="00FF745A" w:rsidP="00D3453E">
      <w:pPr>
        <w:pStyle w:val="oancuaDanhsach"/>
        <w:rPr>
          <w:rFonts w:cs="Times New Roman"/>
          <w:szCs w:val="26"/>
        </w:rPr>
      </w:pPr>
      <w:r w:rsidRPr="0092344F">
        <w:rPr>
          <w:rFonts w:cs="Times New Roman"/>
          <w:szCs w:val="26"/>
        </w:rPr>
        <w:t xml:space="preserve">Lập phương án thu thập thông tin </w:t>
      </w:r>
    </w:p>
    <w:p w14:paraId="3CBF0C11" w14:textId="68F339D1" w:rsidR="00FF745A" w:rsidRPr="0092344F" w:rsidRDefault="00FF745A" w:rsidP="00D3453E">
      <w:pPr>
        <w:pStyle w:val="oancuaDanhsach"/>
        <w:rPr>
          <w:rFonts w:cs="Times New Roman"/>
          <w:szCs w:val="26"/>
        </w:rPr>
      </w:pPr>
      <w:r w:rsidRPr="0092344F">
        <w:rPr>
          <w:rFonts w:cs="Times New Roman"/>
          <w:szCs w:val="26"/>
        </w:rPr>
        <w:t>Luận cứ lí thuyết</w:t>
      </w:r>
    </w:p>
    <w:p w14:paraId="0BE0401F" w14:textId="28465FE0" w:rsidR="00FF745A" w:rsidRPr="0092344F" w:rsidRDefault="00FF745A" w:rsidP="00D3453E">
      <w:pPr>
        <w:pStyle w:val="oancuaDanhsach"/>
        <w:rPr>
          <w:rFonts w:cs="Times New Roman"/>
          <w:szCs w:val="26"/>
        </w:rPr>
      </w:pPr>
      <w:r w:rsidRPr="0092344F">
        <w:rPr>
          <w:rFonts w:cs="Times New Roman"/>
          <w:szCs w:val="26"/>
        </w:rPr>
        <w:t>Luận cứ thực tiễn</w:t>
      </w:r>
    </w:p>
    <w:p w14:paraId="4DD3C3BA" w14:textId="72DD27FA" w:rsidR="00FF745A" w:rsidRPr="0092344F" w:rsidRDefault="00FF745A" w:rsidP="00D3453E">
      <w:pPr>
        <w:pStyle w:val="oancuaDanhsach"/>
        <w:rPr>
          <w:rFonts w:cs="Times New Roman"/>
          <w:szCs w:val="26"/>
        </w:rPr>
      </w:pPr>
      <w:r w:rsidRPr="0092344F">
        <w:rPr>
          <w:rFonts w:cs="Times New Roman"/>
          <w:szCs w:val="26"/>
        </w:rPr>
        <w:t xml:space="preserve">Phân tích và bàn luận kết quả thông tin </w:t>
      </w:r>
    </w:p>
    <w:p w14:paraId="5B0A47A5" w14:textId="26B12994" w:rsidR="00FF745A" w:rsidRPr="0092344F" w:rsidRDefault="00FF745A" w:rsidP="00D3453E">
      <w:pPr>
        <w:pStyle w:val="oancuaDanhsach"/>
        <w:rPr>
          <w:rFonts w:cs="Times New Roman"/>
          <w:szCs w:val="26"/>
        </w:rPr>
      </w:pPr>
      <w:r w:rsidRPr="0092344F">
        <w:rPr>
          <w:rFonts w:cs="Times New Roman"/>
          <w:szCs w:val="26"/>
        </w:rPr>
        <w:t>Tổng hợp kết quả/ Kết luận/ Khuyến nghị</w:t>
      </w:r>
      <w:r w:rsidR="00B02F7F">
        <w:rPr>
          <w:rFonts w:cs="Times New Roman"/>
          <w:szCs w:val="26"/>
        </w:rPr>
        <w:t>.</w:t>
      </w:r>
      <w:r w:rsidR="00B02F7F" w:rsidRPr="0092344F">
        <w:rPr>
          <w:rFonts w:cs="Times New Roman"/>
          <w:szCs w:val="26"/>
        </w:rPr>
        <w:t xml:space="preserve"> </w:t>
      </w:r>
    </w:p>
    <w:p w14:paraId="71780B4B" w14:textId="61182249" w:rsidR="00905AB7" w:rsidRPr="00482F89" w:rsidRDefault="00C70456" w:rsidP="00D3453E">
      <w:pPr>
        <w:rPr>
          <w:rFonts w:cs="Times New Roman"/>
          <w:i/>
          <w:iCs/>
          <w:szCs w:val="26"/>
        </w:rPr>
      </w:pPr>
      <w:r w:rsidRPr="00482F89">
        <w:rPr>
          <w:rFonts w:cs="Times New Roman"/>
          <w:i/>
          <w:iCs/>
          <w:szCs w:val="26"/>
        </w:rPr>
        <w:t xml:space="preserve">Trình tự của một hoạt động NCKH </w:t>
      </w:r>
      <w:r w:rsidR="00A10266" w:rsidRPr="00482F89">
        <w:rPr>
          <w:rFonts w:cs="Times New Roman"/>
          <w:i/>
          <w:iCs/>
          <w:szCs w:val="26"/>
        </w:rPr>
        <w:t xml:space="preserve">theo </w:t>
      </w:r>
      <w:r w:rsidRPr="00482F89">
        <w:rPr>
          <w:rFonts w:cs="Times New Roman"/>
          <w:i/>
          <w:iCs/>
          <w:szCs w:val="26"/>
        </w:rPr>
        <w:t xml:space="preserve">có thể được khái quát thành 7 bước (Ary </w:t>
      </w:r>
      <w:r w:rsidR="00664DB4">
        <w:rPr>
          <w:rFonts w:cs="Times New Roman"/>
          <w:i/>
          <w:iCs/>
          <w:szCs w:val="26"/>
        </w:rPr>
        <w:t xml:space="preserve">và cộng sự </w:t>
      </w:r>
      <w:r w:rsidRPr="00482F89">
        <w:rPr>
          <w:rFonts w:cs="Times New Roman"/>
          <w:i/>
          <w:iCs/>
          <w:szCs w:val="26"/>
        </w:rPr>
        <w:t>, 2010):</w:t>
      </w:r>
      <w:r w:rsidR="00324232" w:rsidRPr="00482F89">
        <w:rPr>
          <w:rFonts w:cs="Times New Roman"/>
          <w:i/>
          <w:iCs/>
          <w:szCs w:val="26"/>
        </w:rPr>
        <w:fldChar w:fldCharType="begin"/>
      </w:r>
      <w:r w:rsidR="00F03C2A">
        <w:rPr>
          <w:rFonts w:cs="Times New Roman"/>
          <w:i/>
          <w:iCs/>
          <w:szCs w:val="26"/>
        </w:rPr>
        <w:instrText xml:space="preserve"> ADDIN EN.CITE &lt;EndNote&gt;&lt;Cite&gt;&lt;Author&gt;Donald Ary&lt;/Author&gt;&lt;Year&gt;2010&lt;/Year&gt;&lt;RecNum&gt;89&lt;/RecNum&gt;&lt;DisplayText&gt;&lt;style face="superscript"&gt;30&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482F89">
        <w:rPr>
          <w:rFonts w:cs="Times New Roman"/>
          <w:i/>
          <w:iCs/>
          <w:szCs w:val="26"/>
        </w:rPr>
        <w:fldChar w:fldCharType="separate"/>
      </w:r>
      <w:r w:rsidR="00F03C2A" w:rsidRPr="00F03C2A">
        <w:rPr>
          <w:rFonts w:cs="Times New Roman"/>
          <w:i/>
          <w:iCs/>
          <w:noProof/>
          <w:szCs w:val="26"/>
          <w:vertAlign w:val="superscript"/>
        </w:rPr>
        <w:t>30</w:t>
      </w:r>
      <w:r w:rsidR="00324232" w:rsidRPr="00482F89">
        <w:rPr>
          <w:rFonts w:cs="Times New Roman"/>
          <w:i/>
          <w:iCs/>
          <w:szCs w:val="26"/>
        </w:rPr>
        <w:fldChar w:fldCharType="end"/>
      </w:r>
    </w:p>
    <w:p w14:paraId="7A534E6B" w14:textId="46D645E8" w:rsidR="00324232" w:rsidRPr="0092344F" w:rsidRDefault="00C42D6B" w:rsidP="00D3453E">
      <w:pPr>
        <w:pStyle w:val="oancuaDanhsach"/>
        <w:rPr>
          <w:rFonts w:cs="Times New Roman"/>
          <w:szCs w:val="26"/>
        </w:rPr>
      </w:pPr>
      <w:r w:rsidRPr="0092344F">
        <w:rPr>
          <w:rFonts w:cs="Times New Roman"/>
          <w:szCs w:val="26"/>
        </w:rPr>
        <w:lastRenderedPageBreak/>
        <w:t>Lên kế hoạch</w:t>
      </w:r>
    </w:p>
    <w:p w14:paraId="29E34DF1" w14:textId="7683C366" w:rsidR="00C42D6B" w:rsidRPr="0092344F" w:rsidRDefault="00C42D6B" w:rsidP="00D3453E">
      <w:pPr>
        <w:pStyle w:val="oancuaDanhsach"/>
        <w:rPr>
          <w:rFonts w:cs="Times New Roman"/>
          <w:szCs w:val="26"/>
        </w:rPr>
      </w:pPr>
      <w:r w:rsidRPr="0092344F">
        <w:rPr>
          <w:rFonts w:cs="Times New Roman"/>
          <w:szCs w:val="26"/>
        </w:rPr>
        <w:t>Xác định số mẫu kiểm thử</w:t>
      </w:r>
    </w:p>
    <w:p w14:paraId="30E68DC5" w14:textId="77777777" w:rsidR="00C42D6B" w:rsidRPr="0092344F" w:rsidRDefault="00C42D6B" w:rsidP="00D3453E">
      <w:pPr>
        <w:pStyle w:val="oancuaDanhsach"/>
        <w:rPr>
          <w:rFonts w:cs="Times New Roman"/>
          <w:szCs w:val="26"/>
        </w:rPr>
      </w:pPr>
      <w:r w:rsidRPr="0092344F">
        <w:rPr>
          <w:rFonts w:cs="Times New Roman"/>
          <w:szCs w:val="26"/>
        </w:rPr>
        <w:t>Lấy mẫu</w:t>
      </w:r>
    </w:p>
    <w:p w14:paraId="2BEACBBC" w14:textId="77777777" w:rsidR="00545AF3" w:rsidRDefault="00545AF3" w:rsidP="00D3453E">
      <w:pPr>
        <w:pStyle w:val="oancuaDanhsach"/>
        <w:rPr>
          <w:rFonts w:cs="Times New Roman"/>
          <w:szCs w:val="26"/>
        </w:rPr>
      </w:pPr>
      <w:r>
        <w:rPr>
          <w:rFonts w:cs="Times New Roman"/>
          <w:szCs w:val="26"/>
        </w:rPr>
        <w:t>Đảm bảo tính chuẩn xác</w:t>
      </w:r>
    </w:p>
    <w:p w14:paraId="5BB73BF2" w14:textId="39206C62" w:rsidR="00324232" w:rsidRPr="0092344F" w:rsidRDefault="00324232" w:rsidP="00D3453E">
      <w:pPr>
        <w:pStyle w:val="oancuaDanhsach"/>
        <w:rPr>
          <w:rFonts w:cs="Times New Roman"/>
          <w:szCs w:val="26"/>
        </w:rPr>
      </w:pPr>
      <w:r w:rsidRPr="0092344F">
        <w:rPr>
          <w:rFonts w:cs="Times New Roman"/>
          <w:szCs w:val="26"/>
        </w:rPr>
        <w:t>Tiến hành khảo sát</w:t>
      </w:r>
    </w:p>
    <w:p w14:paraId="4418C9F3" w14:textId="3875AD0B" w:rsidR="00DF29BD" w:rsidRPr="00F13728" w:rsidRDefault="00324232" w:rsidP="00D3453E">
      <w:pPr>
        <w:pStyle w:val="oancuaDanhsach"/>
        <w:rPr>
          <w:rFonts w:cs="Times New Roman"/>
          <w:szCs w:val="26"/>
        </w:rPr>
      </w:pPr>
      <w:r w:rsidRPr="0092344F">
        <w:rPr>
          <w:rFonts w:cs="Times New Roman"/>
          <w:szCs w:val="26"/>
        </w:rPr>
        <w:t>Phân tích dữ liệu</w:t>
      </w:r>
      <w:r w:rsidR="00DF29BD" w:rsidRPr="0092344F">
        <w:rPr>
          <w:rFonts w:cs="Times New Roman"/>
          <w:szCs w:val="26"/>
        </w:rPr>
        <w:t>.</w:t>
      </w:r>
    </w:p>
    <w:p w14:paraId="10D1C435" w14:textId="5861822A" w:rsidR="00336503" w:rsidRPr="0092344F" w:rsidRDefault="008A247B" w:rsidP="008B57F5">
      <w:pPr>
        <w:pStyle w:val="u2"/>
      </w:pPr>
      <w:bookmarkStart w:id="19" w:name="_Toc156588376"/>
      <w:r w:rsidRPr="0092344F">
        <w:t xml:space="preserve">Các </w:t>
      </w:r>
      <w:r w:rsidR="00782D44">
        <w:t>nghiên cứu</w:t>
      </w:r>
      <w:r w:rsidRPr="0092344F">
        <w:t xml:space="preserve"> về </w:t>
      </w:r>
      <w:r w:rsidR="006A5F00">
        <w:t>T</w:t>
      </w:r>
      <w:r w:rsidRPr="0092344F">
        <w:t>hái độ</w:t>
      </w:r>
      <w:r w:rsidR="00B54375">
        <w:t xml:space="preserve"> đối</w:t>
      </w:r>
      <w:r w:rsidRPr="0092344F">
        <w:t xml:space="preserve"> với</w:t>
      </w:r>
      <w:r w:rsidR="00782D44">
        <w:t xml:space="preserve"> </w:t>
      </w:r>
      <w:r w:rsidR="006A5F00">
        <w:t>N</w:t>
      </w:r>
      <w:r w:rsidR="00782D44">
        <w:t>ghiên cứu khoa học</w:t>
      </w:r>
      <w:r w:rsidRPr="0092344F">
        <w:t xml:space="preserve"> của </w:t>
      </w:r>
      <w:r w:rsidR="00782D44">
        <w:t>sinh viên</w:t>
      </w:r>
      <w:r w:rsidRPr="0092344F">
        <w:t xml:space="preserve"> </w:t>
      </w:r>
      <w:r w:rsidR="00B54375">
        <w:t xml:space="preserve">điều dưỡng </w:t>
      </w:r>
      <w:r w:rsidRPr="0092344F">
        <w:t>trong và ngoài nước.</w:t>
      </w:r>
      <w:bookmarkEnd w:id="19"/>
      <w:r w:rsidRPr="0092344F">
        <w:t xml:space="preserve"> </w:t>
      </w:r>
    </w:p>
    <w:p w14:paraId="32142582" w14:textId="424FF884" w:rsidR="008C4769" w:rsidRPr="00840E24" w:rsidRDefault="00E127D9" w:rsidP="00D3453E">
      <w:pPr>
        <w:pStyle w:val="oancuaDanhsach"/>
        <w:numPr>
          <w:ilvl w:val="2"/>
          <w:numId w:val="11"/>
        </w:numPr>
        <w:ind w:left="0" w:firstLine="0"/>
        <w:outlineLvl w:val="2"/>
        <w:rPr>
          <w:rFonts w:cs="Times New Roman"/>
          <w:b/>
          <w:bCs/>
          <w:i/>
          <w:iCs/>
          <w:szCs w:val="26"/>
        </w:rPr>
      </w:pPr>
      <w:r w:rsidRPr="0092344F">
        <w:rPr>
          <w:rFonts w:cs="Times New Roman"/>
          <w:b/>
          <w:bCs/>
          <w:i/>
          <w:iCs/>
          <w:szCs w:val="26"/>
        </w:rPr>
        <w:t xml:space="preserve"> </w:t>
      </w:r>
      <w:bookmarkStart w:id="20" w:name="_Toc156588377"/>
      <w:r w:rsidRPr="0092344F">
        <w:rPr>
          <w:rFonts w:cs="Times New Roman"/>
          <w:b/>
          <w:bCs/>
          <w:i/>
          <w:iCs/>
          <w:szCs w:val="26"/>
        </w:rPr>
        <w:t xml:space="preserve">Trên </w:t>
      </w:r>
      <w:r w:rsidR="00542DAE" w:rsidRPr="0092344F">
        <w:rPr>
          <w:rFonts w:cs="Times New Roman"/>
          <w:b/>
          <w:bCs/>
          <w:i/>
          <w:iCs/>
          <w:szCs w:val="26"/>
        </w:rPr>
        <w:t>T</w:t>
      </w:r>
      <w:r w:rsidRPr="0092344F">
        <w:rPr>
          <w:rFonts w:cs="Times New Roman"/>
          <w:b/>
          <w:bCs/>
          <w:i/>
          <w:iCs/>
          <w:szCs w:val="26"/>
        </w:rPr>
        <w:t>hế giới</w:t>
      </w:r>
      <w:bookmarkEnd w:id="20"/>
    </w:p>
    <w:p w14:paraId="0BF15902" w14:textId="673323E1" w:rsidR="00840E24" w:rsidRDefault="0033650F" w:rsidP="000D01F7">
      <w:pPr>
        <w:rPr>
          <w:rFonts w:cs="Times New Roman"/>
          <w:szCs w:val="26"/>
        </w:rPr>
      </w:pPr>
      <w:r>
        <w:rPr>
          <w:rFonts w:cs="Times New Roman"/>
          <w:szCs w:val="26"/>
        </w:rPr>
        <w:t>Trong một bài tổng quan</w:t>
      </w:r>
      <w:r w:rsidR="00B352C0">
        <w:rPr>
          <w:rFonts w:cs="Times New Roman"/>
          <w:szCs w:val="26"/>
        </w:rPr>
        <w:t xml:space="preserve"> nghiên cứu</w:t>
      </w:r>
      <w:r>
        <w:rPr>
          <w:rFonts w:cs="Times New Roman"/>
          <w:szCs w:val="26"/>
        </w:rPr>
        <w:t xml:space="preserve"> vào năm 2019, n</w:t>
      </w:r>
      <w:r w:rsidR="00840E24" w:rsidRPr="00840E24">
        <w:rPr>
          <w:rFonts w:cs="Times New Roman"/>
          <w:szCs w:val="26"/>
        </w:rPr>
        <w:t>hìn chung, sinh viên điều dưỡng được nhận thấy có thái độ tích cực đối với nghiên cứu. Sáu nghiên cứu báo cáo rằng sinh viên điều dưỡng thường có nhận thức tích cực hoặc thái độ đối với nghiên cứu. Ngoài ra, năm nghiên cứu xác định rằng sinh viên điều dưỡng thể hiện thái độ tích cực</w:t>
      </w:r>
      <w:r w:rsidR="00840E24">
        <w:rPr>
          <w:rFonts w:cs="Times New Roman"/>
          <w:szCs w:val="26"/>
        </w:rPr>
        <w:t xml:space="preserve"> sau </w:t>
      </w:r>
      <w:r w:rsidR="00840E24" w:rsidRPr="00840E24">
        <w:rPr>
          <w:rFonts w:cs="Times New Roman"/>
          <w:szCs w:val="26"/>
        </w:rPr>
        <w:t>can thiệp liên quan đến nghiên cứu</w:t>
      </w:r>
      <w:r w:rsidR="00840E24">
        <w:rPr>
          <w:rFonts w:cs="Times New Roman"/>
          <w:szCs w:val="26"/>
        </w:rPr>
        <w:t xml:space="preserve"> như các khóa học về nghiên cứu</w:t>
      </w:r>
      <w:r>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cs="Times New Roman"/>
          <w:szCs w:val="26"/>
        </w:rPr>
        <w:fldChar w:fldCharType="separate"/>
      </w:r>
      <w:r w:rsidR="000A4E5F" w:rsidRPr="000A4E5F">
        <w:rPr>
          <w:rFonts w:cs="Times New Roman"/>
          <w:noProof/>
          <w:szCs w:val="26"/>
          <w:vertAlign w:val="superscript"/>
        </w:rPr>
        <w:t>3</w:t>
      </w:r>
      <w:r>
        <w:rPr>
          <w:rFonts w:cs="Times New Roman"/>
          <w:szCs w:val="26"/>
        </w:rPr>
        <w:fldChar w:fldCharType="end"/>
      </w:r>
      <w:r w:rsidR="00840E24" w:rsidRPr="00840E24">
        <w:rPr>
          <w:rFonts w:cs="Times New Roman"/>
          <w:szCs w:val="26"/>
        </w:rPr>
        <w:t>.</w:t>
      </w:r>
      <w:r>
        <w:rPr>
          <w:rFonts w:cs="Times New Roman"/>
          <w:szCs w:val="26"/>
        </w:rPr>
        <w:t xml:space="preserve"> </w:t>
      </w:r>
      <w:r w:rsidR="0081767A" w:rsidRPr="0092344F">
        <w:rPr>
          <w:rFonts w:cs="Times New Roman"/>
          <w:szCs w:val="26"/>
        </w:rPr>
        <w:tab/>
      </w:r>
    </w:p>
    <w:p w14:paraId="41EF7CD5" w14:textId="46C8DB19" w:rsidR="0081767A" w:rsidRPr="0092344F" w:rsidRDefault="00E127D9" w:rsidP="000D01F7">
      <w:pPr>
        <w:rPr>
          <w:rFonts w:cs="Times New Roman"/>
          <w:szCs w:val="26"/>
        </w:rPr>
      </w:pPr>
      <w:r w:rsidRPr="0092344F">
        <w:rPr>
          <w:rFonts w:cs="Times New Roman"/>
          <w:szCs w:val="26"/>
        </w:rPr>
        <w:t>Theo nghiên cứu của Jehad O. Halabi</w:t>
      </w:r>
      <w:r w:rsidR="00B02F7F">
        <w:rPr>
          <w:rFonts w:cs="Times New Roman"/>
          <w:szCs w:val="26"/>
        </w:rPr>
        <w:t xml:space="preserve"> (2010)</w:t>
      </w:r>
      <w:r w:rsidRPr="0092344F">
        <w:rPr>
          <w:rFonts w:cs="Times New Roman"/>
          <w:szCs w:val="26"/>
        </w:rPr>
        <w:t xml:space="preserve">, một bảng câu hỏi tự điền đã nhận được từ 612 sinh viên điều dưỡng cao cấp tại một trong những trường đại học lớn nhất ở Amman, Jordan, đã được thực hiện. Kết quả cho thấy sinh viên điều dưỡng có thái độ tích cực đối với nghiên cứu. Đa số họ tin rằng nghiên cứu có vai trò trong việc phát triển nghề điều dưỡng và rằng </w:t>
      </w:r>
      <w:r w:rsidR="00B10B1B">
        <w:rPr>
          <w:rFonts w:cs="Times New Roman"/>
          <w:szCs w:val="26"/>
        </w:rPr>
        <w:t>điều dưỡng</w:t>
      </w:r>
      <w:r w:rsidRPr="0092344F">
        <w:rPr>
          <w:rFonts w:cs="Times New Roman"/>
          <w:szCs w:val="26"/>
        </w:rPr>
        <w:t xml:space="preserve"> phải học cách đọc và sử dụng các kết quả nghiên cứu trong thực tế. Phần lớn cũng nhận ra giá trị của nghiên cứu trong việc nâng cao chất lượng chăm sóc, thể hiện sự cần thiết phải tìm hiểu về điều dưỡng nghiên cứu, đánh giá cao sự cần thiết của nghiên cứu đối với sự phát triển của ngành điều dưỡng và sẵn sàng tiến hành nghiên cứu điều dưỡng trong môi trường lâm sàng. Bốn lĩnh vực thái độ được xác định, bao gồm khả năng nghiên cứu, tính hữu ích của nghiên cứu, sở thích cá nhân trong nghiên cứu và sử dụng nghiên cứu vào thực hành lâm sàng. Điểm cao nhất được quan sát thấy ở các mục liên quan đến ‘tính hữu ích của nghiên cứu’ và thấp nhất liên quan đến ‘khả năng nghiên cứu’. Cung cấp cho sinh viên với thông tin và tăng cường khả năng nghiên cứu của họ có thể nâng cao cảm xúc tích cực của họ và tăng cường sự tham gia của họ vào các hoạt động nghiên cứu sau khi tốt nghiệp</w:t>
      </w:r>
      <w:r w:rsidRPr="0092344F">
        <w:rPr>
          <w:rFonts w:cs="Times New Roman"/>
          <w:szCs w:val="26"/>
        </w:rPr>
        <w:fldChar w:fldCharType="begin"/>
      </w:r>
      <w:r w:rsidR="00F03C2A">
        <w:rPr>
          <w:rFonts w:cs="Times New Roman"/>
          <w:szCs w:val="26"/>
        </w:rPr>
        <w:instrText xml:space="preserve"> ADDIN EN.CITE &lt;EndNote&gt;&lt;Cite&gt;&lt;Author&gt;Halabi&lt;/Author&gt;&lt;Year&gt;2010&lt;/Year&gt;&lt;RecNum&gt;16&lt;/RecNum&gt;&lt;DisplayText&gt;&lt;style face="superscript"&gt;31&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31</w:t>
      </w:r>
      <w:r w:rsidRPr="0092344F">
        <w:rPr>
          <w:rFonts w:cs="Times New Roman"/>
          <w:szCs w:val="26"/>
        </w:rPr>
        <w:fldChar w:fldCharType="end"/>
      </w:r>
      <w:r w:rsidR="00B10B1B">
        <w:rPr>
          <w:rFonts w:cs="Times New Roman"/>
          <w:szCs w:val="26"/>
        </w:rPr>
        <w:t>.</w:t>
      </w:r>
      <w:r w:rsidR="007372FD">
        <w:rPr>
          <w:rFonts w:cs="Times New Roman"/>
          <w:szCs w:val="26"/>
        </w:rPr>
        <w:t xml:space="preserve"> </w:t>
      </w:r>
    </w:p>
    <w:p w14:paraId="35B573D4" w14:textId="49C66D88" w:rsidR="0081767A" w:rsidRPr="0092344F" w:rsidRDefault="0081767A" w:rsidP="00D3453E">
      <w:pPr>
        <w:rPr>
          <w:rFonts w:cs="Times New Roman"/>
          <w:szCs w:val="26"/>
        </w:rPr>
      </w:pPr>
      <w:r w:rsidRPr="0092344F">
        <w:rPr>
          <w:rFonts w:cs="Times New Roman"/>
          <w:szCs w:val="26"/>
        </w:rPr>
        <w:lastRenderedPageBreak/>
        <w:tab/>
      </w:r>
      <w:r w:rsidR="00E127D9" w:rsidRPr="0092344F">
        <w:rPr>
          <w:rFonts w:cs="Times New Roman"/>
          <w:szCs w:val="26"/>
        </w:rPr>
        <w:t>Một nghiên cứu khác của Tumilara Aderibigbe</w:t>
      </w:r>
      <w:r w:rsidR="007372FD">
        <w:rPr>
          <w:rFonts w:cs="Times New Roman"/>
          <w:szCs w:val="26"/>
        </w:rPr>
        <w:t xml:space="preserve"> (2021)</w:t>
      </w:r>
      <w:r w:rsidR="00E127D9" w:rsidRPr="0092344F">
        <w:rPr>
          <w:rFonts w:cs="Times New Roman"/>
          <w:szCs w:val="26"/>
        </w:rPr>
        <w:t xml:space="preserve"> đề ra, 63%</w:t>
      </w:r>
      <w:r w:rsidR="00DC5AB1" w:rsidRPr="0092344F">
        <w:rPr>
          <w:rFonts w:cs="Times New Roman"/>
          <w:szCs w:val="26"/>
        </w:rPr>
        <w:t xml:space="preserve"> </w:t>
      </w:r>
      <w:r w:rsidR="00E127D9" w:rsidRPr="0092344F">
        <w:rPr>
          <w:rFonts w:cs="Times New Roman"/>
          <w:szCs w:val="26"/>
        </w:rPr>
        <w:t>người tham gia có ý kiến tích cực tổng thể thái độ đối với việc nghiên cứu. Mặc dù vậy, chỉ có 39% tham gia trong hoạt động nghiên cứu. Điều này khá đáng ngạc nhiên khi xem xét rằng một lượng lớn người tham gia đã có kết quả tích cực thái độ đối với việc nghiên cứu. Thái độ của người tham gia đối với nghiên cứu được đánh giá sử dụng năm lĩnh vực bao gồm tính hữu ích của nghiên cứu, lo lắng nghiên cứu, thái độ tích cực, sự liên quan đến cuộc sống và khó khăn trong nghiên cứu. Đa số (95%) số người tham gia đồng ý rằng nghiên cứu rất hữu ích cho sự nghiệp của họ</w:t>
      </w:r>
      <w:r w:rsidR="007372FD">
        <w:rPr>
          <w:rFonts w:cs="Times New Roman"/>
          <w:szCs w:val="26"/>
        </w:rPr>
        <w:t>,</w:t>
      </w:r>
      <w:r w:rsidR="00E127D9" w:rsidRPr="0092344F">
        <w:rPr>
          <w:rFonts w:cs="Times New Roman"/>
          <w:szCs w:val="26"/>
        </w:rPr>
        <w:t xml:space="preserve"> 96% đồng ý rằng các chuyên gia trong mọi lĩnh vực nghiên cứu cần tham gia nghiên cứu</w:t>
      </w:r>
      <w:r w:rsidR="007372FD">
        <w:rPr>
          <w:rFonts w:cs="Times New Roman"/>
          <w:szCs w:val="26"/>
        </w:rPr>
        <w:t>,</w:t>
      </w:r>
      <w:r w:rsidR="00E127D9" w:rsidRPr="0092344F">
        <w:rPr>
          <w:rFonts w:cs="Times New Roman"/>
          <w:szCs w:val="26"/>
        </w:rPr>
        <w:t xml:space="preserve"> 92% đồng ý nghiên cứu đó được kết nối với lĩnh vực nghiên cứu của họ. Cuối cùng, 97% đồng ý rằng nghiên cứu rất có giá trị. Đây là lí do tại sao 89% và 93% người tham gia sẽ sử dụng các phương pháp nghiên cứu trong thực tiễn nghề nghiệp của họ, và các hoạt động khác mà họ sẽ tham gia trong tương lai tương ứng . Nhìn chung, 84% số người tham gia bày tỏ sự đồng ý rằng nghiên cứu là hữu ích. Đây có thể bởi vì họ đã được hưởng lợi từ kết quả nghiên cứu theo một cách nào đó, thông qua giáo dục điều dưỡng dựa trên bằng chứng hoặc công nghệ cải tiến (điện thoại thông minh, máy tính xách tay). M</w:t>
      </w:r>
      <w:r w:rsidR="00DC5AB1" w:rsidRPr="0092344F">
        <w:rPr>
          <w:rFonts w:cs="Times New Roman"/>
          <w:szCs w:val="26"/>
        </w:rPr>
        <w:t xml:space="preserve">ặt </w:t>
      </w:r>
      <w:r w:rsidR="00E127D9" w:rsidRPr="0092344F">
        <w:rPr>
          <w:rFonts w:cs="Times New Roman"/>
          <w:szCs w:val="26"/>
        </w:rPr>
        <w:t>khác, nghiên cứu cũng báo cáo rằng những người tham gia nhận thấy nghiên cứu hữu ích. Vì có nhiều người tham gia hiện tại đồng ý rằng nghiên cứu này hữu ích, họ cũng có thể thấy nó phù hợp với cuộc sống và do đó có thái độ tích cực về phía nó</w:t>
      </w:r>
      <w:r w:rsidR="00E127D9" w:rsidRPr="0092344F">
        <w:rPr>
          <w:rFonts w:cs="Times New Roman"/>
          <w:szCs w:val="26"/>
        </w:rPr>
        <w:fldChar w:fldCharType="begin"/>
      </w:r>
      <w:r w:rsidR="00F03C2A">
        <w:rPr>
          <w:rFonts w:cs="Times New Roman"/>
          <w:szCs w:val="26"/>
        </w:rPr>
        <w:instrText xml:space="preserve"> ADDIN EN.CITE &lt;EndNote&gt;&lt;Cite&gt;&lt;Author&gt;Tumilara Busayo Amoo&lt;/Author&gt;&lt;Year&gt;2021&lt;/Year&gt;&lt;RecNum&gt;13&lt;/RecNum&gt;&lt;DisplayText&gt;&lt;style face="superscript"&gt;12&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cs="Times New Roman"/>
          <w:szCs w:val="26"/>
        </w:rPr>
        <w:fldChar w:fldCharType="separate"/>
      </w:r>
      <w:r w:rsidR="00F03C2A" w:rsidRPr="00F03C2A">
        <w:rPr>
          <w:rFonts w:cs="Times New Roman"/>
          <w:noProof/>
          <w:szCs w:val="26"/>
          <w:vertAlign w:val="superscript"/>
        </w:rPr>
        <w:t>12</w:t>
      </w:r>
      <w:r w:rsidR="00E127D9" w:rsidRPr="0092344F">
        <w:rPr>
          <w:rFonts w:cs="Times New Roman"/>
          <w:szCs w:val="26"/>
        </w:rPr>
        <w:fldChar w:fldCharType="end"/>
      </w:r>
      <w:r w:rsidR="007372FD">
        <w:rPr>
          <w:rFonts w:cs="Times New Roman"/>
          <w:szCs w:val="26"/>
        </w:rPr>
        <w:t>.</w:t>
      </w:r>
    </w:p>
    <w:p w14:paraId="332A96C3" w14:textId="75EEC366" w:rsidR="00E127D9" w:rsidRPr="0092344F" w:rsidRDefault="00E127D9" w:rsidP="00D3453E">
      <w:pPr>
        <w:pStyle w:val="oancuaDanhsach"/>
        <w:numPr>
          <w:ilvl w:val="2"/>
          <w:numId w:val="11"/>
        </w:numPr>
        <w:ind w:left="0" w:firstLine="0"/>
        <w:outlineLvl w:val="2"/>
        <w:rPr>
          <w:rFonts w:cs="Times New Roman"/>
          <w:b/>
          <w:bCs/>
          <w:i/>
          <w:iCs/>
          <w:szCs w:val="26"/>
        </w:rPr>
      </w:pPr>
      <w:bookmarkStart w:id="21" w:name="_Toc156588378"/>
      <w:r w:rsidRPr="0092344F">
        <w:rPr>
          <w:rFonts w:cs="Times New Roman"/>
          <w:b/>
          <w:bCs/>
          <w:i/>
          <w:iCs/>
          <w:szCs w:val="26"/>
        </w:rPr>
        <w:t>Tại Việt Nam</w:t>
      </w:r>
      <w:bookmarkEnd w:id="21"/>
    </w:p>
    <w:p w14:paraId="2BCBE74B" w14:textId="387E8EBB" w:rsidR="0081767A" w:rsidRPr="0092344F" w:rsidRDefault="0081767A" w:rsidP="00D3453E">
      <w:pPr>
        <w:rPr>
          <w:rFonts w:cs="Times New Roman"/>
          <w:szCs w:val="26"/>
        </w:rPr>
      </w:pPr>
      <w:r w:rsidRPr="0092344F">
        <w:rPr>
          <w:rFonts w:cs="Times New Roman"/>
          <w:szCs w:val="26"/>
        </w:rPr>
        <w:tab/>
      </w:r>
      <w:r w:rsidR="00E127D9" w:rsidRPr="0092344F">
        <w:rPr>
          <w:rFonts w:cs="Times New Roman"/>
          <w:szCs w:val="26"/>
        </w:rPr>
        <w:t>Nguyễn Hà Phúc Tâm đã kết luận trong nghiên cứu</w:t>
      </w:r>
      <w:r w:rsidR="00DC5AB1" w:rsidRPr="0092344F">
        <w:rPr>
          <w:rFonts w:cs="Times New Roman"/>
          <w:szCs w:val="26"/>
        </w:rPr>
        <w:t xml:space="preserve"> trên nghiên cứu cắt ngang mô tả, sử dụng bộ câu hỏi đã khảo sát 390 sinh viên Dược trong </w:t>
      </w:r>
      <w:r w:rsidR="00DC5AB1" w:rsidRPr="007372FD">
        <w:rPr>
          <w:rFonts w:cs="Times New Roman"/>
          <w:szCs w:val="26"/>
        </w:rPr>
        <w:t>tháng 02/2022</w:t>
      </w:r>
      <w:r w:rsidR="00DC5AB1" w:rsidRPr="0092344F">
        <w:rPr>
          <w:rFonts w:cs="Times New Roman"/>
          <w:szCs w:val="26"/>
        </w:rPr>
        <w:t>.</w:t>
      </w:r>
      <w:r w:rsidR="00E127D9" w:rsidRPr="0092344F">
        <w:rPr>
          <w:rFonts w:cs="Times New Roman"/>
          <w:szCs w:val="26"/>
        </w:rPr>
        <w:t xml:space="preserve"> của mình rằng: </w:t>
      </w:r>
      <w:r w:rsidR="00DC5AB1" w:rsidRPr="0092344F">
        <w:rPr>
          <w:rFonts w:cs="Times New Roman"/>
          <w:szCs w:val="26"/>
        </w:rPr>
        <w:t>“</w:t>
      </w:r>
      <w:r w:rsidR="00E127D9" w:rsidRPr="0092344F">
        <w:rPr>
          <w:rFonts w:cs="Times New Roman"/>
          <w:szCs w:val="26"/>
        </w:rPr>
        <w:t xml:space="preserve">Sinh viên Dược đang học ở các trường đại học tại Thành phố Hồ Chí Minh có thái độ tích cực đối với NCKH. </w:t>
      </w:r>
      <w:r w:rsidR="00DC5AB1" w:rsidRPr="0092344F">
        <w:rPr>
          <w:rFonts w:cs="Times New Roman"/>
          <w:szCs w:val="26"/>
        </w:rPr>
        <w:t>sinh viên nữ đều có thái độ tích cực với việc tham gia nghiên cứu. Sinh viên nữ có thái độ tích cực hơn sinh viên nam (49,5 so với 47,9, p=0,045), tuy nhiên sinh viên nam có điểm trung bình rào cản thấp hơn sinh viên nữ (30,8 so với 32,6, p&lt;0,001).Thiếu kỹ năng và kiến thức là các rào cản chủ yếu gặp phải ở sinh viên khi tham gia NCKH”</w:t>
      </w:r>
      <w:r w:rsidR="00E127D9" w:rsidRPr="0092344F">
        <w:rPr>
          <w:rFonts w:cs="Times New Roman"/>
          <w:szCs w:val="26"/>
        </w:rPr>
        <w:t>.</w:t>
      </w:r>
      <w:r w:rsidR="00DC5AB1" w:rsidRPr="0092344F">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DC5AB1" w:rsidRPr="0092344F">
        <w:rPr>
          <w:rFonts w:cs="Times New Roman"/>
          <w:szCs w:val="26"/>
        </w:rPr>
        <w:fldChar w:fldCharType="separate"/>
      </w:r>
      <w:r w:rsidR="00F03C2A" w:rsidRPr="00F03C2A">
        <w:rPr>
          <w:rFonts w:cs="Times New Roman"/>
          <w:noProof/>
          <w:szCs w:val="26"/>
          <w:vertAlign w:val="superscript"/>
        </w:rPr>
        <w:t>11</w:t>
      </w:r>
      <w:r w:rsidR="00DC5AB1" w:rsidRPr="0092344F">
        <w:rPr>
          <w:rFonts w:cs="Times New Roman"/>
          <w:szCs w:val="26"/>
        </w:rPr>
        <w:fldChar w:fldCharType="end"/>
      </w:r>
    </w:p>
    <w:p w14:paraId="7FBFCEFE" w14:textId="7905787A" w:rsidR="0081767A" w:rsidRDefault="0081767A" w:rsidP="00D3453E">
      <w:pPr>
        <w:rPr>
          <w:rFonts w:cs="Times New Roman"/>
          <w:szCs w:val="26"/>
        </w:rPr>
      </w:pPr>
      <w:r w:rsidRPr="0092344F">
        <w:rPr>
          <w:rFonts w:cs="Times New Roman"/>
          <w:szCs w:val="26"/>
        </w:rPr>
        <w:tab/>
      </w:r>
      <w:r w:rsidR="0074220D" w:rsidRPr="0092344F">
        <w:rPr>
          <w:rFonts w:cs="Times New Roman"/>
          <w:szCs w:val="26"/>
        </w:rPr>
        <w:t xml:space="preserve">Ngoài ra, </w:t>
      </w:r>
      <w:r w:rsidR="00152F01" w:rsidRPr="0092344F">
        <w:rPr>
          <w:rFonts w:cs="Times New Roman"/>
          <w:szCs w:val="26"/>
        </w:rPr>
        <w:t>k</w:t>
      </w:r>
      <w:r w:rsidR="0074220D" w:rsidRPr="0092344F">
        <w:rPr>
          <w:rFonts w:cs="Times New Roman"/>
          <w:szCs w:val="26"/>
        </w:rPr>
        <w:t xml:space="preserve">ết quả nghiên cứu của </w:t>
      </w:r>
      <w:r w:rsidR="0074220D" w:rsidRPr="00840E24">
        <w:rPr>
          <w:rFonts w:cs="Times New Roman"/>
          <w:szCs w:val="26"/>
        </w:rPr>
        <w:t xml:space="preserve">Nguyễn Thị Xuân Huỳnh </w:t>
      </w:r>
      <w:r w:rsidR="0074220D" w:rsidRPr="0092344F">
        <w:rPr>
          <w:rFonts w:cs="Times New Roman"/>
          <w:szCs w:val="26"/>
        </w:rPr>
        <w:t xml:space="preserve">cho thấy có 76,1% SVĐD có thái độ tích cực đối với NCKH. Kết quả này cho thấy SVĐD có thái </w:t>
      </w:r>
      <w:r w:rsidR="0074220D" w:rsidRPr="0092344F">
        <w:rPr>
          <w:rFonts w:cs="Times New Roman"/>
          <w:szCs w:val="26"/>
        </w:rPr>
        <w:lastRenderedPageBreak/>
        <w:t>độ đối với NCKH ở mức chưa cao, vẫn còn gần một phần tư (23,9%) số lượng sinh viên có thái độ chưa tích cực đối với NCKH. Liên quan tới từng khía cạnh của thái độ đối với NCKH, kết quả cho thấy thấy sinh viên có thái độ tích cực khi đánh giá về “tính hữu ích của NCKH”, “vai trò của NCKH” và “sự quan tâm đến NCKH”, nhưng lại có thái độ chưa tích cực ở khía cạnh đánh giá “sự bất an, lo ngại trong NCKH” và “những khó khăn trong NCKH”. Điều này cho thấy SVĐD có quan tâm đến việc NCKH và ý thức được sự hữu ích, vai trò quan trọng của NCKH đối với công việc cũng như sự phát triển nghề nghiệp của họ trong tương lai. Tuy nhiên những khó khăn, sự thiếu tự tin và lo lắng khi tham gia nghiên cứu đã làm thái độ của sinh viên đối với NCKH kém đi. Kết quả nghiên cứu cho thấy nhóm SVĐD chưa đi thực tập lâm sàng (năm I và II) có thái độ tích cực cao hơn so với nhóm đã đi thực tập lâm sàng (năm III và IV). Nhưng một điều đáng ngạc nhiên là sinh viên ít tiếp xúc với lâm sàng lại có thái độ tốt hơn ở khía cạnh “sử dụng nghiên cứu”</w:t>
      </w:r>
      <w:r w:rsidR="0074220D" w:rsidRPr="0092344F">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74220D" w:rsidRPr="0092344F">
        <w:rPr>
          <w:rFonts w:cs="Times New Roman"/>
          <w:szCs w:val="26"/>
        </w:rPr>
        <w:fldChar w:fldCharType="separate"/>
      </w:r>
      <w:r w:rsidR="00F03C2A" w:rsidRPr="00F03C2A">
        <w:rPr>
          <w:rFonts w:cs="Times New Roman"/>
          <w:noProof/>
          <w:szCs w:val="26"/>
          <w:vertAlign w:val="superscript"/>
        </w:rPr>
        <w:t>10</w:t>
      </w:r>
      <w:r w:rsidR="0074220D" w:rsidRPr="0092344F">
        <w:rPr>
          <w:rFonts w:cs="Times New Roman"/>
          <w:szCs w:val="26"/>
        </w:rPr>
        <w:fldChar w:fldCharType="end"/>
      </w:r>
      <w:r w:rsidR="00453065">
        <w:rPr>
          <w:rFonts w:cs="Times New Roman"/>
          <w:szCs w:val="26"/>
        </w:rPr>
        <w:t>.</w:t>
      </w:r>
      <w:r w:rsidR="00317335">
        <w:rPr>
          <w:rFonts w:cs="Times New Roman"/>
          <w:szCs w:val="26"/>
        </w:rPr>
        <w:t xml:space="preserve"> </w:t>
      </w:r>
    </w:p>
    <w:p w14:paraId="7FDBF30A" w14:textId="4AEFBA15" w:rsidR="00317335" w:rsidRPr="0092344F" w:rsidRDefault="00317335" w:rsidP="00317335">
      <w:pPr>
        <w:rPr>
          <w:rFonts w:cs="Times New Roman"/>
          <w:szCs w:val="26"/>
        </w:rPr>
      </w:pPr>
      <w:r>
        <w:rPr>
          <w:rFonts w:cs="Times New Roman"/>
          <w:szCs w:val="26"/>
        </w:rPr>
        <w:t xml:space="preserve">Nghiên cứu của Đỗ Quang Đạt trên sinh viên khối cử nhân năm thứ tư tại </w:t>
      </w:r>
      <w:r w:rsidRPr="00317335">
        <w:rPr>
          <w:rFonts w:cs="Times New Roman"/>
          <w:szCs w:val="26"/>
        </w:rPr>
        <w:t>Trường Đại học Y khoa Phạm Ngọc Thạch</w:t>
      </w:r>
      <w:r>
        <w:rPr>
          <w:rFonts w:cs="Times New Roman"/>
          <w:szCs w:val="26"/>
        </w:rPr>
        <w:t xml:space="preserve"> vào năm 2023 cũng cho thấy thái độ tích cực ở đa phần các sinh viên tham gia khảo sát</w:t>
      </w:r>
      <w:r w:rsidR="000D01F7">
        <w:rPr>
          <w:rFonts w:cs="Times New Roman"/>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0D01F7">
        <w:rPr>
          <w:rFonts w:cs="Times New Roman"/>
          <w:szCs w:val="26"/>
        </w:rPr>
        <w:fldChar w:fldCharType="separate"/>
      </w:r>
      <w:r w:rsidR="00F03C2A" w:rsidRPr="00F03C2A">
        <w:rPr>
          <w:rFonts w:cs="Times New Roman"/>
          <w:noProof/>
          <w:szCs w:val="26"/>
          <w:vertAlign w:val="superscript"/>
        </w:rPr>
        <w:t>7</w:t>
      </w:r>
      <w:r w:rsidR="000D01F7">
        <w:rPr>
          <w:rFonts w:cs="Times New Roman"/>
          <w:szCs w:val="26"/>
        </w:rPr>
        <w:fldChar w:fldCharType="end"/>
      </w:r>
      <w:r>
        <w:rPr>
          <w:rFonts w:cs="Times New Roman"/>
          <w:szCs w:val="26"/>
        </w:rPr>
        <w:t xml:space="preserve">. </w:t>
      </w:r>
    </w:p>
    <w:p w14:paraId="427C685D" w14:textId="1D244AC7" w:rsidR="002B469B" w:rsidRDefault="0081767A" w:rsidP="00D3453E">
      <w:pPr>
        <w:rPr>
          <w:rFonts w:cs="Times New Roman"/>
          <w:szCs w:val="26"/>
        </w:rPr>
      </w:pPr>
      <w:r w:rsidRPr="0092344F">
        <w:rPr>
          <w:rFonts w:cs="Times New Roman"/>
          <w:szCs w:val="26"/>
        </w:rPr>
        <w:tab/>
      </w:r>
      <w:r w:rsidR="0074220D" w:rsidRPr="0092344F">
        <w:rPr>
          <w:rFonts w:cs="Times New Roman"/>
          <w:szCs w:val="26"/>
        </w:rPr>
        <w:t xml:space="preserve">Kết luận, qua các nghiên cứu cả trong và ngoài nước, tầm quan trọng của NCKH với sinh viên (đặc biệt là sinh viên điều dưỡng) là rõ ràng, thái độ của sinh </w:t>
      </w:r>
      <w:r w:rsidR="0074220D" w:rsidRPr="00840E24">
        <w:rPr>
          <w:rFonts w:cs="Times New Roman"/>
          <w:szCs w:val="26"/>
        </w:rPr>
        <w:t>viên đa phần tích</w:t>
      </w:r>
      <w:r w:rsidR="00840E24">
        <w:rPr>
          <w:rFonts w:cs="Times New Roman"/>
          <w:color w:val="FF0000"/>
          <w:szCs w:val="26"/>
        </w:rPr>
        <w:t xml:space="preserve">. </w:t>
      </w:r>
      <w:r w:rsidR="0074220D" w:rsidRPr="0092344F">
        <w:rPr>
          <w:rFonts w:cs="Times New Roman"/>
          <w:szCs w:val="26"/>
        </w:rPr>
        <w:t>Việc tăng cường giáo dục và hỗ trợ về kiến thức và kỹ năng NCKH, cũng như tạo ra các khóa học tích hợp, có thể giúp nâng cao thái độ và sự hiểu biết của sinh viên đối với hoạt động NCKH.</w:t>
      </w:r>
    </w:p>
    <w:p w14:paraId="35D7AF23" w14:textId="44FE7E1D" w:rsidR="00761D41" w:rsidRDefault="00761D41" w:rsidP="00317335">
      <w:pPr>
        <w:pStyle w:val="oancuaDanhsach"/>
        <w:numPr>
          <w:ilvl w:val="2"/>
          <w:numId w:val="11"/>
        </w:numPr>
        <w:ind w:left="0" w:firstLine="0"/>
        <w:outlineLvl w:val="2"/>
        <w:rPr>
          <w:rFonts w:cs="Times New Roman"/>
          <w:b/>
          <w:bCs/>
          <w:i/>
          <w:iCs/>
          <w:szCs w:val="26"/>
        </w:rPr>
      </w:pPr>
      <w:bookmarkStart w:id="22" w:name="_Toc156588379"/>
      <w:r>
        <w:rPr>
          <w:rFonts w:cs="Times New Roman"/>
          <w:b/>
          <w:bCs/>
          <w:i/>
          <w:iCs/>
          <w:szCs w:val="26"/>
        </w:rPr>
        <w:t>Một số yếu tố liên quan đến thái độ</w:t>
      </w:r>
      <w:bookmarkEnd w:id="22"/>
    </w:p>
    <w:p w14:paraId="33153EEA" w14:textId="77777777" w:rsidR="00761D41" w:rsidRPr="00761D41" w:rsidRDefault="00761D41" w:rsidP="00761D41">
      <w:pPr>
        <w:rPr>
          <w:rFonts w:cs="Times New Roman"/>
          <w:szCs w:val="26"/>
        </w:rPr>
      </w:pPr>
      <w:r w:rsidRPr="00761D41">
        <w:rPr>
          <w:rFonts w:cs="Times New Roman"/>
          <w:szCs w:val="26"/>
        </w:rPr>
        <w:t xml:space="preserve">Mười một nghiên cứu đã xác định các yếu tố khác nhau ảnh hưởng đến thái độ của sinh viên đối với nghiên cứu điều dưỡng bao gồm: tham gia một khóa nghiên cứu, quan tâm đến một lĩnh vực cụ thể của nghiên cứu điều dưỡng, ứng dụng kiến thức nghiên cứu, độ tuổi sinh viên, năm tham gia chương trình và kinh nghiệm nghiên cứu trước đó. Yếu tố được khám phá phổ biến nhất là tham gia một khóa học nghiên cứu. Bảy nghiên cứu cho thấy rằng việc tham gia ít nhất một khóa nghiên cứu đã cải thiện thái độ của sinh viên đối với nghiên cứu điều dưỡng, trong số này, những phát hiện từ năm nghiên cứu này có ý nghĩa thống kê. Ví dụ, Keib và cộng sự (2017) đã báo cáo rằng sinh viên điều dưỡng có bằng cử nhân từ Hoa Kỳ (n = 99) đã chứng </w:t>
      </w:r>
      <w:r w:rsidRPr="00761D41">
        <w:rPr>
          <w:rFonts w:cs="Times New Roman"/>
          <w:szCs w:val="26"/>
        </w:rPr>
        <w:lastRenderedPageBreak/>
        <w:t>minh sự cải thiện đáng kể về nhận thức (p &lt; 0,001) và sự tự tin vào nghiên cứu (p &lt; 0,005)</w:t>
      </w:r>
      <w:r w:rsidRPr="00761D41">
        <w:rPr>
          <w:rFonts w:cs="Times New Roman"/>
          <w:szCs w:val="26"/>
        </w:rPr>
        <w:fldChar w:fldCharType="begin"/>
      </w:r>
      <w:r w:rsidRPr="00761D41">
        <w:rPr>
          <w:rFonts w:cs="Times New Roman"/>
          <w:szCs w:val="26"/>
        </w:rPr>
        <w:instrText xml:space="preserve"> ADDIN EN.CITE &lt;EndNote&gt;&lt;Cite&gt;&lt;Author&gt;Jennifer Gunberg 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p>
    <w:p w14:paraId="757C219B" w14:textId="5CE2FF34" w:rsidR="00761D41" w:rsidRPr="00761D41" w:rsidRDefault="00761D41" w:rsidP="00761D41">
      <w:pPr>
        <w:rPr>
          <w:rFonts w:cs="Times New Roman"/>
          <w:szCs w:val="26"/>
        </w:rPr>
      </w:pPr>
      <w:r w:rsidRPr="00761D41">
        <w:rPr>
          <w:rFonts w:cs="Times New Roman"/>
          <w:szCs w:val="26"/>
        </w:rPr>
        <w:t>Yếu tố được khám phá phổ biến thứ hai là ứng dụng tích cực kiến thức nghiên cứu. Hai nghiên cứu xác định rằng việc viết luận văn hoặc đề xuất nghiên cứu đã cải thiện đáng kể thái độ của sinh viên đối với nghiên cứu. Cuối cùng, một nghiên cứu đã xác định rằng hoạt động có sự tham gia, bao gồm thu thập và phân tích dữ liệu, đã cải thiện đáng kể thái độ của sinh viên đối với nghiên cứu. Một số nghiên cứu khám phá tác động của độ tuổi và năm học trong chương trình đối với nhận thức của học sinh, nhưng có kết quả trái ngược nhau. Unver và cộng sự. (2017) nhận thấy sinh viên lớn tuổi có thái độ tích cực hơn đối với nghiên cứu điều dưỡng; trong khi đó, Halabi (2016) nhận thấy học sinh nhỏ tuổi có thái độ tích cực hơn. Một nghiên cứu coi kinh nghiệm nghiên cứu trước đây là một yếu tố và nhận thấy rằng trải nghiệm đó có tác động tích cực đáng kể đến nhận thức của sinh viên về nghiên cứu điều dưỡng.</w:t>
      </w:r>
      <w:r w:rsidRPr="00761D41">
        <w:rPr>
          <w:rFonts w:cs="Times New Roman"/>
          <w:szCs w:val="26"/>
        </w:rPr>
        <w:fldChar w:fldCharType="begin"/>
      </w:r>
      <w:r w:rsidRPr="00761D41">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r w:rsidRPr="00761D41">
        <w:rPr>
          <w:rFonts w:cs="Times New Roman"/>
          <w:szCs w:val="26"/>
          <w:shd w:val="clear" w:color="auto" w:fill="FFFFFF"/>
        </w:rPr>
        <w:t>Tuổi, năm của chương trình đào tạo, đã hoặc đang học học phần NCKH, đã hoặc đang tham gia đề tài NCKH, có tham gia các nhóm/câu lạc bộ NCKH, có tham gia các hoạt động NCKH và biết các thông tin về NCKH của nhà trường là các yếu tố được tìm thấy có liên quan đến thái độ của SVĐD đối với NCKH</w:t>
      </w:r>
      <w:r w:rsidRPr="00761D41">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 </w:instrText>
      </w:r>
      <w:r w:rsidR="00F03C2A">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DATA </w:instrText>
      </w:r>
      <w:r w:rsidR="00F03C2A">
        <w:rPr>
          <w:rFonts w:cs="Times New Roman"/>
          <w:szCs w:val="26"/>
          <w:shd w:val="clear" w:color="auto" w:fill="FFFFFF"/>
        </w:rPr>
      </w:r>
      <w:r w:rsidR="00F03C2A">
        <w:rPr>
          <w:rFonts w:cs="Times New Roman"/>
          <w:szCs w:val="26"/>
          <w:shd w:val="clear" w:color="auto" w:fill="FFFFFF"/>
        </w:rPr>
        <w:fldChar w:fldCharType="end"/>
      </w:r>
      <w:r w:rsidRPr="00761D41">
        <w:rPr>
          <w:rFonts w:cs="Times New Roman"/>
          <w:szCs w:val="26"/>
          <w:shd w:val="clear" w:color="auto" w:fill="FFFFFF"/>
        </w:rPr>
        <w:fldChar w:fldCharType="separate"/>
      </w:r>
      <w:r w:rsidR="00F03C2A" w:rsidRPr="00F03C2A">
        <w:rPr>
          <w:rFonts w:cs="Times New Roman"/>
          <w:noProof/>
          <w:szCs w:val="26"/>
          <w:shd w:val="clear" w:color="auto" w:fill="FFFFFF"/>
          <w:vertAlign w:val="superscript"/>
        </w:rPr>
        <w:t>10</w:t>
      </w:r>
      <w:r w:rsidRPr="00761D41">
        <w:rPr>
          <w:rFonts w:cs="Times New Roman"/>
          <w:szCs w:val="26"/>
          <w:shd w:val="clear" w:color="auto" w:fill="FFFFFF"/>
        </w:rPr>
        <w:fldChar w:fldCharType="end"/>
      </w:r>
      <w:r w:rsidRPr="00761D41">
        <w:rPr>
          <w:rFonts w:cs="Times New Roman"/>
          <w:szCs w:val="26"/>
          <w:shd w:val="clear" w:color="auto" w:fill="FFFFFF"/>
        </w:rPr>
        <w:t>.</w:t>
      </w:r>
    </w:p>
    <w:p w14:paraId="526238BE" w14:textId="77777777" w:rsidR="00761D41" w:rsidRDefault="00761D41" w:rsidP="00761D41"/>
    <w:p w14:paraId="1490C072" w14:textId="77777777" w:rsidR="00761D41" w:rsidRPr="00761D41" w:rsidRDefault="00761D41" w:rsidP="00761D41"/>
    <w:p w14:paraId="0C8142B1" w14:textId="17E03E7C" w:rsidR="00317335" w:rsidRPr="00761D41" w:rsidRDefault="00317335" w:rsidP="00761D41">
      <w:pPr>
        <w:pStyle w:val="oancuaDanhsach"/>
        <w:numPr>
          <w:ilvl w:val="2"/>
          <w:numId w:val="11"/>
        </w:numPr>
        <w:ind w:left="0" w:firstLine="0"/>
        <w:outlineLvl w:val="2"/>
        <w:rPr>
          <w:rFonts w:cs="Times New Roman"/>
          <w:b/>
          <w:bCs/>
          <w:i/>
          <w:iCs/>
          <w:szCs w:val="26"/>
        </w:rPr>
      </w:pPr>
      <w:r w:rsidRPr="00317335">
        <w:rPr>
          <w:rFonts w:cs="Times New Roman"/>
          <w:b/>
          <w:bCs/>
          <w:i/>
          <w:iCs/>
          <w:szCs w:val="26"/>
        </w:rPr>
        <w:t xml:space="preserve"> </w:t>
      </w:r>
      <w:bookmarkStart w:id="23" w:name="_Toc156588380"/>
      <w:r w:rsidR="00761D41">
        <w:rPr>
          <w:rFonts w:cs="Times New Roman"/>
          <w:b/>
          <w:bCs/>
          <w:i/>
          <w:iCs/>
          <w:szCs w:val="26"/>
        </w:rPr>
        <w:t>Một số bộ câu hỏi</w:t>
      </w:r>
      <w:bookmarkEnd w:id="23"/>
      <w:r w:rsidR="00761D41">
        <w:rPr>
          <w:rFonts w:cs="Times New Roman"/>
          <w:b/>
          <w:bCs/>
          <w:i/>
          <w:iCs/>
          <w:szCs w:val="26"/>
        </w:rPr>
        <w:t xml:space="preserve"> </w:t>
      </w:r>
    </w:p>
    <w:p w14:paraId="7D2008DF" w14:textId="5F5F5597" w:rsidR="00317335" w:rsidRDefault="00317335" w:rsidP="000D01F7">
      <w:pPr>
        <w:rPr>
          <w:rFonts w:cs="Times New Roman"/>
          <w:szCs w:val="26"/>
        </w:rPr>
      </w:pPr>
      <w:r w:rsidRPr="00317335">
        <w:rPr>
          <w:rFonts w:cs="Times New Roman"/>
          <w:szCs w:val="26"/>
        </w:rPr>
        <w:t xml:space="preserve">Một số công cụ có giá trị và đáng tin cậy để đo lường thái độ của sinh viên điều dưỡng đối với nghiên cứu đã được phát triển, kiểm tra tâm lý, và được sử dụng rộng rãi; bao gồm: The Nursing Students' Attitudes and Awareness of Research and Development in Nursing (Bjorkstorm </w:t>
      </w:r>
      <w:r w:rsidR="00664DB4">
        <w:rPr>
          <w:rFonts w:cs="Times New Roman"/>
          <w:szCs w:val="26"/>
        </w:rPr>
        <w:t>và cộng sự</w:t>
      </w:r>
      <w:r w:rsidRPr="00317335">
        <w:rPr>
          <w:rFonts w:cs="Times New Roman"/>
          <w:szCs w:val="26"/>
        </w:rPr>
        <w:t xml:space="preserve">, 2003), The Attitudes toward Nursing Research Scale (Halabi </w:t>
      </w:r>
      <w:r w:rsidR="00664DB4">
        <w:rPr>
          <w:rFonts w:cs="Times New Roman"/>
          <w:szCs w:val="26"/>
        </w:rPr>
        <w:t xml:space="preserve">và </w:t>
      </w:r>
      <w:r w:rsidRPr="00317335">
        <w:rPr>
          <w:rFonts w:cs="Times New Roman"/>
          <w:szCs w:val="26"/>
        </w:rPr>
        <w:t>Hamdan-Monsour, 2010), và The Attitude toward Nursing Research Questionnaire (Swenson and Kleinbaum, 1984),</w:t>
      </w:r>
      <w:r w:rsidR="00B352C0">
        <w:rPr>
          <w:rFonts w:cs="Times New Roman"/>
          <w:szCs w:val="26"/>
        </w:rPr>
        <w:t xml:space="preserve"> </w:t>
      </w:r>
      <w:r w:rsidRPr="00317335">
        <w:rPr>
          <w:rFonts w:cs="Times New Roman"/>
          <w:szCs w:val="26"/>
        </w:rPr>
        <w:t xml:space="preserve">tất cả đều chứng tỏ ít nhất độ tin cậy và giá trị phù hợp. Phổ biến nhất công cụ được sử dụng là The Nursing Students' Attitudes and Awareness of Research and Development in Nursing, được sử dụng trong ba nghiên cứu (Gercek và cộng sự, 2016; Bjorkstorm và cộng sự, 2003; Toraman và cộng sự, 2017). Bộ câu hỏi The Nursing Students' Attitudes and Awareness of Research and Development in Nursing đã được sửa đổi để sử dụng cho </w:t>
      </w:r>
      <w:r w:rsidRPr="00317335">
        <w:rPr>
          <w:rFonts w:cs="Times New Roman"/>
          <w:szCs w:val="26"/>
        </w:rPr>
        <w:lastRenderedPageBreak/>
        <w:t>sinh viên từ một công cụ được phát triển bởi Bjorkstrom và các đồng nghiệp nhằm khám phá thái độ của điều dưỡng đối với nghiên cứu và phát triển trong điều dưỡng (Bjorkstorm và cộng sự, 2003). Hai nghiên cứu sử dung bộ công cụ Attitudes toward Nursing Research Scale (Halabi, 2016; Halabi và Hamdan-Monsour, 2010) và hai nghiên cứu khác lại dùng</w:t>
      </w:r>
      <w:r w:rsidR="00B352C0">
        <w:rPr>
          <w:rFonts w:cs="Times New Roman"/>
          <w:szCs w:val="26"/>
        </w:rPr>
        <w:t xml:space="preserve"> </w:t>
      </w:r>
      <w:r w:rsidRPr="00317335">
        <w:rPr>
          <w:rFonts w:cs="Times New Roman"/>
          <w:szCs w:val="26"/>
        </w:rPr>
        <w:t>Attitude toward Nursing Research Questionnaire (Harrison và cộng sự, 1991; Swenson và Kleinbaum, 1984). Ngoài ra một bộ câu hỏi không dành riêng cho ngành điều dưỡng Attitudes Toward Scientific</w:t>
      </w:r>
      <w:r w:rsidR="00664DB4">
        <w:rPr>
          <w:rFonts w:cs="Times New Roman"/>
          <w:szCs w:val="26"/>
        </w:rPr>
        <w:t xml:space="preserve"> </w:t>
      </w:r>
      <w:r w:rsidRPr="00317335">
        <w:rPr>
          <w:rFonts w:cs="Times New Roman"/>
          <w:szCs w:val="26"/>
        </w:rPr>
        <w:t xml:space="preserve">Studies Scale (Korkmaz </w:t>
      </w:r>
      <w:r w:rsidR="00664DB4">
        <w:rPr>
          <w:rFonts w:cs="Times New Roman"/>
          <w:szCs w:val="26"/>
        </w:rPr>
        <w:t>và cộng sự,</w:t>
      </w:r>
      <w:r w:rsidRPr="00317335">
        <w:rPr>
          <w:rFonts w:cs="Times New Roman"/>
          <w:szCs w:val="26"/>
        </w:rPr>
        <w:t xml:space="preserve"> 2011) cũng đã được dùng trong một nghiên cứu (Unver</w:t>
      </w:r>
      <w:r w:rsidR="00664DB4">
        <w:rPr>
          <w:rFonts w:cs="Times New Roman"/>
          <w:szCs w:val="26"/>
        </w:rPr>
        <w:t xml:space="preserve"> </w:t>
      </w:r>
      <w:r w:rsidRPr="00317335">
        <w:rPr>
          <w:rFonts w:cs="Times New Roman"/>
          <w:szCs w:val="26"/>
        </w:rPr>
        <w:t>và cộng sự, 2017).Mặc dùng có những bộ câu hỏi đáng tin cậy và hợp lệ hiện có này, nhưng một số nhà nghiên cứu đã sử dụng các công cụ tự phát triển. (Keib và cộng sự, 2017; Pond và Bradshaw, 1996; Champion, 1988; Slimmer, 1992)</w:t>
      </w:r>
      <w:r w:rsidR="00664DB4">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664DB4">
        <w:rPr>
          <w:rFonts w:cs="Times New Roman"/>
          <w:szCs w:val="26"/>
        </w:rPr>
        <w:fldChar w:fldCharType="separate"/>
      </w:r>
      <w:r w:rsidR="000A4E5F" w:rsidRPr="000A4E5F">
        <w:rPr>
          <w:rFonts w:cs="Times New Roman"/>
          <w:noProof/>
          <w:szCs w:val="26"/>
          <w:vertAlign w:val="superscript"/>
        </w:rPr>
        <w:t>3</w:t>
      </w:r>
      <w:r w:rsidR="00664DB4">
        <w:rPr>
          <w:rFonts w:cs="Times New Roman"/>
          <w:szCs w:val="26"/>
        </w:rPr>
        <w:fldChar w:fldCharType="end"/>
      </w:r>
      <w:r w:rsidRPr="00317335">
        <w:rPr>
          <w:rFonts w:cs="Times New Roman"/>
          <w:szCs w:val="26"/>
        </w:rPr>
        <w:t>.</w:t>
      </w:r>
    </w:p>
    <w:p w14:paraId="21EBE241" w14:textId="7D1BB133" w:rsidR="00BF48E9" w:rsidRPr="00664DB4" w:rsidRDefault="00664DB4" w:rsidP="000D01F7">
      <w:pPr>
        <w:rPr>
          <w:rFonts w:cs="Times New Roman"/>
          <w:szCs w:val="26"/>
        </w:rPr>
      </w:pPr>
      <w:r w:rsidRPr="00664DB4">
        <w:rPr>
          <w:rFonts w:cs="Times New Roman"/>
          <w:szCs w:val="26"/>
        </w:rPr>
        <w:t>Ngoài ra, một và nghiên cứu còn sử dụng bộ câu hỏi The Attitude towards Research scale (ATR) để thu thập số liệu. Bộ câu hỏi đánh giá trên 5 khía cạnh của thái độ với nghiên cứu khoa học: sự hữu ích của NCKH, lo lắng với NCKH, thái độ tích cực, tính ứng dụng vào cuộc sống và khó khăn trong nghiên cứu. Thang đo ATR được phát triển bởi Elena C. Papanastasiou từ University of Cyprus vào năm 2002</w:t>
      </w:r>
      <w:r w:rsidR="00BF48E9">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fldChar w:fldCharType="separate"/>
      </w:r>
      <w:r w:rsidR="00F03C2A" w:rsidRPr="00F03C2A">
        <w:rPr>
          <w:rFonts w:cs="Times New Roman"/>
          <w:noProof/>
          <w:szCs w:val="26"/>
          <w:vertAlign w:val="superscript"/>
        </w:rPr>
        <w:t>10,12,13,32</w:t>
      </w:r>
      <w:r w:rsidR="00BF48E9">
        <w:rPr>
          <w:rFonts w:cs="Times New Roman"/>
          <w:szCs w:val="26"/>
        </w:rPr>
        <w:fldChar w:fldCharType="end"/>
      </w:r>
      <w:r w:rsidRPr="00664DB4">
        <w:rPr>
          <w:rFonts w:cs="Times New Roman"/>
          <w:szCs w:val="26"/>
        </w:rPr>
        <w:t>.</w:t>
      </w:r>
      <w:r w:rsidR="00BF48E9">
        <w:rPr>
          <w:rFonts w:cs="Times New Roman"/>
          <w:szCs w:val="26"/>
        </w:rPr>
        <w:t xml:space="preserve"> </w:t>
      </w:r>
      <w:r w:rsidR="00BF48E9" w:rsidRPr="00BF48E9">
        <w:rPr>
          <w:rFonts w:cs="Times New Roman"/>
          <w:szCs w:val="26"/>
        </w:rPr>
        <w:t xml:space="preserve">Tại Việt Nam, một số NCKH khảo sát về thái độ của sinh viên chưa có nhiều, một số bộ công cụ được sử dụng trong các nghiên cứu đó </w:t>
      </w:r>
      <w:r w:rsidR="00BF48E9">
        <w:rPr>
          <w:rFonts w:cs="Times New Roman"/>
          <w:szCs w:val="26"/>
        </w:rPr>
        <w:t>thường là tự xây dựng hoặc không tập trung vào khảo sát khía cạnh thái độ làm chính</w:t>
      </w:r>
      <w:r w:rsidR="002E22B9">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2E22B9">
        <w:rPr>
          <w:rFonts w:cs="Times New Roman"/>
          <w:szCs w:val="26"/>
        </w:rPr>
        <w:fldChar w:fldCharType="separate"/>
      </w:r>
      <w:r w:rsidR="00F03C2A" w:rsidRPr="00F03C2A">
        <w:rPr>
          <w:rFonts w:cs="Times New Roman"/>
          <w:noProof/>
          <w:szCs w:val="26"/>
          <w:vertAlign w:val="superscript"/>
        </w:rPr>
        <w:t>7,11</w:t>
      </w:r>
      <w:r w:rsidR="002E22B9">
        <w:rPr>
          <w:rFonts w:cs="Times New Roman"/>
          <w:szCs w:val="26"/>
        </w:rPr>
        <w:fldChar w:fldCharType="end"/>
      </w:r>
      <w:r w:rsidR="00BF48E9">
        <w:rPr>
          <w:rFonts w:cs="Times New Roman"/>
          <w:szCs w:val="26"/>
        </w:rPr>
        <w:t>, một số</w:t>
      </w:r>
      <w:r w:rsidR="000D01F7">
        <w:rPr>
          <w:rFonts w:cs="Times New Roman"/>
          <w:szCs w:val="26"/>
        </w:rPr>
        <w:t xml:space="preserve"> nghiên cứu sử dụng </w:t>
      </w:r>
      <w:r w:rsidR="00BF48E9">
        <w:rPr>
          <w:rFonts w:cs="Times New Roman"/>
          <w:szCs w:val="26"/>
        </w:rPr>
        <w:t xml:space="preserve">bộ câu hỏi tập trung về khía cạnh thái độ </w:t>
      </w:r>
      <w:r w:rsidR="00BF48E9" w:rsidRPr="00BF48E9">
        <w:rPr>
          <w:rFonts w:cs="Times New Roman"/>
          <w:szCs w:val="26"/>
        </w:rPr>
        <w:t>là bộ câu hỏi The Attitude towards Research scale</w:t>
      </w:r>
      <w:r w:rsidR="00BF48E9">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fldChar w:fldCharType="separate"/>
      </w:r>
      <w:r w:rsidR="00F03C2A" w:rsidRPr="00F03C2A">
        <w:rPr>
          <w:rFonts w:cs="Times New Roman"/>
          <w:noProof/>
          <w:szCs w:val="26"/>
          <w:vertAlign w:val="superscript"/>
        </w:rPr>
        <w:t>10</w:t>
      </w:r>
      <w:r w:rsidR="00BF48E9">
        <w:rPr>
          <w:rFonts w:cs="Times New Roman"/>
          <w:szCs w:val="26"/>
        </w:rPr>
        <w:fldChar w:fldCharType="end"/>
      </w:r>
      <w:r w:rsidR="000D01F7">
        <w:rPr>
          <w:rFonts w:cs="Times New Roman"/>
          <w:szCs w:val="26"/>
        </w:rPr>
        <w:t>.</w:t>
      </w:r>
    </w:p>
    <w:p w14:paraId="55C73E44" w14:textId="32E56572" w:rsidR="00336503" w:rsidRDefault="00503C8C" w:rsidP="008B57F5">
      <w:pPr>
        <w:pStyle w:val="u2"/>
      </w:pPr>
      <w:bookmarkStart w:id="24" w:name="_Toc156588381"/>
      <w:r w:rsidRPr="0092344F">
        <w:t>T</w:t>
      </w:r>
      <w:r w:rsidR="008A247B" w:rsidRPr="0092344F">
        <w:t>ổng quan nơi tiến hành nghiên cứu</w:t>
      </w:r>
      <w:bookmarkEnd w:id="24"/>
    </w:p>
    <w:p w14:paraId="6FF25339" w14:textId="77777777" w:rsidR="00602E56" w:rsidRPr="0092344F" w:rsidRDefault="00602E56" w:rsidP="00D3453E">
      <w:pPr>
        <w:pStyle w:val="oancuaDanhsach"/>
        <w:numPr>
          <w:ilvl w:val="2"/>
          <w:numId w:val="11"/>
        </w:numPr>
        <w:ind w:left="0" w:firstLine="0"/>
        <w:outlineLvl w:val="2"/>
        <w:rPr>
          <w:rFonts w:cs="Times New Roman"/>
          <w:b/>
          <w:bCs/>
          <w:i/>
          <w:iCs/>
          <w:szCs w:val="26"/>
        </w:rPr>
      </w:pPr>
      <w:bookmarkStart w:id="25" w:name="_Toc156588382"/>
      <w:r w:rsidRPr="0092344F">
        <w:rPr>
          <w:rFonts w:cs="Times New Roman"/>
          <w:b/>
          <w:bCs/>
          <w:i/>
          <w:iCs/>
          <w:szCs w:val="26"/>
        </w:rPr>
        <w:t>Đại học Y khoa Phạm Ngọc Thạch</w:t>
      </w:r>
      <w:bookmarkEnd w:id="25"/>
    </w:p>
    <w:p w14:paraId="3E6F997C" w14:textId="25D466E1" w:rsidR="00602E56" w:rsidRPr="009D084C" w:rsidRDefault="00602E56" w:rsidP="00D3453E">
      <w:pPr>
        <w:pStyle w:val="oancuaDanhsach"/>
        <w:numPr>
          <w:ilvl w:val="3"/>
          <w:numId w:val="11"/>
        </w:numPr>
        <w:rPr>
          <w:rFonts w:cs="Times New Roman"/>
          <w:i/>
          <w:iCs/>
          <w:szCs w:val="26"/>
        </w:rPr>
      </w:pPr>
      <w:r w:rsidRPr="009D084C">
        <w:rPr>
          <w:rFonts w:cs="Times New Roman"/>
          <w:i/>
          <w:iCs/>
          <w:szCs w:val="26"/>
        </w:rPr>
        <w:t xml:space="preserve">Tổng quan </w:t>
      </w:r>
    </w:p>
    <w:p w14:paraId="5A5FF38D" w14:textId="77777777" w:rsidR="00602E56" w:rsidRPr="00194206" w:rsidRDefault="00602E56" w:rsidP="00D3453E">
      <w:pPr>
        <w:rPr>
          <w:rFonts w:cs="Times New Roman"/>
          <w:szCs w:val="26"/>
        </w:rPr>
      </w:pPr>
      <w:r w:rsidRPr="00194206">
        <w:rPr>
          <w:rFonts w:cs="Times New Roman"/>
          <w:szCs w:val="26"/>
        </w:rPr>
        <w:t xml:space="preserve">Năm 1989, VS.TS. Dương Quang Trung, cán bộ đầu ngành Y tế thành phố, đề xuất và chỉ đạo xây dựng Trung tâm đào tạo và bồi dưỡng cán bộ y tế TP. Hồ Chí Minh, thực hiện nghị quyết của Thành ủy và được sự đồng thuận của Trung ương. Ông Trung trở thành Hiệu trưởng đầu tiên của Trung tâm, đưa ra mô hình giáo dục mới để đào tạo bác sĩ tổng quát chủ trương cộng đồng. Bác sĩ được đào tạo theo mô hình này sở hữu kiến thức vững về y học cơ sở, kết hợp với học tập lâm sàng và thực </w:t>
      </w:r>
      <w:r w:rsidRPr="00194206">
        <w:rPr>
          <w:rFonts w:cs="Times New Roman"/>
          <w:szCs w:val="26"/>
        </w:rPr>
        <w:lastRenderedPageBreak/>
        <w:t>tập cộng đồng. Mô hình "Trường - Viện - Cộng đồng" đã đóng góp tích cực vào việc kiện toàn mạng lưới y tế thành phố.</w:t>
      </w:r>
    </w:p>
    <w:p w14:paraId="2E0F4955" w14:textId="32CCDEAC" w:rsidR="00602E56" w:rsidRPr="00194206" w:rsidRDefault="00602E56" w:rsidP="00D3453E">
      <w:pPr>
        <w:rPr>
          <w:rFonts w:cs="Times New Roman"/>
          <w:szCs w:val="26"/>
        </w:rPr>
      </w:pPr>
      <w:r w:rsidRPr="00194206">
        <w:rPr>
          <w:rFonts w:cs="Times New Roman"/>
          <w:szCs w:val="26"/>
        </w:rPr>
        <w:t>Ngày 28/12/2007, Trung tâm đã làm lễ tốt nghiệp Đại học y chính quy khóa XIII và Đại học y tập trung 4 năm khóa V, và đã cho ra trường hàng nghìn bác sĩ và điều dưỡng, đang phục vụ ở tất cả các cơ sở y tế của Trung ương và thành phố.... Ngày 7/1/2008, Thủ tướng Chính phủ đã ký quyết định thành lập Trường đại học y khoa Phạm Ngọc Thạch, trên cơ sở tổ chức tại Trung tâm Đào tạo bồi dưỡng cán bộ y tế TP. Hồ Chí Minh</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r w:rsidR="00973E52">
        <w:rPr>
          <w:rFonts w:cs="Times New Roman"/>
          <w:szCs w:val="26"/>
        </w:rPr>
        <w:t>.</w:t>
      </w:r>
    </w:p>
    <w:p w14:paraId="1B7D04F1" w14:textId="77777777"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Sứ mạng, tầm nhìn, giá trị cốt lõi, triết lý giáo dục và khẩu hiệu.</w:t>
      </w:r>
    </w:p>
    <w:p w14:paraId="26335AD5" w14:textId="77777777" w:rsidR="00602E56" w:rsidRPr="00194206" w:rsidRDefault="00602E56" w:rsidP="00D3453E">
      <w:pPr>
        <w:rPr>
          <w:rFonts w:cs="Times New Roman"/>
          <w:szCs w:val="26"/>
        </w:rPr>
      </w:pPr>
      <w:r w:rsidRPr="00194206">
        <w:rPr>
          <w:rFonts w:cs="Times New Roman"/>
          <w:szCs w:val="26"/>
        </w:rPr>
        <w:t>SỨ MẠNG:</w:t>
      </w:r>
    </w:p>
    <w:p w14:paraId="1B306995" w14:textId="77777777" w:rsidR="00602E56" w:rsidRPr="00194206" w:rsidRDefault="00602E56" w:rsidP="00D3453E">
      <w:pPr>
        <w:rPr>
          <w:rFonts w:cs="Times New Roman"/>
          <w:szCs w:val="26"/>
        </w:rPr>
      </w:pPr>
      <w:r w:rsidRPr="00194206">
        <w:rPr>
          <w:rFonts w:cs="Times New Roman"/>
          <w:szCs w:val="26"/>
        </w:rPr>
        <w:t xml:space="preserve">"Đào tạo nguồn nhân lực y tế chất lượng cao, </w:t>
      </w:r>
      <w:r w:rsidRPr="00761D41">
        <w:rPr>
          <w:rFonts w:cs="Times New Roman"/>
          <w:b/>
          <w:bCs/>
          <w:szCs w:val="26"/>
        </w:rPr>
        <w:t>nghiên cứu khoa học</w:t>
      </w:r>
      <w:r w:rsidRPr="00194206">
        <w:rPr>
          <w:rFonts w:cs="Times New Roman"/>
          <w:szCs w:val="26"/>
        </w:rPr>
        <w:t xml:space="preserve"> và phục vụ cộng đồng"</w:t>
      </w:r>
    </w:p>
    <w:p w14:paraId="2B4F488E" w14:textId="77777777" w:rsidR="00602E56" w:rsidRPr="00194206" w:rsidRDefault="00602E56" w:rsidP="00D3453E">
      <w:pPr>
        <w:rPr>
          <w:rFonts w:cs="Times New Roman"/>
          <w:szCs w:val="26"/>
        </w:rPr>
      </w:pPr>
      <w:r w:rsidRPr="00194206">
        <w:rPr>
          <w:rFonts w:cs="Times New Roman"/>
          <w:szCs w:val="26"/>
        </w:rPr>
        <w:t>TẦM NHÌN:</w:t>
      </w:r>
    </w:p>
    <w:p w14:paraId="1B9F37BF" w14:textId="77777777" w:rsidR="00602E56" w:rsidRPr="00194206" w:rsidRDefault="00602E56" w:rsidP="00D3453E">
      <w:pPr>
        <w:rPr>
          <w:rFonts w:cs="Times New Roman"/>
          <w:szCs w:val="26"/>
        </w:rPr>
      </w:pPr>
      <w:r w:rsidRPr="00194206">
        <w:rPr>
          <w:rFonts w:cs="Times New Roman"/>
          <w:szCs w:val="26"/>
        </w:rPr>
        <w:t>"Phát triển thành một trong những Đại học khoa học sức khỏe hàng đầu trong cả nước, hội nhập quốc tế" </w:t>
      </w:r>
    </w:p>
    <w:p w14:paraId="462A4ACA" w14:textId="77777777" w:rsidR="00602E56" w:rsidRPr="00194206" w:rsidRDefault="00602E56" w:rsidP="00D3453E">
      <w:pPr>
        <w:rPr>
          <w:rFonts w:cs="Times New Roman"/>
          <w:szCs w:val="26"/>
        </w:rPr>
      </w:pPr>
      <w:r w:rsidRPr="00194206">
        <w:rPr>
          <w:rFonts w:cs="Times New Roman"/>
          <w:szCs w:val="26"/>
        </w:rPr>
        <w:t>GIÁ TRỊ CỐT LÕI:</w:t>
      </w:r>
    </w:p>
    <w:p w14:paraId="5F840E42" w14:textId="77777777" w:rsidR="00602E56" w:rsidRPr="00194206" w:rsidRDefault="00602E56" w:rsidP="00D3453E">
      <w:pPr>
        <w:rPr>
          <w:rFonts w:cs="Times New Roman"/>
          <w:szCs w:val="26"/>
        </w:rPr>
      </w:pPr>
      <w:r w:rsidRPr="00194206">
        <w:rPr>
          <w:rFonts w:cs="Times New Roman"/>
          <w:szCs w:val="26"/>
        </w:rPr>
        <w:t>"Y đức - Chất lượng - Đoàn kết" </w:t>
      </w:r>
    </w:p>
    <w:p w14:paraId="6823E2E0" w14:textId="77777777" w:rsidR="00602E56" w:rsidRPr="00194206" w:rsidRDefault="00602E56" w:rsidP="00D3453E">
      <w:pPr>
        <w:rPr>
          <w:rFonts w:cs="Times New Roman"/>
          <w:szCs w:val="26"/>
        </w:rPr>
      </w:pPr>
      <w:r w:rsidRPr="00194206">
        <w:rPr>
          <w:rFonts w:cs="Times New Roman"/>
          <w:szCs w:val="26"/>
        </w:rPr>
        <w:t>TRIẾT LÝ GIÁO DỤC:</w:t>
      </w:r>
    </w:p>
    <w:p w14:paraId="43C3909A" w14:textId="77777777" w:rsidR="00602E56" w:rsidRPr="00194206" w:rsidRDefault="00602E56" w:rsidP="00D3453E">
      <w:pPr>
        <w:rPr>
          <w:rFonts w:cs="Times New Roman"/>
          <w:szCs w:val="26"/>
        </w:rPr>
      </w:pPr>
      <w:r w:rsidRPr="00194206">
        <w:rPr>
          <w:rFonts w:cs="Times New Roman"/>
          <w:szCs w:val="26"/>
        </w:rPr>
        <w:t>"Giáo dục toàn diện – Hướng về cộng đồng – Lấy người học làm trung tâm"</w:t>
      </w:r>
    </w:p>
    <w:p w14:paraId="408F4CFF" w14:textId="77777777" w:rsidR="00602E56" w:rsidRPr="00194206" w:rsidRDefault="00602E56" w:rsidP="00D3453E">
      <w:pPr>
        <w:rPr>
          <w:rFonts w:cs="Times New Roman"/>
          <w:szCs w:val="26"/>
        </w:rPr>
      </w:pPr>
      <w:r w:rsidRPr="00194206">
        <w:rPr>
          <w:rFonts w:cs="Times New Roman"/>
          <w:szCs w:val="26"/>
        </w:rPr>
        <w:t>KHẨU HIỆU:</w:t>
      </w:r>
    </w:p>
    <w:p w14:paraId="54899F70" w14:textId="1C03B769" w:rsidR="00602E56" w:rsidRPr="00194206" w:rsidRDefault="00602E56" w:rsidP="00D3453E">
      <w:pPr>
        <w:rPr>
          <w:rFonts w:cs="Times New Roman"/>
          <w:szCs w:val="26"/>
        </w:rPr>
      </w:pPr>
      <w:r w:rsidRPr="00194206">
        <w:rPr>
          <w:rFonts w:cs="Times New Roman"/>
          <w:szCs w:val="26"/>
        </w:rPr>
        <w:t>"Phát triển - Năng động</w:t>
      </w:r>
      <w:r w:rsidR="00B352C0">
        <w:rPr>
          <w:rFonts w:cs="Times New Roman"/>
          <w:szCs w:val="26"/>
        </w:rPr>
        <w:t xml:space="preserve"> </w:t>
      </w:r>
      <w:r w:rsidRPr="00194206">
        <w:rPr>
          <w:rFonts w:cs="Times New Roman"/>
          <w:szCs w:val="26"/>
        </w:rPr>
        <w:t>- Toàn diện"</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p>
    <w:p w14:paraId="3EB66C7F" w14:textId="77777777"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Quy mô đào tạo</w:t>
      </w:r>
    </w:p>
    <w:p w14:paraId="776D11AF" w14:textId="77777777" w:rsidR="00602E56" w:rsidRPr="006C0DD3" w:rsidRDefault="00602E56" w:rsidP="00D3453E">
      <w:pPr>
        <w:rPr>
          <w:rFonts w:cs="Times New Roman"/>
          <w:szCs w:val="26"/>
        </w:rPr>
      </w:pPr>
      <w:r w:rsidRPr="006C0DD3">
        <w:rPr>
          <w:rFonts w:cs="Times New Roman"/>
          <w:szCs w:val="26"/>
        </w:rPr>
        <w:t>Tính đến năm 2022, Trường triển khai đào tạo 10 ngành đào tạo đại học gồm: Y đa khoa, Răng Hàm Mặt, Dược học, Điều dưỡng, Kỹ thuật Xét nghiệm y học, Kỹ thuật Hình ảnh y học, Khúc xạ Nhãn khoa, Kỹ thuật Phục hồi chức năng, Dinh dưỡng, Y tế Công cộng. Được sự cho phép của Bộ Y tế, Bộ Giáo dục và Đào tạo, từ năm 2013, Trường đã triển khai chương trình hợp tác đào tạo của Khoa Y Việt Đức, với Ban Điều hành và giảng viên đến từ Trường ĐHYK Phạm Ngọc Thạch và Đại học Y khoa Johannes Gutenberg, Đại học Mainz (Cộng hòa Liên bang Đức).</w:t>
      </w:r>
    </w:p>
    <w:p w14:paraId="2E4C66B4" w14:textId="77777777" w:rsidR="00602E56" w:rsidRPr="006C0DD3" w:rsidRDefault="00602E56" w:rsidP="00D3453E">
      <w:pPr>
        <w:rPr>
          <w:rFonts w:cs="Times New Roman"/>
          <w:szCs w:val="26"/>
        </w:rPr>
      </w:pPr>
      <w:r w:rsidRPr="006C0DD3">
        <w:rPr>
          <w:rFonts w:cs="Times New Roman"/>
          <w:szCs w:val="26"/>
        </w:rPr>
        <w:lastRenderedPageBreak/>
        <w:t>Quy mô đào tạo sau đại học của Trường gồm có 23 chuyên ngành Chuyên khoa cấp I; 18 chuyên ngành Chuyên khoa cấp II; 10 chuyên ngành Bác sĩ Nội trú; 11 chuyên ngành Thạc sĩ; 04 chuyên ngành Tiến sĩ.</w:t>
      </w:r>
    </w:p>
    <w:p w14:paraId="440CD23E" w14:textId="7098999E" w:rsidR="00602E56" w:rsidRPr="006C0DD3" w:rsidRDefault="00602E56" w:rsidP="00D3453E">
      <w:pPr>
        <w:rPr>
          <w:rFonts w:cs="Times New Roman"/>
          <w:szCs w:val="26"/>
        </w:rPr>
      </w:pPr>
      <w:r w:rsidRPr="006C0DD3">
        <w:rPr>
          <w:rFonts w:cs="Times New Roman"/>
          <w:szCs w:val="26"/>
        </w:rPr>
        <w:t>Bên cạnh hoạt động đào tạo đại học và sau đại học, Trường cũng tổ chức các khóa Đào tạo liên tục ngắn hạn và dài hạn nhằm cập nhật kiến thức y khoa liên tục, góp phần củng cố nâng cao tay nghề của nguồn nhân lực y tế TP. HCM và cả nước. Năm 2020, Trường đã tổ chức 134 lớp học, hội thảo và cấp 10.032 chứng chỉ, giấy chứng nhận cho học viên.</w:t>
      </w:r>
      <w:r w:rsidRPr="006C0DD3">
        <w:rPr>
          <w:rFonts w:cs="Times New Roman"/>
          <w:szCs w:val="26"/>
        </w:rPr>
        <w:fldChar w:fldCharType="begin"/>
      </w:r>
      <w:r w:rsidR="00F03C2A">
        <w:rPr>
          <w:rFonts w:cs="Times New Roman"/>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cs="Times New Roman"/>
          <w:szCs w:val="26"/>
        </w:rPr>
        <w:fldChar w:fldCharType="separate"/>
      </w:r>
      <w:r w:rsidR="00F03C2A" w:rsidRPr="00F03C2A">
        <w:rPr>
          <w:rFonts w:cs="Times New Roman"/>
          <w:noProof/>
          <w:szCs w:val="26"/>
          <w:vertAlign w:val="superscript"/>
        </w:rPr>
        <w:t>29</w:t>
      </w:r>
      <w:r w:rsidRPr="006C0DD3">
        <w:rPr>
          <w:rFonts w:cs="Times New Roman"/>
          <w:szCs w:val="26"/>
        </w:rPr>
        <w:fldChar w:fldCharType="end"/>
      </w:r>
    </w:p>
    <w:p w14:paraId="3AEA7FF9" w14:textId="365E905E"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 xml:space="preserve">Phát triển </w:t>
      </w:r>
      <w:r w:rsidR="006A5F00">
        <w:rPr>
          <w:rFonts w:cs="Times New Roman"/>
          <w:i/>
          <w:iCs/>
          <w:szCs w:val="26"/>
        </w:rPr>
        <w:t>N</w:t>
      </w:r>
      <w:r w:rsidRPr="00E00392">
        <w:rPr>
          <w:rFonts w:cs="Times New Roman"/>
          <w:i/>
          <w:iCs/>
          <w:szCs w:val="26"/>
        </w:rPr>
        <w:t xml:space="preserve">ghiên cứu khoa học </w:t>
      </w:r>
      <w:r w:rsidR="00761D41">
        <w:rPr>
          <w:rFonts w:cs="Times New Roman"/>
          <w:i/>
          <w:iCs/>
          <w:szCs w:val="26"/>
        </w:rPr>
        <w:t>tại trường</w:t>
      </w:r>
    </w:p>
    <w:p w14:paraId="513C3911" w14:textId="77777777" w:rsidR="00602E56" w:rsidRPr="006C0DD3" w:rsidRDefault="00602E56" w:rsidP="00D3453E">
      <w:pPr>
        <w:rPr>
          <w:rFonts w:cs="Times New Roman"/>
          <w:szCs w:val="26"/>
        </w:rPr>
      </w:pPr>
      <w:r w:rsidRPr="006C0DD3">
        <w:rPr>
          <w:rFonts w:cs="Times New Roman"/>
          <w:szCs w:val="26"/>
        </w:rPr>
        <w:t>Trong 25 năm đào tạo và phát triển, song song với nhiệm vụ đào tạo, trường ĐHYK Phạm Ngọc Thạch cũng rất chú trọng đến nhiệm vụ nghiên cứu khoa học .Ngoài các luận văn tốt nghiệp của sinh viên y khoa được thực hiện dưới sự hướng dẫn của các giảng viên thuộc tất cả các bộ môn của trường, trường cũng đã tham gia thực hiện 01 đề tài NCKH cấp nhà nước, 16 đề tài NCKH cấp Thành phố và nhiều đề tài cấp cơ sở.</w:t>
      </w:r>
    </w:p>
    <w:p w14:paraId="0E661134" w14:textId="77777777" w:rsidR="00602E56" w:rsidRDefault="00602E56" w:rsidP="00D3453E">
      <w:pPr>
        <w:rPr>
          <w:rFonts w:cs="Times New Roman"/>
          <w:szCs w:val="26"/>
        </w:rPr>
      </w:pPr>
      <w:r w:rsidRPr="006C0DD3">
        <w:rPr>
          <w:rFonts w:cs="Times New Roman"/>
          <w:szCs w:val="26"/>
        </w:rPr>
        <w:t>Trong năm 2012–2013 có 13 bài báo của giảng viên trường ĐHYK Phạm Ngọc Thạch được đăng trên các tạp chí quốc tế có uy tín nhu American Journal of Public Health, British Medical Journal, European Journal of Clinical Nutrition.</w:t>
      </w:r>
    </w:p>
    <w:p w14:paraId="7CAEAB10" w14:textId="430B01CE" w:rsidR="00602E56" w:rsidRPr="006C0DD3" w:rsidRDefault="00602E56" w:rsidP="00D3453E">
      <w:pPr>
        <w:rPr>
          <w:rFonts w:cs="Times New Roman"/>
          <w:szCs w:val="26"/>
        </w:rPr>
      </w:pPr>
      <w:r w:rsidRPr="006C0DD3">
        <w:rPr>
          <w:rFonts w:cs="Times New Roman"/>
          <w:szCs w:val="26"/>
        </w:rPr>
        <w:t>Trường đã tổ chức 07 Hội nghị Khoa Học Công Nghệ và</w:t>
      </w:r>
      <w:r w:rsidR="00FB2870">
        <w:rPr>
          <w:rFonts w:cs="Times New Roman"/>
          <w:szCs w:val="26"/>
        </w:rPr>
        <w:t xml:space="preserve"> </w:t>
      </w:r>
      <w:r w:rsidRPr="006C0DD3">
        <w:rPr>
          <w:rFonts w:cs="Times New Roman"/>
          <w:szCs w:val="26"/>
        </w:rPr>
        <w:t>09 Hội nghị Khoa Học Công Nghệ Tuổi Trẻ cấp cơ sở. Trong Hội nghị Khoa Học Công Nghệ Tuổi Trẻ Các trường Y Dược Toàn Quốc lần thứ XVI tổ chức năm 2012 tại trường Đại học Điều dưỡng Nam Định vào ngày 19–20/5/2012, trường ĐHYK Phạm Ngọc Thạch đạt 03 giải xuất sắc trong tổng số 9 giải xuất sắc.</w:t>
      </w:r>
      <w:r w:rsidR="00FB2870">
        <w:rPr>
          <w:rFonts w:cs="Times New Roman"/>
          <w:szCs w:val="26"/>
        </w:rPr>
        <w:t xml:space="preserve"> Trường cũng tạo cơ hội tổ chức các Hội nghị, chương trình liên quan đến NCKH: </w:t>
      </w:r>
      <w:r w:rsidR="00FB2870" w:rsidRPr="00FB2870">
        <w:rPr>
          <w:szCs w:val="26"/>
        </w:rPr>
        <w:t>Hội nghị Khoa học Công nghệ tuổi trẻ, EUREKA, PNT25, sinh viên 5 tốt, PNT-IDEA. Trường có rất nhiều các hoạt động nghiên cứu khoa học, bao gồm từ các hoạt động NCKH sinh viên, giảng viên cho đến các cuộc thi NCKH. Và gần đây nhất là cuộc thi “PNT IDEA ý tưởng sáng tạo trẻ” góp phần thu hút sinh viên</w:t>
      </w:r>
      <w:r w:rsidR="00FB2870">
        <w:rPr>
          <w:szCs w:val="26"/>
        </w:rPr>
        <w:t xml:space="preserve"> </w:t>
      </w:r>
      <w:r w:rsidR="00FB2870" w:rsidRPr="00FB2870">
        <w:rPr>
          <w:szCs w:val="26"/>
        </w:rPr>
        <w:t xml:space="preserve">tham gia hoạt động NCKH tại trường. Ngoài ra sinh viên còn được khuyến khích các điều kiện nhằm tham gia NCKH thông qua các hoạt động NCKH tại trường hay thực hiện khoá luận tốt nghiệp của đối tượng sinh viên khối cử nhân qua đó sinh viên có thể tiếp xúc với giảng viên hướng dẫn, từ đó thực hiện đề </w:t>
      </w:r>
      <w:r w:rsidR="00FB2870" w:rsidRPr="00FB2870">
        <w:rPr>
          <w:szCs w:val="26"/>
        </w:rPr>
        <w:lastRenderedPageBreak/>
        <w:t>tài NCKH. Đồng thời, trường ĐHYKPNT là một thành viên chính thức của “Hội nghị Khoa học Công nghệ Tuổi trẻ” và các đề tài NCKH của sinh viên là vô cùng quan trọng và luôn được khuyến khích.</w:t>
      </w:r>
    </w:p>
    <w:p w14:paraId="53E58756" w14:textId="0E82E35C" w:rsidR="00602E56" w:rsidRPr="006C0DD3" w:rsidRDefault="00602E56" w:rsidP="00D3453E">
      <w:pPr>
        <w:rPr>
          <w:rFonts w:cs="Times New Roman"/>
          <w:szCs w:val="26"/>
        </w:rPr>
      </w:pPr>
      <w:r w:rsidRPr="006C0DD3">
        <w:rPr>
          <w:rFonts w:cs="Times New Roman"/>
          <w:szCs w:val="26"/>
        </w:rPr>
        <w:t>Trường thường xuyên mở các lớp Phương pháp NCKH cho giảng viên nhằm trang bị kiến thức và kỹ năng về NCKH để giảng viên có thể tự xây dựng đề cương và tiến hành công trình nghiên cứu của mình cũng như để hướng dẫn cho SV và học viên Sau Đại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2785D844" w14:textId="77777777" w:rsidR="00602E56" w:rsidRPr="00E00392" w:rsidRDefault="00602E56" w:rsidP="00D3453E">
      <w:pPr>
        <w:pStyle w:val="oancuaDanhsach"/>
        <w:numPr>
          <w:ilvl w:val="3"/>
          <w:numId w:val="11"/>
        </w:numPr>
        <w:rPr>
          <w:rFonts w:cs="Times New Roman"/>
          <w:i/>
          <w:iCs/>
          <w:szCs w:val="26"/>
        </w:rPr>
      </w:pPr>
      <w:r w:rsidRPr="00E00392">
        <w:rPr>
          <w:rFonts w:cs="Times New Roman"/>
          <w:i/>
          <w:iCs/>
          <w:szCs w:val="26"/>
        </w:rPr>
        <w:t xml:space="preserve">Chính sách phát triển </w:t>
      </w:r>
    </w:p>
    <w:p w14:paraId="54C6835E" w14:textId="5A5B346D" w:rsidR="00602E56" w:rsidRDefault="00602E56" w:rsidP="00D3453E">
      <w:pPr>
        <w:rPr>
          <w:rFonts w:cs="Times New Roman"/>
          <w:szCs w:val="26"/>
        </w:rPr>
      </w:pPr>
      <w:r w:rsidRPr="0081767A">
        <w:rPr>
          <w:rFonts w:cs="Times New Roman"/>
          <w:szCs w:val="26"/>
        </w:rPr>
        <w:t>Nghị định số 99/2014/NĐ-CP là hướng dẫn chi tiết về Khoản 1 Điều 42 của Luật</w:t>
      </w:r>
      <w:r>
        <w:rPr>
          <w:rFonts w:cs="Times New Roman"/>
          <w:szCs w:val="26"/>
        </w:rPr>
        <w:t xml:space="preserve"> </w:t>
      </w:r>
      <w:r w:rsidRPr="0081767A">
        <w:rPr>
          <w:rFonts w:cs="Times New Roman"/>
          <w:szCs w:val="26"/>
        </w:rPr>
        <w:t>Giáo dục Đại học, đề cập đến việc đầu tư phát triển tiềm lực và khuyến khích hoạt động nghiên cứu khoa học và công nghệ trong các cơ sở giáo dục đại học. Nghị định này áp dụng cho đại học, trường đại học, học viện, và trường cao đẳng (được gọi chung là cơ sở giáo dục đại học). Nó cũng liên quan đến hoạt động NCKH trong nhiệm vụ đào tạo trình độ tiến sĩ và áp dụng cho tổ chức, cá nhân trong và ngoài nước tham gia đầu tư và khuyến khích hoạt động NCKH</w:t>
      </w:r>
      <w:r w:rsidRPr="0081767A">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81767A">
        <w:rPr>
          <w:rFonts w:cs="Times New Roman"/>
          <w:szCs w:val="26"/>
        </w:rPr>
        <w:fldChar w:fldCharType="separate"/>
      </w:r>
      <w:r w:rsidR="0040704C" w:rsidRPr="0040704C">
        <w:rPr>
          <w:rFonts w:cs="Times New Roman"/>
          <w:noProof/>
          <w:szCs w:val="26"/>
          <w:vertAlign w:val="superscript"/>
        </w:rPr>
        <w:t>34</w:t>
      </w:r>
      <w:r w:rsidRPr="0081767A">
        <w:rPr>
          <w:rFonts w:cs="Times New Roman"/>
          <w:szCs w:val="26"/>
        </w:rPr>
        <w:fldChar w:fldCharType="end"/>
      </w:r>
      <w:r w:rsidR="005F486C">
        <w:rPr>
          <w:rFonts w:cs="Times New Roman"/>
          <w:szCs w:val="26"/>
        </w:rPr>
        <w:t>.</w:t>
      </w:r>
    </w:p>
    <w:p w14:paraId="5EAA7EBE" w14:textId="765A360F" w:rsidR="00602E56" w:rsidRPr="0081767A" w:rsidRDefault="00602E56" w:rsidP="00D3453E">
      <w:pPr>
        <w:rPr>
          <w:rFonts w:cs="Times New Roman"/>
          <w:szCs w:val="26"/>
        </w:rPr>
      </w:pPr>
      <w:r w:rsidRPr="0081767A">
        <w:rPr>
          <w:rFonts w:cs="Times New Roman"/>
          <w:szCs w:val="26"/>
        </w:rPr>
        <w:t>Qui chế về NCKH của sinh viên trong trường Đại học Y khoa Phạm Ngọc Thạch được ban hành căn cứ Quyết định số 24/QĐ-TTg ngày 07/01/2008 của Thủ tướng Chính phủ về việc thành lập trường Đại học Y Khoa Phạm Ngọc Thạch; căn cứ Quy chế Đào tạo đại học và cao đẳng hệ chính quy theo hệ thống tín chỉ ban hành kèm Văn bản hợp nhất số 17/VBHN-BGDĐT ngày 15 tháng 5 năm 2014 của Bộ trưởng Bộ Giáo dục và Đào tạo. Trường Đại học Y Khoa Phạm Ngọc Thạch quyết định áp dụng “Quy định Khóa luận Tốt Nghiệp đại học hệ chính quy theo học chế tín chỉ” kể từ năm học 2020-2021 cho toàn bộ các lớp thuộc hệ đào tạo chính quy theo học chế tín chỉ</w:t>
      </w:r>
      <w:r w:rsidR="005F486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005F486C">
        <w:rPr>
          <w:rFonts w:cs="Times New Roman"/>
          <w:szCs w:val="26"/>
        </w:rPr>
        <w:fldChar w:fldCharType="separate"/>
      </w:r>
      <w:r w:rsidR="0040704C" w:rsidRPr="0040704C">
        <w:rPr>
          <w:rFonts w:cs="Times New Roman"/>
          <w:noProof/>
          <w:szCs w:val="26"/>
          <w:vertAlign w:val="superscript"/>
        </w:rPr>
        <w:t>35</w:t>
      </w:r>
      <w:r w:rsidR="005F486C">
        <w:rPr>
          <w:rFonts w:cs="Times New Roman"/>
          <w:szCs w:val="26"/>
        </w:rPr>
        <w:fldChar w:fldCharType="end"/>
      </w:r>
      <w:r w:rsidR="005F486C">
        <w:rPr>
          <w:rFonts w:cs="Times New Roman"/>
          <w:szCs w:val="26"/>
        </w:rPr>
        <w:t>.</w:t>
      </w:r>
      <w:r w:rsidR="005F486C" w:rsidRPr="0081767A">
        <w:rPr>
          <w:rFonts w:cs="Times New Roman"/>
          <w:szCs w:val="26"/>
        </w:rPr>
        <w:t xml:space="preserve"> </w:t>
      </w:r>
    </w:p>
    <w:p w14:paraId="4DCD37CF" w14:textId="5B4C9F7F" w:rsidR="00602E56" w:rsidRPr="006C0DD3" w:rsidRDefault="00602E56" w:rsidP="00D3453E">
      <w:pPr>
        <w:rPr>
          <w:rFonts w:cs="Times New Roman"/>
          <w:szCs w:val="26"/>
        </w:rPr>
      </w:pPr>
      <w:r w:rsidRPr="0081767A">
        <w:rPr>
          <w:rFonts w:cs="Times New Roman"/>
          <w:szCs w:val="26"/>
        </w:rPr>
        <w:t>Nhà trường cũng thường xuyên tổ chức các hoạt động hội thảo, tập huấn cho sinh viên có thêm kiến thức và kinh nghiệm về NCKH cho bản thân. Từ đó góp phần tạo thái độ tích cực, khuyến khích sinh viên tìm tòi, nghiên cứu, và sử dụng các NCKH. Các chương trình</w:t>
      </w:r>
      <w:r w:rsidR="00B352C0">
        <w:rPr>
          <w:rFonts w:cs="Times New Roman"/>
          <w:szCs w:val="26"/>
        </w:rPr>
        <w:t xml:space="preserve"> </w:t>
      </w:r>
      <w:r w:rsidRPr="0081767A">
        <w:rPr>
          <w:rFonts w:cs="Times New Roman"/>
          <w:szCs w:val="26"/>
        </w:rPr>
        <w:t xml:space="preserve">gần đây đã được triển khai như: “Bảo vệ khoá luận tốt nghiệp của sinh Khoa Điều dưỡng – Kỹ thuật Y học niên khoá 2019 – 2023”, “Buổi tập huấn sử dụng phần mềm EndNote trong quản lý tài liệu tham khảo phục vụ Nghiên cứu khoa học ngày 03 tháng 06 năm 2022”, “Hội nghị Khoa học Công nghệ Trường </w:t>
      </w:r>
      <w:r w:rsidRPr="0081767A">
        <w:rPr>
          <w:rFonts w:cs="Times New Roman"/>
          <w:szCs w:val="26"/>
        </w:rPr>
        <w:lastRenderedPageBreak/>
        <w:t>Đại học Y khoa Phạm Ngọc Thạch lần thứ XV – năm 2022 chuyên đề Điều dưỡng – Kỹ thuật Y học”,…</w:t>
      </w:r>
      <w:r w:rsidRPr="0081767A">
        <w:rPr>
          <w:rFonts w:cs="Times New Roman"/>
          <w:szCs w:val="26"/>
        </w:rPr>
        <w:fldChar w:fldCharType="begin"/>
      </w:r>
      <w:r w:rsidR="0040704C">
        <w:rPr>
          <w:rFonts w:cs="Times New Roman"/>
          <w:szCs w:val="26"/>
        </w:rPr>
        <w:instrText xml:space="preserve"> ADDIN EN.CITE &lt;EndNote&gt;&lt;Cite&gt;&lt;Author&gt;Học&lt;/Author&gt;&lt;Year&gt;2018&lt;/Year&gt;&lt;RecNum&gt;96&lt;/RecNum&gt;&lt;DisplayText&gt;&lt;style face="superscript"&gt;3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cs="Times New Roman"/>
          <w:szCs w:val="26"/>
        </w:rPr>
        <w:fldChar w:fldCharType="separate"/>
      </w:r>
      <w:r w:rsidR="0040704C" w:rsidRPr="0040704C">
        <w:rPr>
          <w:rFonts w:cs="Times New Roman"/>
          <w:noProof/>
          <w:szCs w:val="26"/>
          <w:vertAlign w:val="superscript"/>
        </w:rPr>
        <w:t>36</w:t>
      </w:r>
      <w:r w:rsidRPr="0081767A">
        <w:rPr>
          <w:rFonts w:cs="Times New Roman"/>
          <w:szCs w:val="26"/>
        </w:rPr>
        <w:fldChar w:fldCharType="end"/>
      </w:r>
      <w:r w:rsidR="005F486C">
        <w:rPr>
          <w:rFonts w:cs="Times New Roman"/>
          <w:szCs w:val="26"/>
        </w:rPr>
        <w:t>.</w:t>
      </w:r>
    </w:p>
    <w:p w14:paraId="54E2D28B" w14:textId="77777777" w:rsidR="00602E56" w:rsidRPr="0092344F" w:rsidRDefault="00602E56" w:rsidP="00D3453E">
      <w:pPr>
        <w:pStyle w:val="oancuaDanhsach"/>
        <w:numPr>
          <w:ilvl w:val="2"/>
          <w:numId w:val="11"/>
        </w:numPr>
        <w:ind w:left="0" w:firstLine="0"/>
        <w:outlineLvl w:val="2"/>
        <w:rPr>
          <w:rFonts w:cs="Times New Roman"/>
          <w:b/>
          <w:bCs/>
          <w:i/>
          <w:iCs/>
          <w:szCs w:val="26"/>
        </w:rPr>
      </w:pPr>
      <w:bookmarkStart w:id="26" w:name="_Toc156588383"/>
      <w:r w:rsidRPr="0092344F">
        <w:rPr>
          <w:rFonts w:cs="Times New Roman"/>
          <w:b/>
          <w:bCs/>
          <w:i/>
          <w:iCs/>
          <w:szCs w:val="26"/>
        </w:rPr>
        <w:t>Khoa Điều dưỡng – Kỹ thuật Y học</w:t>
      </w:r>
      <w:bookmarkEnd w:id="26"/>
    </w:p>
    <w:p w14:paraId="1CB4103D" w14:textId="77777777" w:rsidR="00602E56" w:rsidRPr="008A247B" w:rsidRDefault="00602E56" w:rsidP="00D3453E">
      <w:pPr>
        <w:pStyle w:val="oancuaDanhsach"/>
        <w:numPr>
          <w:ilvl w:val="3"/>
          <w:numId w:val="11"/>
        </w:numPr>
        <w:rPr>
          <w:rFonts w:cs="Times New Roman"/>
          <w:i/>
          <w:iCs/>
          <w:szCs w:val="26"/>
        </w:rPr>
      </w:pPr>
      <w:r w:rsidRPr="008A247B">
        <w:rPr>
          <w:rFonts w:cs="Times New Roman"/>
          <w:i/>
          <w:iCs/>
          <w:szCs w:val="26"/>
        </w:rPr>
        <w:t>Giới thiệu</w:t>
      </w:r>
    </w:p>
    <w:p w14:paraId="42DFC3A9" w14:textId="77777777" w:rsidR="00602E56" w:rsidRPr="008A247B" w:rsidRDefault="00602E56" w:rsidP="00D3453E">
      <w:pPr>
        <w:rPr>
          <w:rFonts w:cs="Times New Roman"/>
          <w:b/>
          <w:bCs/>
          <w:szCs w:val="26"/>
        </w:rPr>
      </w:pPr>
      <w:r w:rsidRPr="008A247B">
        <w:rPr>
          <w:rFonts w:cs="Times New Roman"/>
          <w:b/>
          <w:bCs/>
          <w:szCs w:val="26"/>
        </w:rPr>
        <w:t>Tên khoa</w:t>
      </w:r>
    </w:p>
    <w:p w14:paraId="1D61F985" w14:textId="77777777" w:rsidR="00602E56" w:rsidRPr="00C91F5C" w:rsidRDefault="00602E56" w:rsidP="00D3453E">
      <w:pPr>
        <w:pStyle w:val="oancuaDanhsach"/>
        <w:rPr>
          <w:rFonts w:cs="Times New Roman"/>
          <w:szCs w:val="26"/>
        </w:rPr>
      </w:pPr>
      <w:r w:rsidRPr="00C91F5C">
        <w:rPr>
          <w:rFonts w:cs="Times New Roman"/>
          <w:szCs w:val="26"/>
        </w:rPr>
        <w:t>Tên tiếng Việt: Khoa Điều dưỡng – Kỹ thuật Y học</w:t>
      </w:r>
      <w:r>
        <w:rPr>
          <w:rFonts w:cs="Times New Roman"/>
          <w:szCs w:val="26"/>
        </w:rPr>
        <w:t>.</w:t>
      </w:r>
    </w:p>
    <w:p w14:paraId="52AE35F6" w14:textId="14BD6320" w:rsidR="00602E56" w:rsidRPr="00C91F5C" w:rsidRDefault="00602E56" w:rsidP="00D3453E">
      <w:pPr>
        <w:pStyle w:val="oancuaDanhsach"/>
        <w:rPr>
          <w:rFonts w:cs="Times New Roman"/>
          <w:szCs w:val="26"/>
        </w:rPr>
      </w:pPr>
      <w:r w:rsidRPr="00C91F5C">
        <w:rPr>
          <w:rFonts w:cs="Times New Roman"/>
          <w:szCs w:val="26"/>
        </w:rPr>
        <w:t>Tên tiếng Anh: Faculty of Nursing and Medical Technology</w:t>
      </w:r>
      <w:r w:rsidRPr="00C91F5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C91F5C">
        <w:rPr>
          <w:rFonts w:cs="Times New Roman"/>
          <w:szCs w:val="26"/>
        </w:rPr>
        <w:fldChar w:fldCharType="separate"/>
      </w:r>
      <w:r w:rsidR="0040704C" w:rsidRPr="0040704C">
        <w:rPr>
          <w:rFonts w:cs="Times New Roman"/>
          <w:noProof/>
          <w:szCs w:val="26"/>
          <w:vertAlign w:val="superscript"/>
        </w:rPr>
        <w:t>37</w:t>
      </w:r>
      <w:r w:rsidRPr="00C91F5C">
        <w:rPr>
          <w:rFonts w:cs="Times New Roman"/>
          <w:szCs w:val="26"/>
        </w:rPr>
        <w:fldChar w:fldCharType="end"/>
      </w:r>
      <w:r w:rsidR="005F486C">
        <w:rPr>
          <w:rFonts w:cs="Times New Roman"/>
          <w:szCs w:val="26"/>
        </w:rPr>
        <w:t>.</w:t>
      </w:r>
      <w:r w:rsidRPr="00C91F5C">
        <w:rPr>
          <w:rFonts w:cs="Times New Roman"/>
          <w:szCs w:val="26"/>
        </w:rPr>
        <w:t xml:space="preserve"> </w:t>
      </w:r>
    </w:p>
    <w:p w14:paraId="0059059F" w14:textId="77777777" w:rsidR="00602E56" w:rsidRPr="008A247B" w:rsidRDefault="00602E56" w:rsidP="00D3453E">
      <w:pPr>
        <w:rPr>
          <w:rFonts w:cs="Times New Roman"/>
          <w:b/>
          <w:bCs/>
          <w:szCs w:val="26"/>
        </w:rPr>
      </w:pPr>
      <w:r w:rsidRPr="008A247B">
        <w:rPr>
          <w:rFonts w:cs="Times New Roman"/>
          <w:b/>
          <w:bCs/>
          <w:szCs w:val="26"/>
        </w:rPr>
        <w:t>Quá trình thành lập và phát triển</w:t>
      </w:r>
    </w:p>
    <w:p w14:paraId="723963C6" w14:textId="77777777" w:rsidR="00602E56" w:rsidRPr="006C0DD3" w:rsidRDefault="00602E56" w:rsidP="00D3453E">
      <w:pPr>
        <w:rPr>
          <w:rFonts w:cs="Times New Roman"/>
          <w:szCs w:val="26"/>
        </w:rPr>
      </w:pPr>
      <w:r w:rsidRPr="006C0DD3">
        <w:rPr>
          <w:rFonts w:cs="Times New Roman"/>
          <w:szCs w:val="26"/>
        </w:rPr>
        <w:t xml:space="preserve">Trung tâm Đào tạo và Bồi dưỡng Cán bộ Y tế được thành lập năm 1989, cùng lúc đó Bộ môn Chăm sóc người bệnh cũng ra đời với số lượng giảng viên khoảng 20 người. Đối tượng đào tạo trong giai đoạn này là điều dưỡng sơ, trung cấp, hộ sinh, y sĩ. </w:t>
      </w:r>
    </w:p>
    <w:p w14:paraId="1EB599EB" w14:textId="77777777" w:rsidR="00602E56" w:rsidRPr="006C0DD3" w:rsidRDefault="00602E56" w:rsidP="00D3453E">
      <w:pPr>
        <w:rPr>
          <w:rFonts w:cs="Times New Roman"/>
          <w:szCs w:val="26"/>
        </w:rPr>
      </w:pPr>
      <w:r w:rsidRPr="006C0DD3">
        <w:rPr>
          <w:rFonts w:cs="Times New Roman"/>
          <w:szCs w:val="26"/>
        </w:rPr>
        <w:t>Năm 2010 Khoa được nhà trường giao nhiệm vụ đào tạo đối tượng Cử nhân Điều dưỡng chính quy.</w:t>
      </w:r>
    </w:p>
    <w:p w14:paraId="37DE9F51" w14:textId="62ACB6F1" w:rsidR="00602E56" w:rsidRPr="006C0DD3" w:rsidRDefault="00453065" w:rsidP="00D3453E">
      <w:pPr>
        <w:rPr>
          <w:rFonts w:cs="Times New Roman"/>
          <w:szCs w:val="26"/>
        </w:rPr>
      </w:pPr>
      <w:r>
        <w:rPr>
          <w:rFonts w:cs="Times New Roman"/>
          <w:szCs w:val="26"/>
        </w:rPr>
        <w:t xml:space="preserve">Ngày </w:t>
      </w:r>
      <w:r w:rsidR="00602E56" w:rsidRPr="006C0DD3">
        <w:rPr>
          <w:rFonts w:cs="Times New Roman"/>
          <w:szCs w:val="26"/>
        </w:rPr>
        <w:t>27/7 /2011: Khoa điều dưỡng – Kỹ thuật Y học thành lập</w:t>
      </w:r>
      <w:r w:rsidR="00602E56" w:rsidRPr="006C0DD3">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602E56" w:rsidRPr="006C0DD3">
        <w:rPr>
          <w:rFonts w:cs="Times New Roman"/>
          <w:szCs w:val="26"/>
        </w:rPr>
        <w:fldChar w:fldCharType="separate"/>
      </w:r>
      <w:r w:rsidR="0040704C" w:rsidRPr="0040704C">
        <w:rPr>
          <w:rFonts w:cs="Times New Roman"/>
          <w:noProof/>
          <w:szCs w:val="26"/>
          <w:vertAlign w:val="superscript"/>
        </w:rPr>
        <w:t>38</w:t>
      </w:r>
      <w:r w:rsidR="00602E56" w:rsidRPr="006C0DD3">
        <w:rPr>
          <w:rFonts w:cs="Times New Roman"/>
          <w:szCs w:val="26"/>
        </w:rPr>
        <w:fldChar w:fldCharType="end"/>
      </w:r>
      <w:r w:rsidR="005F486C">
        <w:rPr>
          <w:rFonts w:cs="Times New Roman"/>
          <w:szCs w:val="26"/>
        </w:rPr>
        <w:t>.</w:t>
      </w:r>
    </w:p>
    <w:p w14:paraId="7292C32F" w14:textId="77777777" w:rsidR="00602E56" w:rsidRPr="008A247B" w:rsidRDefault="00602E56" w:rsidP="00D3453E">
      <w:pPr>
        <w:rPr>
          <w:rFonts w:cs="Times New Roman"/>
          <w:b/>
          <w:bCs/>
          <w:szCs w:val="26"/>
        </w:rPr>
      </w:pPr>
      <w:r w:rsidRPr="008A247B">
        <w:rPr>
          <w:rFonts w:cs="Times New Roman"/>
          <w:b/>
          <w:bCs/>
          <w:szCs w:val="26"/>
        </w:rPr>
        <w:t>Phát triển NCKH tại khoa</w:t>
      </w:r>
    </w:p>
    <w:p w14:paraId="0356DD56" w14:textId="03B605C2" w:rsidR="00602E56" w:rsidRPr="006C0DD3" w:rsidRDefault="00602E56" w:rsidP="00D3453E">
      <w:pPr>
        <w:rPr>
          <w:rFonts w:cs="Times New Roman"/>
          <w:szCs w:val="26"/>
        </w:rPr>
      </w:pPr>
      <w:r>
        <w:rPr>
          <w:rFonts w:cs="Times New Roman"/>
          <w:szCs w:val="26"/>
        </w:rPr>
        <w:tab/>
      </w:r>
      <w:r w:rsidRPr="006C0DD3">
        <w:rPr>
          <w:rFonts w:cs="Times New Roman"/>
          <w:szCs w:val="26"/>
        </w:rPr>
        <w:t>Phát triển nghiên cứu Khoa học gắn liền với công tác giảng dạy; thực hiện các đề tài NCKH cấp cơ sở, cấp Bộ và Thành phố; tổ chức Hội nghị Khoa học thường niên. duy trì thường xuyên sinh hoạt Khoa học kỹ thuật, chuyên môn, quản lý mỗi tháng; Biên soạn bộ tài liệu giảng với trên 10 đầu sách chuyên môn tại nhà xuất bản y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3675D813" w14:textId="77777777" w:rsidR="00602E56" w:rsidRPr="008A247B" w:rsidRDefault="00602E56" w:rsidP="00D3453E">
      <w:pPr>
        <w:pStyle w:val="oancuaDanhsach"/>
        <w:numPr>
          <w:ilvl w:val="3"/>
          <w:numId w:val="11"/>
        </w:numPr>
        <w:rPr>
          <w:rFonts w:cs="Times New Roman"/>
          <w:i/>
          <w:iCs/>
          <w:szCs w:val="26"/>
        </w:rPr>
      </w:pPr>
      <w:r w:rsidRPr="008A247B">
        <w:rPr>
          <w:rFonts w:cs="Times New Roman"/>
          <w:i/>
          <w:iCs/>
          <w:szCs w:val="26"/>
        </w:rPr>
        <w:t>Hoạt động Nghiên cứu khoa học</w:t>
      </w:r>
    </w:p>
    <w:p w14:paraId="61EF34B5" w14:textId="77777777" w:rsidR="00602E56" w:rsidRPr="006C0DD3" w:rsidRDefault="00602E56" w:rsidP="00D3453E">
      <w:pPr>
        <w:rPr>
          <w:rFonts w:cs="Times New Roman"/>
          <w:szCs w:val="26"/>
        </w:rPr>
      </w:pPr>
      <w:r w:rsidRPr="006C0DD3">
        <w:rPr>
          <w:rFonts w:ascii="Tahoma" w:hAnsi="Tahoma" w:cs="Tahoma"/>
          <w:szCs w:val="26"/>
        </w:rPr>
        <w:t>﻿</w:t>
      </w:r>
      <w:r>
        <w:rPr>
          <w:rFonts w:ascii="Tahoma" w:hAnsi="Tahoma" w:cs="Tahoma"/>
          <w:szCs w:val="26"/>
        </w:rPr>
        <w:tab/>
      </w:r>
      <w:r w:rsidRPr="006C0DD3">
        <w:rPr>
          <w:rFonts w:cs="Times New Roman"/>
          <w:szCs w:val="26"/>
        </w:rPr>
        <w:t>Nhà trường không chỉ tập trung vào việc thực hiện hoạt động Nghiên cứu Khoa học (NCKH) trong quá trình học tập thông qua các môn học, mà còn tổ chức các khóa luận tốt nghiệp cho sinh viên. Điều này tạo cơ hội cho sinh viên có đam mê NCKH tham gia vào các hoạt động có yêu cầu và mức độ cao hơn so với quá trình học môn học thông thường. Đồng thời, sinh viên cũng được hưởng sự hướng dẫn và đánh giá quý báu từ hội đồng khoa học của nhà trường đối với đề tài nghiên cứu của mình.</w:t>
      </w:r>
    </w:p>
    <w:p w14:paraId="30C5DB7F" w14:textId="28EBD871" w:rsidR="00602E56" w:rsidRPr="008A247B" w:rsidRDefault="00602E56" w:rsidP="00D3453E">
      <w:pPr>
        <w:rPr>
          <w:rFonts w:cs="Times New Roman"/>
          <w:b/>
          <w:bCs/>
          <w:szCs w:val="26"/>
        </w:rPr>
      </w:pPr>
      <w:r w:rsidRPr="008A247B">
        <w:rPr>
          <w:rFonts w:cs="Times New Roman"/>
          <w:b/>
          <w:bCs/>
          <w:szCs w:val="26"/>
        </w:rPr>
        <w:t xml:space="preserve">Tình hình </w:t>
      </w:r>
      <w:r w:rsidR="006A5F00">
        <w:rPr>
          <w:rFonts w:cs="Times New Roman"/>
          <w:b/>
          <w:bCs/>
          <w:szCs w:val="26"/>
        </w:rPr>
        <w:t>K</w:t>
      </w:r>
      <w:r w:rsidRPr="008A247B">
        <w:rPr>
          <w:rFonts w:cs="Times New Roman"/>
          <w:b/>
          <w:bCs/>
          <w:szCs w:val="26"/>
        </w:rPr>
        <w:t>hóa luận tốt nghiệp</w:t>
      </w:r>
      <w:r w:rsidR="006A5F00">
        <w:rPr>
          <w:rFonts w:cs="Times New Roman"/>
          <w:b/>
          <w:bCs/>
          <w:szCs w:val="26"/>
        </w:rPr>
        <w:t xml:space="preserve"> </w:t>
      </w:r>
    </w:p>
    <w:p w14:paraId="31826583" w14:textId="77777777" w:rsidR="00602E56" w:rsidRPr="006C0DD3" w:rsidRDefault="00602E56" w:rsidP="00D3453E">
      <w:pPr>
        <w:rPr>
          <w:rFonts w:cs="Times New Roman"/>
          <w:szCs w:val="26"/>
        </w:rPr>
      </w:pPr>
      <w:r w:rsidRPr="006C0DD3">
        <w:rPr>
          <w:rFonts w:cs="Times New Roman"/>
          <w:szCs w:val="26"/>
        </w:rPr>
        <w:t xml:space="preserve">Đầu học kỳ cuối khóa, các sinh viên được đăng ký làm khóa luận tốt nghiệp: </w:t>
      </w:r>
    </w:p>
    <w:p w14:paraId="727D2C47" w14:textId="03441979" w:rsidR="00602E56" w:rsidRPr="006C0DD3" w:rsidRDefault="00602E56" w:rsidP="00D3453E">
      <w:pPr>
        <w:rPr>
          <w:rFonts w:cs="Times New Roman"/>
          <w:szCs w:val="26"/>
        </w:rPr>
      </w:pPr>
      <w:r w:rsidRPr="006C0DD3">
        <w:rPr>
          <w:rFonts w:cs="Times New Roman"/>
          <w:szCs w:val="26"/>
        </w:rPr>
        <w:lastRenderedPageBreak/>
        <w:t xml:space="preserve">Khóa 2015, </w:t>
      </w:r>
      <w:r w:rsidR="006A5F00">
        <w:rPr>
          <w:rFonts w:cs="Times New Roman"/>
          <w:szCs w:val="26"/>
        </w:rPr>
        <w:t>lớp</w:t>
      </w:r>
      <w:r w:rsidRPr="006C0DD3">
        <w:rPr>
          <w:rFonts w:cs="Times New Roman"/>
          <w:szCs w:val="26"/>
        </w:rPr>
        <w:t xml:space="preserve"> CNĐD </w:t>
      </w:r>
      <w:r w:rsidR="006A5F00">
        <w:rPr>
          <w:rFonts w:cs="Times New Roman"/>
          <w:szCs w:val="26"/>
        </w:rPr>
        <w:t>đa khoa và các lớp Điều dưỡng Chuyên ngành</w:t>
      </w:r>
      <w:r w:rsidRPr="006C0DD3">
        <w:rPr>
          <w:rFonts w:cs="Times New Roman"/>
          <w:szCs w:val="26"/>
        </w:rPr>
        <w:t xml:space="preserve"> có 04 SV đăng ký khóa luận tốt nghiệp tron</w:t>
      </w:r>
      <w:r>
        <w:rPr>
          <w:rFonts w:cs="Times New Roman"/>
          <w:szCs w:val="26"/>
        </w:rPr>
        <w:t xml:space="preserve">g </w:t>
      </w:r>
      <w:r w:rsidRPr="006C0DD3">
        <w:rPr>
          <w:rFonts w:cs="Times New Roman"/>
          <w:szCs w:val="26"/>
        </w:rPr>
        <w:t>tổng số 73 SV.</w:t>
      </w:r>
    </w:p>
    <w:p w14:paraId="471889E4" w14:textId="350529BA" w:rsidR="00602E56" w:rsidRPr="006C0DD3" w:rsidRDefault="00602E56" w:rsidP="00D3453E">
      <w:pPr>
        <w:rPr>
          <w:rFonts w:cs="Times New Roman"/>
          <w:szCs w:val="26"/>
        </w:rPr>
      </w:pPr>
      <w:r w:rsidRPr="006C0DD3">
        <w:rPr>
          <w:rFonts w:cs="Times New Roman"/>
          <w:szCs w:val="26"/>
        </w:rPr>
        <w:t>Khóa 2016,</w:t>
      </w:r>
      <w:r w:rsidR="006A5F00" w:rsidRPr="006A5F00">
        <w:rPr>
          <w:rFonts w:cs="Times New Roman"/>
          <w:szCs w:val="26"/>
        </w:rPr>
        <w:t xml:space="preserve"> </w:t>
      </w:r>
      <w:r w:rsidR="006A5F00">
        <w:rPr>
          <w:rFonts w:cs="Times New Roman"/>
          <w:szCs w:val="26"/>
        </w:rPr>
        <w:t>lớp</w:t>
      </w:r>
      <w:r w:rsidRPr="006C0DD3">
        <w:rPr>
          <w:rFonts w:cs="Times New Roman"/>
          <w:szCs w:val="26"/>
        </w:rPr>
        <w:t xml:space="preserve"> </w:t>
      </w:r>
      <w:r w:rsidR="006A5F00" w:rsidRPr="006C0DD3">
        <w:rPr>
          <w:rFonts w:cs="Times New Roman"/>
          <w:szCs w:val="26"/>
        </w:rPr>
        <w:t xml:space="preserve">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2 SV đăng ký khóa luận tốt nghiệp trong tổng số 93 SV.</w:t>
      </w:r>
    </w:p>
    <w:p w14:paraId="136ED176" w14:textId="073CA8B0" w:rsidR="00602E56" w:rsidRPr="006C0DD3" w:rsidRDefault="00602E56" w:rsidP="00D3453E">
      <w:pPr>
        <w:rPr>
          <w:rFonts w:cs="Times New Roman"/>
          <w:szCs w:val="26"/>
        </w:rPr>
      </w:pPr>
      <w:r w:rsidRPr="006C0DD3">
        <w:rPr>
          <w:rFonts w:cs="Times New Roman"/>
          <w:szCs w:val="26"/>
        </w:rPr>
        <w:t xml:space="preserve">Khóa 2017, </w:t>
      </w:r>
      <w:r w:rsidR="006A5F00">
        <w:rPr>
          <w:rFonts w:cs="Times New Roman"/>
          <w:szCs w:val="26"/>
        </w:rPr>
        <w:t>lớp</w:t>
      </w:r>
      <w:r w:rsidR="006A5F00" w:rsidRPr="006C0DD3">
        <w:rPr>
          <w:rFonts w:cs="Times New Roman"/>
          <w:szCs w:val="26"/>
        </w:rPr>
        <w:t xml:space="preserve"> 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2 SV đăng ký khóa luận tốt nghiệp trong tổng số 113 SV.</w:t>
      </w:r>
    </w:p>
    <w:p w14:paraId="1D666958" w14:textId="2DF9A2E0" w:rsidR="00602E56" w:rsidRPr="006C0DD3" w:rsidRDefault="00602E56" w:rsidP="00D3453E">
      <w:pPr>
        <w:rPr>
          <w:rFonts w:cs="Times New Roman"/>
          <w:szCs w:val="26"/>
        </w:rPr>
      </w:pPr>
      <w:r w:rsidRPr="006C0DD3">
        <w:rPr>
          <w:rFonts w:cs="Times New Roman"/>
          <w:szCs w:val="26"/>
        </w:rPr>
        <w:t xml:space="preserve">Khóa 2018, </w:t>
      </w:r>
      <w:r w:rsidR="006A5F00">
        <w:rPr>
          <w:rFonts w:cs="Times New Roman"/>
          <w:szCs w:val="26"/>
        </w:rPr>
        <w:t>lớp</w:t>
      </w:r>
      <w:r w:rsidR="006A5F00" w:rsidRPr="006C0DD3">
        <w:rPr>
          <w:rFonts w:cs="Times New Roman"/>
          <w:szCs w:val="26"/>
        </w:rPr>
        <w:t xml:space="preserve"> 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2 SV đăng ký khóa luận tốt nghiệp trong tổng số 114 SV.</w:t>
      </w:r>
    </w:p>
    <w:p w14:paraId="7CE427C3" w14:textId="2189A08B" w:rsidR="00602E56" w:rsidRPr="006C0DD3" w:rsidRDefault="00602E56" w:rsidP="00D3453E">
      <w:pPr>
        <w:rPr>
          <w:rFonts w:cs="Times New Roman"/>
          <w:szCs w:val="26"/>
        </w:rPr>
      </w:pPr>
      <w:r w:rsidRPr="006C0DD3">
        <w:rPr>
          <w:rFonts w:cs="Times New Roman"/>
          <w:szCs w:val="26"/>
        </w:rPr>
        <w:t xml:space="preserve">Khóa 2019, </w:t>
      </w:r>
      <w:r w:rsidR="006A5F00">
        <w:rPr>
          <w:rFonts w:cs="Times New Roman"/>
          <w:szCs w:val="26"/>
        </w:rPr>
        <w:t>lớp</w:t>
      </w:r>
      <w:r w:rsidR="006A5F00" w:rsidRPr="006C0DD3">
        <w:rPr>
          <w:rFonts w:cs="Times New Roman"/>
          <w:szCs w:val="26"/>
        </w:rPr>
        <w:t xml:space="preserve"> CNĐD </w:t>
      </w:r>
      <w:r w:rsidR="006A5F00">
        <w:rPr>
          <w:rFonts w:cs="Times New Roman"/>
          <w:szCs w:val="26"/>
        </w:rPr>
        <w:t>đa khoa và các lớp Điều dưỡng Chuyên ngành</w:t>
      </w:r>
      <w:r w:rsidR="006A5F00" w:rsidRPr="006C0DD3">
        <w:rPr>
          <w:rFonts w:cs="Times New Roman"/>
          <w:szCs w:val="26"/>
        </w:rPr>
        <w:t xml:space="preserve"> </w:t>
      </w:r>
      <w:r w:rsidRPr="006C0DD3">
        <w:rPr>
          <w:rFonts w:cs="Times New Roman"/>
          <w:szCs w:val="26"/>
        </w:rPr>
        <w:t>có 08 SV đăng ký khóa luận tốt nghiệp trong tổng số 98 SV.</w:t>
      </w:r>
    </w:p>
    <w:p w14:paraId="57D65907" w14:textId="77777777" w:rsidR="00602E56" w:rsidRPr="006C0DD3" w:rsidRDefault="00602E56" w:rsidP="00D3453E">
      <w:pPr>
        <w:rPr>
          <w:rFonts w:cs="Times New Roman"/>
          <w:szCs w:val="26"/>
        </w:rPr>
      </w:pPr>
      <w:r w:rsidRPr="006C0DD3">
        <w:rPr>
          <w:rFonts w:cs="Times New Roman"/>
          <w:szCs w:val="26"/>
        </w:rPr>
        <w:t>Số lượng sinh viên tham gia khóa luận tốt nghiệp là rất ít so với tổng số sinh viên trong mỗi khóa, một phần vì sinh viên tham gia khóa luận tốt nghiệp phải đáp ứng một số tiêu chí sau:</w:t>
      </w:r>
    </w:p>
    <w:p w14:paraId="55223EAE" w14:textId="77777777" w:rsidR="00602E56" w:rsidRPr="006C0DD3" w:rsidRDefault="00602E56" w:rsidP="00D3453E">
      <w:pPr>
        <w:ind w:left="720"/>
        <w:rPr>
          <w:rFonts w:cs="Times New Roman"/>
          <w:szCs w:val="26"/>
        </w:rPr>
      </w:pPr>
      <w:r w:rsidRPr="006C0DD3">
        <w:rPr>
          <w:rFonts w:cs="Times New Roman"/>
          <w:szCs w:val="26"/>
        </w:rPr>
        <w:t>a. Không bị truy cứu trách nhiệm hình sự hoặc bị kỷ luật trong suốt quá trình học tập và không còn nợ học phí.</w:t>
      </w:r>
    </w:p>
    <w:p w14:paraId="1DCB6A96" w14:textId="77777777" w:rsidR="00602E56" w:rsidRDefault="00602E56" w:rsidP="00D3453E">
      <w:pPr>
        <w:ind w:left="720"/>
        <w:rPr>
          <w:rFonts w:cs="Times New Roman"/>
          <w:szCs w:val="26"/>
        </w:rPr>
      </w:pPr>
      <w:r w:rsidRPr="006C0DD3">
        <w:rPr>
          <w:rFonts w:cs="Times New Roman"/>
          <w:szCs w:val="26"/>
        </w:rPr>
        <w:t>b. Đạt mức điểm trung bình chung tích lũy (ghi rõ tính theo điểm lần 1 hay lần 2)</w:t>
      </w:r>
      <w:r>
        <w:rPr>
          <w:rFonts w:cs="Times New Roman"/>
          <w:szCs w:val="26"/>
        </w:rPr>
        <w:t xml:space="preserve"> </w:t>
      </w:r>
      <w:r w:rsidRPr="006C0DD3">
        <w:rPr>
          <w:rFonts w:cs="Times New Roman"/>
          <w:szCs w:val="26"/>
        </w:rPr>
        <w:t xml:space="preserve">tính đến thời điểm xét đạt theo yêu cầu của từng Khoa theo từng đối tượng cụ thể. </w:t>
      </w:r>
    </w:p>
    <w:p w14:paraId="1FC4BA03" w14:textId="084B415E" w:rsidR="00602E56" w:rsidRPr="006C0DD3" w:rsidRDefault="00602E56" w:rsidP="00D3453E">
      <w:pPr>
        <w:ind w:left="720"/>
        <w:rPr>
          <w:rFonts w:cs="Times New Roman"/>
          <w:szCs w:val="26"/>
        </w:rPr>
      </w:pPr>
      <w:r w:rsidRPr="006C0DD3">
        <w:rPr>
          <w:rFonts w:cs="Times New Roman"/>
          <w:szCs w:val="26"/>
        </w:rPr>
        <w:t>c. Các Khoa sẽ có quy định riêng về số lượng sinh viên được làm</w:t>
      </w:r>
      <w:r w:rsidR="009D21CF">
        <w:rPr>
          <w:rFonts w:cs="Times New Roman"/>
          <w:szCs w:val="26"/>
        </w:rPr>
        <w:t xml:space="preserve"> khóa luận tốt nghiệp</w:t>
      </w:r>
      <w:r w:rsidRPr="006C0DD3">
        <w:rPr>
          <w:rFonts w:cs="Times New Roman"/>
          <w:szCs w:val="26"/>
        </w:rPr>
        <w:t xml:space="preserve"> </w:t>
      </w:r>
      <w:r w:rsidR="009D21CF">
        <w:rPr>
          <w:rFonts w:cs="Times New Roman"/>
          <w:szCs w:val="26"/>
        </w:rPr>
        <w:t>(</w:t>
      </w:r>
      <w:r w:rsidRPr="006C0DD3">
        <w:rPr>
          <w:rFonts w:cs="Times New Roman"/>
          <w:szCs w:val="26"/>
        </w:rPr>
        <w:t>KLTN</w:t>
      </w:r>
      <w:r w:rsidR="009D21CF">
        <w:rPr>
          <w:rFonts w:cs="Times New Roman"/>
          <w:szCs w:val="26"/>
        </w:rPr>
        <w:t>)</w:t>
      </w:r>
      <w:r w:rsidRPr="006C0DD3">
        <w:rPr>
          <w:rFonts w:cs="Times New Roman"/>
          <w:szCs w:val="26"/>
        </w:rPr>
        <w:t xml:space="preserve"> và các điều</w:t>
      </w:r>
      <w:r>
        <w:rPr>
          <w:rFonts w:cs="Times New Roman"/>
          <w:szCs w:val="26"/>
        </w:rPr>
        <w:t xml:space="preserve"> </w:t>
      </w:r>
      <w:r w:rsidRPr="006C0DD3">
        <w:rPr>
          <w:rFonts w:cs="Times New Roman"/>
          <w:szCs w:val="26"/>
        </w:rPr>
        <w:t>kiện đặc thù khác cho từng khóa và từng ngành học.</w:t>
      </w:r>
    </w:p>
    <w:p w14:paraId="5920BD6F" w14:textId="4A96119A" w:rsidR="00602E56" w:rsidRPr="006C0DD3" w:rsidRDefault="00602E56" w:rsidP="00D3453E">
      <w:pPr>
        <w:rPr>
          <w:rFonts w:cs="Times New Roman"/>
          <w:szCs w:val="26"/>
        </w:rPr>
      </w:pPr>
      <w:r w:rsidRPr="006C0DD3">
        <w:rPr>
          <w:rFonts w:cs="Times New Roman"/>
          <w:szCs w:val="26"/>
        </w:rPr>
        <w:t>Đồng thời, sinh viên cần cân nhắc các yêu cầu về năng lực nghiên cứu khi viết KLTN, nếu bả</w:t>
      </w:r>
      <w:r w:rsidR="00B30145">
        <w:rPr>
          <w:rFonts w:cs="Times New Roman"/>
          <w:szCs w:val="26"/>
        </w:rPr>
        <w:t>n</w:t>
      </w:r>
      <w:r w:rsidRPr="006C0DD3">
        <w:rPr>
          <w:rFonts w:cs="Times New Roman"/>
          <w:szCs w:val="26"/>
        </w:rPr>
        <w:t xml:space="preserve"> thân thấy không phù hợp có thể làm đơn gửi Khoa để được chuyển sang học Môn học thay thế hoặc Lý thuyết tổng hợp</w:t>
      </w:r>
      <w:r w:rsidRPr="006C0DD3">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fldChar w:fldCharType="separate"/>
      </w:r>
      <w:r w:rsidR="0040704C" w:rsidRPr="0040704C">
        <w:rPr>
          <w:rFonts w:cs="Times New Roman"/>
          <w:noProof/>
          <w:szCs w:val="26"/>
          <w:vertAlign w:val="superscript"/>
        </w:rPr>
        <w:t>35</w:t>
      </w:r>
      <w:r w:rsidRPr="006C0DD3">
        <w:rPr>
          <w:rFonts w:cs="Times New Roman"/>
          <w:szCs w:val="26"/>
        </w:rPr>
        <w:fldChar w:fldCharType="end"/>
      </w:r>
      <w:r w:rsidR="005F486C">
        <w:rPr>
          <w:rFonts w:cs="Times New Roman"/>
          <w:szCs w:val="26"/>
        </w:rPr>
        <w:t>.</w:t>
      </w:r>
    </w:p>
    <w:p w14:paraId="58103BF1" w14:textId="77777777" w:rsidR="00602E56" w:rsidRPr="00453065" w:rsidRDefault="00602E56" w:rsidP="00D3453E">
      <w:pPr>
        <w:rPr>
          <w:rFonts w:cs="Times New Roman"/>
          <w:b/>
          <w:bCs/>
          <w:szCs w:val="26"/>
        </w:rPr>
      </w:pPr>
      <w:r w:rsidRPr="00453065">
        <w:rPr>
          <w:rFonts w:cs="Times New Roman"/>
          <w:b/>
          <w:bCs/>
          <w:szCs w:val="26"/>
        </w:rPr>
        <w:t>Về nội dung nghiên cứu khoa học của sinh viên</w:t>
      </w:r>
    </w:p>
    <w:p w14:paraId="01D8669E" w14:textId="77777777" w:rsidR="00602E56" w:rsidRPr="006C0DD3" w:rsidRDefault="00602E56" w:rsidP="00D3453E">
      <w:pPr>
        <w:rPr>
          <w:rFonts w:cs="Times New Roman"/>
          <w:szCs w:val="26"/>
        </w:rPr>
      </w:pPr>
      <w:r>
        <w:rPr>
          <w:rFonts w:cs="Times New Roman"/>
          <w:szCs w:val="26"/>
        </w:rPr>
        <w:tab/>
      </w:r>
      <w:r w:rsidRPr="006C0DD3">
        <w:rPr>
          <w:rFonts w:cs="Times New Roman"/>
          <w:szCs w:val="26"/>
        </w:rPr>
        <w:t xml:space="preserve">Hoạt động NCKH thường tập trung vào mục đích học tập và thường bắt nguồn từ nội dung học tập. Đối với sinh viên, thường có sự hướng dẫn từ giảng viên. </w:t>
      </w:r>
    </w:p>
    <w:p w14:paraId="65E57B9C" w14:textId="77777777" w:rsidR="00602E56" w:rsidRPr="006C0DD3" w:rsidRDefault="00602E56" w:rsidP="00D3453E">
      <w:pPr>
        <w:rPr>
          <w:rFonts w:cs="Times New Roman"/>
          <w:szCs w:val="26"/>
        </w:rPr>
      </w:pPr>
      <w:r>
        <w:rPr>
          <w:rFonts w:cs="Times New Roman"/>
          <w:szCs w:val="26"/>
        </w:rPr>
        <w:tab/>
      </w:r>
      <w:r w:rsidRPr="006C0DD3">
        <w:rPr>
          <w:rFonts w:cs="Times New Roman"/>
          <w:szCs w:val="26"/>
        </w:rPr>
        <w:t xml:space="preserve">Các hoạt động NCKH không chỉ hỗ trợ việc học tập mà còn đóng góp vào việc nâng cao khả năng tự học, phát triển và mở rộng kiến thức, cũng như hình thành các kỹ năng quan trọng cho công việc tương lai. </w:t>
      </w:r>
    </w:p>
    <w:p w14:paraId="4D1827E0" w14:textId="135DE982" w:rsidR="006A5F00" w:rsidRDefault="00602E56" w:rsidP="00664DB4">
      <w:pPr>
        <w:rPr>
          <w:rFonts w:cs="Times New Roman"/>
          <w:szCs w:val="26"/>
        </w:rPr>
      </w:pPr>
      <w:r>
        <w:rPr>
          <w:rFonts w:cs="Times New Roman"/>
          <w:szCs w:val="26"/>
        </w:rPr>
        <w:lastRenderedPageBreak/>
        <w:tab/>
      </w:r>
      <w:r w:rsidRPr="006C0DD3">
        <w:rPr>
          <w:rFonts w:cs="Times New Roman"/>
          <w:szCs w:val="26"/>
        </w:rPr>
        <w:t>Sinh viên có thể thực hiện nghiên cứu một mình hoặc hợp tác với giảng viên, thậm chí là tham gia vào nhóm nghiên cứu với mỗi thành viên chịu trách nhiệm đặc biệt về một phần cụ thể của đề tài. Trong quá trình này, nhận thức khoa học của sinh viên đóng vai trò quan trọng, là động lực chính cho hoạt động nghiên cứu.</w:t>
      </w:r>
    </w:p>
    <w:p w14:paraId="515B6E63" w14:textId="6D7D62F1" w:rsidR="002E22B9" w:rsidRPr="002E22B9" w:rsidRDefault="00E95071" w:rsidP="002E22B9">
      <w:pPr>
        <w:pStyle w:val="oancuaDanhsach"/>
        <w:numPr>
          <w:ilvl w:val="2"/>
          <w:numId w:val="11"/>
        </w:numPr>
        <w:ind w:left="0" w:firstLine="0"/>
        <w:outlineLvl w:val="2"/>
        <w:rPr>
          <w:rFonts w:cs="Times New Roman"/>
          <w:b/>
          <w:bCs/>
          <w:i/>
          <w:iCs/>
          <w:szCs w:val="26"/>
        </w:rPr>
      </w:pPr>
      <w:bookmarkStart w:id="27" w:name="_Toc156588384"/>
      <w:r>
        <w:rPr>
          <w:rFonts w:cs="Times New Roman"/>
          <w:b/>
          <w:bCs/>
          <w:i/>
          <w:iCs/>
          <w:szCs w:val="26"/>
        </w:rPr>
        <w:t>N</w:t>
      </w:r>
      <w:r w:rsidR="002E22B9" w:rsidRPr="002E22B9">
        <w:rPr>
          <w:rFonts w:cs="Times New Roman"/>
          <w:b/>
          <w:bCs/>
          <w:i/>
          <w:iCs/>
          <w:szCs w:val="26"/>
        </w:rPr>
        <w:t>gành Điều dưỡng đa khoa và Điều dưỡng các chuyên ngành</w:t>
      </w:r>
      <w:bookmarkEnd w:id="27"/>
    </w:p>
    <w:p w14:paraId="179A9839" w14:textId="6DB391EE" w:rsidR="00464ABD" w:rsidRDefault="002E22B9" w:rsidP="00E95071">
      <w:pPr>
        <w:rPr>
          <w:rFonts w:cs="Times New Roman"/>
          <w:szCs w:val="26"/>
        </w:rPr>
      </w:pPr>
      <w:r w:rsidRPr="002E22B9">
        <w:rPr>
          <w:rFonts w:cs="Times New Roman"/>
          <w:szCs w:val="26"/>
        </w:rPr>
        <w:t>Ngành Cử nhân Điều dưỡng thuộc Khoa Điều dưỡng - Kỹ thuật Y học của Trường</w:t>
      </w:r>
      <w:r w:rsidR="00E95071">
        <w:rPr>
          <w:rFonts w:cs="Times New Roman"/>
          <w:szCs w:val="26"/>
        </w:rPr>
        <w:t xml:space="preserve"> </w:t>
      </w:r>
      <w:r w:rsidRPr="002E22B9">
        <w:rPr>
          <w:rFonts w:cs="Times New Roman"/>
          <w:szCs w:val="26"/>
        </w:rPr>
        <w:t>Đại học Y khoa Phạm Ngọc Thạch</w:t>
      </w:r>
      <w:r>
        <w:rPr>
          <w:rFonts w:cs="Times New Roman"/>
          <w:szCs w:val="26"/>
        </w:rPr>
        <w:t xml:space="preserve"> bao gồm cả Cử nhân Điều dưỡng bao gồm Cử nhân Điều dưỡng Đa khoa và Điều dưỡng các chuyên ngành: GMHS, </w:t>
      </w:r>
      <w:r w:rsidR="00AE0967">
        <w:rPr>
          <w:rFonts w:cs="Times New Roman"/>
          <w:szCs w:val="26"/>
        </w:rPr>
        <w:t>HS, CCNV, PHCN</w:t>
      </w:r>
      <w:r w:rsidRPr="002E22B9">
        <w:rPr>
          <w:rFonts w:cs="Times New Roman"/>
          <w:szCs w:val="26"/>
        </w:rPr>
        <w:t xml:space="preserve"> có thời gian đào tạo 4 năm theo học chế tín chỉ.</w:t>
      </w:r>
      <w:r>
        <w:rPr>
          <w:rFonts w:cs="Times New Roman"/>
          <w:szCs w:val="26"/>
        </w:rPr>
        <w:t xml:space="preserve"> Các lớp có cùng </w:t>
      </w:r>
      <w:r w:rsidR="00AE0967">
        <w:rPr>
          <w:rFonts w:cs="Times New Roman"/>
          <w:szCs w:val="26"/>
        </w:rPr>
        <w:t>các môn học trong học phần Kiến thức Giáo dục đại cương gồm 25 tín chỉ, Kiến thức giáo dục chuyên ngành tối thiểu gồm 28 tín chỉ và cùng học trong năm 1 và 2 và chỉ khác nhau ở các môn học thuộc Kiến thức chuyên ngành</w:t>
      </w:r>
      <w:r w:rsidRPr="002E22B9">
        <w:rPr>
          <w:rFonts w:cs="Times New Roman"/>
          <w:szCs w:val="26"/>
        </w:rPr>
        <w:t xml:space="preserve">. </w:t>
      </w:r>
    </w:p>
    <w:p w14:paraId="080CD091" w14:textId="18F5BA62" w:rsidR="002E22B9" w:rsidRPr="002E22B9" w:rsidRDefault="002E22B9" w:rsidP="00464ABD">
      <w:pPr>
        <w:rPr>
          <w:rFonts w:cs="Times New Roman"/>
          <w:szCs w:val="26"/>
        </w:rPr>
      </w:pPr>
      <w:bookmarkStart w:id="28" w:name="_Hlk156430059"/>
      <w:r w:rsidRPr="002E22B9">
        <w:rPr>
          <w:rFonts w:cs="Times New Roman"/>
          <w:szCs w:val="26"/>
        </w:rPr>
        <w:t>Với mục tiêu đào tạo Cử nhân Điều dưỡng đúng theo</w:t>
      </w:r>
      <w:r w:rsidR="00AE0967">
        <w:rPr>
          <w:rFonts w:cs="Times New Roman"/>
          <w:szCs w:val="26"/>
        </w:rPr>
        <w:t xml:space="preserve"> </w:t>
      </w:r>
      <w:r w:rsidRPr="002E22B9">
        <w:rPr>
          <w:rFonts w:cs="Times New Roman"/>
          <w:szCs w:val="26"/>
        </w:rPr>
        <w:t>chuẩn năng lực, đạo đức và năng lực chuyên môn. Sinh viên được phép xét và công</w:t>
      </w:r>
      <w:r w:rsidR="00AE0967">
        <w:rPr>
          <w:rFonts w:cs="Times New Roman"/>
          <w:szCs w:val="26"/>
        </w:rPr>
        <w:t xml:space="preserve"> </w:t>
      </w:r>
      <w:r w:rsidRPr="002E22B9">
        <w:rPr>
          <w:rFonts w:cs="Times New Roman"/>
          <w:szCs w:val="26"/>
        </w:rPr>
        <w:t xml:space="preserve">nhận tốt nghiệp khi đạt tích lũy đủ tín chỉ kèm </w:t>
      </w:r>
      <w:r w:rsidR="00761D41">
        <w:rPr>
          <w:rFonts w:cs="Times New Roman"/>
          <w:szCs w:val="26"/>
        </w:rPr>
        <w:t>điểm trung bình</w:t>
      </w:r>
      <w:r w:rsidRPr="002E22B9">
        <w:rPr>
          <w:rFonts w:cs="Times New Roman"/>
          <w:szCs w:val="26"/>
        </w:rPr>
        <w:t xml:space="preserve"> tích lũy toàn khóa đạt 2.00 trở</w:t>
      </w:r>
      <w:r w:rsidR="00AE0967">
        <w:rPr>
          <w:rFonts w:cs="Times New Roman"/>
          <w:szCs w:val="26"/>
        </w:rPr>
        <w:t xml:space="preserve"> </w:t>
      </w:r>
      <w:r w:rsidRPr="002E22B9">
        <w:rPr>
          <w:rFonts w:cs="Times New Roman"/>
          <w:szCs w:val="26"/>
        </w:rPr>
        <w:t>lên (thang điểm 4), đồng thời hoàn thành chương trình GDTC, GDQP-AN và đạt</w:t>
      </w:r>
      <w:r w:rsidR="00AE0967">
        <w:rPr>
          <w:rFonts w:cs="Times New Roman"/>
          <w:szCs w:val="26"/>
        </w:rPr>
        <w:t xml:space="preserve"> </w:t>
      </w:r>
      <w:r w:rsidRPr="002E22B9">
        <w:rPr>
          <w:rFonts w:cs="Times New Roman"/>
          <w:szCs w:val="26"/>
        </w:rPr>
        <w:t xml:space="preserve">chuẩn </w:t>
      </w:r>
      <w:r w:rsidR="00761D41">
        <w:rPr>
          <w:rFonts w:cs="Times New Roman"/>
          <w:szCs w:val="26"/>
        </w:rPr>
        <w:t>năng lực</w:t>
      </w:r>
      <w:r w:rsidRPr="002E22B9">
        <w:rPr>
          <w:rFonts w:cs="Times New Roman"/>
          <w:szCs w:val="26"/>
        </w:rPr>
        <w:t xml:space="preserve"> về ngoại ngữ, đảm bảo được 13 PLO do nhà trường quy định. Bên cạnh</w:t>
      </w:r>
      <w:r w:rsidR="00AE0967">
        <w:rPr>
          <w:rFonts w:cs="Times New Roman"/>
          <w:szCs w:val="26"/>
        </w:rPr>
        <w:t xml:space="preserve"> </w:t>
      </w:r>
      <w:r w:rsidRPr="002E22B9">
        <w:rPr>
          <w:rFonts w:cs="Times New Roman"/>
          <w:szCs w:val="26"/>
        </w:rPr>
        <w:t>việc đảm bảo kiến thức chuyên môn, Sinh viên/ Học viên còn có cơ hội được tham</w:t>
      </w:r>
      <w:r w:rsidR="00AE0967">
        <w:rPr>
          <w:rFonts w:cs="Times New Roman"/>
          <w:szCs w:val="26"/>
        </w:rPr>
        <w:t xml:space="preserve"> </w:t>
      </w:r>
      <w:r w:rsidRPr="002E22B9">
        <w:rPr>
          <w:rFonts w:cs="Times New Roman"/>
          <w:szCs w:val="26"/>
        </w:rPr>
        <w:t>gia nghiên cứu và giảng dạy tại các cơ sở đào tạo giáo dục về y dược, được tham gia</w:t>
      </w:r>
      <w:r w:rsidR="00AE0967">
        <w:rPr>
          <w:rFonts w:cs="Times New Roman"/>
          <w:szCs w:val="26"/>
        </w:rPr>
        <w:t xml:space="preserve"> </w:t>
      </w:r>
      <w:r w:rsidRPr="002E22B9">
        <w:rPr>
          <w:rFonts w:cs="Times New Roman"/>
          <w:szCs w:val="26"/>
        </w:rPr>
        <w:t>nghiên cứu khoa học và khả năng học sau đại học trong và ngoài nước nhằm nâng</w:t>
      </w:r>
      <w:r w:rsidR="00AE0967">
        <w:rPr>
          <w:rFonts w:cs="Times New Roman"/>
          <w:szCs w:val="26"/>
        </w:rPr>
        <w:t xml:space="preserve"> </w:t>
      </w:r>
      <w:r w:rsidRPr="002E22B9">
        <w:rPr>
          <w:rFonts w:cs="Times New Roman"/>
          <w:szCs w:val="26"/>
        </w:rPr>
        <w:t>cao trình độ</w:t>
      </w:r>
      <w:r w:rsidR="00AE0967">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AE0967">
        <w:rPr>
          <w:rFonts w:cs="Times New Roman"/>
          <w:szCs w:val="26"/>
        </w:rPr>
        <w:fldChar w:fldCharType="separate"/>
      </w:r>
      <w:r w:rsidR="0040704C" w:rsidRPr="0040704C">
        <w:rPr>
          <w:rFonts w:cs="Times New Roman"/>
          <w:noProof/>
          <w:szCs w:val="26"/>
          <w:vertAlign w:val="superscript"/>
        </w:rPr>
        <w:t>38</w:t>
      </w:r>
      <w:r w:rsidR="00AE0967">
        <w:rPr>
          <w:rFonts w:cs="Times New Roman"/>
          <w:szCs w:val="26"/>
        </w:rPr>
        <w:fldChar w:fldCharType="end"/>
      </w:r>
      <w:bookmarkEnd w:id="28"/>
      <w:r>
        <w:rPr>
          <w:rFonts w:cs="Times New Roman"/>
          <w:szCs w:val="26"/>
        </w:rPr>
        <w:t xml:space="preserve">. </w:t>
      </w:r>
    </w:p>
    <w:p w14:paraId="6DDBEAC3" w14:textId="00BA633E" w:rsidR="00545AF3" w:rsidRPr="00761D41" w:rsidRDefault="00503C8C" w:rsidP="00761D41">
      <w:pPr>
        <w:rPr>
          <w:rFonts w:eastAsia="Times New Roman" w:cs="Times New Roman"/>
          <w:kern w:val="0"/>
          <w:szCs w:val="26"/>
          <w14:ligatures w14:val="none"/>
        </w:rPr>
      </w:pPr>
      <w:r w:rsidRPr="0092344F">
        <w:rPr>
          <w:rFonts w:eastAsia="Times New Roman" w:cs="Times New Roman"/>
          <w:kern w:val="0"/>
          <w:szCs w:val="26"/>
          <w14:ligatures w14:val="none"/>
        </w:rPr>
        <w:t xml:space="preserve">Trong năm học 2023 – 2024: Lớp CNĐD chính quy </w:t>
      </w:r>
      <w:r w:rsidR="006C356B" w:rsidRPr="0092344F">
        <w:rPr>
          <w:rFonts w:eastAsia="Times New Roman" w:cs="Times New Roman"/>
          <w:kern w:val="0"/>
          <w:szCs w:val="26"/>
          <w14:ligatures w14:val="none"/>
        </w:rPr>
        <w:t>năm</w:t>
      </w:r>
      <w:r w:rsidR="00D6322F">
        <w:rPr>
          <w:rFonts w:eastAsia="Times New Roman" w:cs="Times New Roman"/>
          <w:kern w:val="0"/>
          <w:szCs w:val="26"/>
          <w14:ligatures w14:val="none"/>
        </w:rPr>
        <w:t xml:space="preserve"> 4</w:t>
      </w:r>
      <w:r w:rsidRPr="0092344F">
        <w:rPr>
          <w:rFonts w:eastAsia="Times New Roman" w:cs="Times New Roman"/>
          <w:kern w:val="0"/>
          <w:szCs w:val="26"/>
          <w14:ligatures w14:val="none"/>
        </w:rPr>
        <w:t xml:space="preserve"> (Khóa 2020 – 2024) </w:t>
      </w:r>
      <w:r w:rsidRPr="00B30145">
        <w:rPr>
          <w:rFonts w:eastAsia="Times New Roman" w:cs="Times New Roman"/>
          <w:i/>
          <w:iCs/>
          <w:kern w:val="0"/>
          <w:szCs w:val="26"/>
          <w14:ligatures w14:val="none"/>
        </w:rPr>
        <w:t>có</w:t>
      </w:r>
      <w:r w:rsidR="006A5F00" w:rsidRPr="00B30145">
        <w:rPr>
          <w:rFonts w:eastAsia="Times New Roman" w:cs="Times New Roman"/>
          <w:i/>
          <w:iCs/>
          <w:kern w:val="0"/>
          <w:szCs w:val="26"/>
          <w14:ligatures w14:val="none"/>
        </w:rPr>
        <w:t xml:space="preserve"> bao gồm nghiên cứu viên</w:t>
      </w:r>
      <w:r w:rsidRPr="0092344F">
        <w:rPr>
          <w:rFonts w:eastAsia="Times New Roman" w:cs="Times New Roman"/>
          <w:kern w:val="0"/>
          <w:szCs w:val="26"/>
          <w14:ligatures w14:val="none"/>
        </w:rPr>
        <w:t>: </w:t>
      </w:r>
      <w:bookmarkStart w:id="29" w:name="_Toc154692829"/>
    </w:p>
    <w:p w14:paraId="51A451E7" w14:textId="337A1748" w:rsidR="00BF098B" w:rsidRPr="00CD74E1" w:rsidRDefault="00DC23E3" w:rsidP="00D3453E">
      <w:pPr>
        <w:pStyle w:val="Chuthich"/>
        <w:spacing w:after="0"/>
        <w:rPr>
          <w:rFonts w:cs="Times New Roman"/>
          <w:szCs w:val="26"/>
        </w:rPr>
      </w:pPr>
      <w:bookmarkStart w:id="30" w:name="_Toc156580015"/>
      <w:r w:rsidRPr="00CD74E1">
        <w:rPr>
          <w:bCs/>
        </w:rPr>
        <w:t xml:space="preserve">Bảng </w:t>
      </w:r>
      <w:r w:rsidR="00CD74E1">
        <w:rPr>
          <w:bCs/>
        </w:rPr>
        <w:t>2</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xml:space="preserve">: Lớp CNĐD chính quy năm </w:t>
      </w:r>
      <w:r w:rsidR="00D6322F">
        <w:t>4</w:t>
      </w:r>
      <w:r w:rsidRPr="00CD74E1">
        <w:t xml:space="preserve"> (Khóa 2020 – 2024)</w:t>
      </w:r>
      <w:bookmarkEnd w:id="29"/>
      <w:bookmarkEnd w:id="30"/>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b/>
                <w:bCs/>
                <w:kern w:val="0"/>
                <w:szCs w:val="26"/>
                <w14:ligatures w14:val="none"/>
              </w:rPr>
              <w:t>Lớp</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b/>
                <w:bCs/>
                <w:kern w:val="0"/>
                <w:szCs w:val="26"/>
                <w14:ligatures w14:val="none"/>
              </w:rPr>
              <w:t>Tổng số sinh viên</w:t>
            </w:r>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GM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PHCN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HS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lastRenderedPageBreak/>
              <w:t>CN.CCNBV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43</w:t>
            </w:r>
          </w:p>
        </w:tc>
      </w:tr>
    </w:tbl>
    <w:p w14:paraId="120031D2" w14:textId="5B587B70" w:rsidR="00FF5BD4" w:rsidRPr="000D01F7" w:rsidRDefault="00FF5BD4" w:rsidP="000D01F7">
      <w:pPr>
        <w:rPr>
          <w:rFonts w:cs="Times New Roman"/>
          <w:szCs w:val="26"/>
        </w:rPr>
      </w:pPr>
    </w:p>
    <w:p w14:paraId="0193B07E" w14:textId="77777777" w:rsidR="00736C6B" w:rsidRDefault="00736C6B" w:rsidP="00D3453E">
      <w:pPr>
        <w:jc w:val="center"/>
        <w:outlineLvl w:val="0"/>
        <w:rPr>
          <w:rFonts w:cs="Times New Roman"/>
          <w:b/>
          <w:bCs/>
          <w:szCs w:val="26"/>
        </w:rPr>
      </w:pPr>
      <w:r>
        <w:rPr>
          <w:rFonts w:cs="Times New Roman"/>
          <w:b/>
          <w:bCs/>
          <w:szCs w:val="26"/>
        </w:rPr>
        <w:br w:type="page"/>
      </w:r>
    </w:p>
    <w:p w14:paraId="22B67A8B" w14:textId="34A00E03" w:rsidR="00957D95" w:rsidRPr="009D084C" w:rsidRDefault="009D084C" w:rsidP="00344FAD">
      <w:pPr>
        <w:pStyle w:val="u1"/>
        <w:numPr>
          <w:ilvl w:val="0"/>
          <w:numId w:val="14"/>
        </w:numPr>
      </w:pPr>
      <w:bookmarkStart w:id="31" w:name="_Toc156588385"/>
      <w:r w:rsidRPr="0092344F">
        <w:lastRenderedPageBreak/>
        <w:t>PHƯƠNG PHÁP VÀ ĐỐI TƯỢNG NGHIÊN CỨU</w:t>
      </w:r>
      <w:bookmarkEnd w:id="31"/>
    </w:p>
    <w:p w14:paraId="7AE01178" w14:textId="77777777" w:rsidR="006842E2" w:rsidRPr="006842E2" w:rsidRDefault="006842E2" w:rsidP="006842E2">
      <w:pPr>
        <w:pStyle w:val="oancuaDanhsach"/>
        <w:numPr>
          <w:ilvl w:val="0"/>
          <w:numId w:val="11"/>
        </w:numPr>
        <w:outlineLvl w:val="1"/>
        <w:rPr>
          <w:rFonts w:cs="Times New Roman"/>
          <w:b/>
          <w:bCs/>
          <w:vanish/>
          <w:szCs w:val="26"/>
        </w:rPr>
      </w:pPr>
      <w:bookmarkStart w:id="32" w:name="_Toc156578589"/>
      <w:bookmarkStart w:id="33" w:name="_Toc156580322"/>
      <w:bookmarkStart w:id="34" w:name="_Toc156588386"/>
      <w:bookmarkEnd w:id="32"/>
      <w:bookmarkEnd w:id="33"/>
      <w:bookmarkEnd w:id="34"/>
    </w:p>
    <w:p w14:paraId="1245C20B" w14:textId="2307BCBB" w:rsidR="00C9012C" w:rsidRPr="006842E2" w:rsidRDefault="00C9012C" w:rsidP="006842E2">
      <w:pPr>
        <w:pStyle w:val="u2"/>
      </w:pPr>
      <w:bookmarkStart w:id="35" w:name="_Toc156588387"/>
      <w:r w:rsidRPr="006842E2">
        <w:t>Phương pháp nghiên cứu</w:t>
      </w:r>
      <w:bookmarkEnd w:id="35"/>
    </w:p>
    <w:p w14:paraId="5DF089F3" w14:textId="5D3A00B4" w:rsidR="00774FF0" w:rsidRPr="00CD74E1" w:rsidRDefault="008A247B" w:rsidP="00D3453E">
      <w:pPr>
        <w:pStyle w:val="oancuaDanhsach"/>
        <w:numPr>
          <w:ilvl w:val="2"/>
          <w:numId w:val="10"/>
        </w:numPr>
        <w:outlineLvl w:val="2"/>
        <w:rPr>
          <w:rFonts w:cs="Times New Roman"/>
          <w:b/>
          <w:bCs/>
          <w:i/>
          <w:iCs/>
          <w:szCs w:val="26"/>
        </w:rPr>
      </w:pPr>
      <w:bookmarkStart w:id="36" w:name="_Toc156588388"/>
      <w:r w:rsidRPr="00CD74E1">
        <w:rPr>
          <w:rFonts w:cs="Times New Roman"/>
          <w:b/>
          <w:bCs/>
          <w:i/>
          <w:iCs/>
          <w:szCs w:val="26"/>
        </w:rPr>
        <w:t>Thiết kế nghiên cứu</w:t>
      </w:r>
      <w:bookmarkEnd w:id="36"/>
    </w:p>
    <w:p w14:paraId="1797038B" w14:textId="3F1193EC" w:rsidR="004B6C1B" w:rsidRPr="0092344F" w:rsidRDefault="00045543" w:rsidP="00D3453E">
      <w:pPr>
        <w:rPr>
          <w:rFonts w:cs="Times New Roman"/>
          <w:b/>
          <w:bCs/>
          <w:szCs w:val="26"/>
        </w:rPr>
      </w:pPr>
      <w:r w:rsidRPr="0092344F">
        <w:rPr>
          <w:rFonts w:cs="Times New Roman"/>
          <w:szCs w:val="26"/>
        </w:rPr>
        <w:t>Nghiên cứu cắt ngang mô tả</w:t>
      </w:r>
      <w:r w:rsidR="00B54375">
        <w:rPr>
          <w:rFonts w:cs="Times New Roman"/>
          <w:szCs w:val="26"/>
        </w:rPr>
        <w:t xml:space="preserve"> (</w:t>
      </w:r>
      <w:r w:rsidRPr="0092344F">
        <w:rPr>
          <w:rFonts w:cs="Times New Roman"/>
          <w:szCs w:val="26"/>
        </w:rPr>
        <w:t>có phân tích</w:t>
      </w:r>
      <w:r w:rsidR="00B54375">
        <w:rPr>
          <w:rFonts w:cs="Times New Roman"/>
          <w:szCs w:val="26"/>
        </w:rPr>
        <w:t>)</w:t>
      </w:r>
      <w:r w:rsidRPr="0092344F">
        <w:rPr>
          <w:rFonts w:cs="Times New Roman"/>
          <w:szCs w:val="26"/>
        </w:rPr>
        <w:t>.</w:t>
      </w:r>
    </w:p>
    <w:p w14:paraId="33402833" w14:textId="2A394AF7" w:rsidR="00045543" w:rsidRPr="00C9012C" w:rsidRDefault="00045543" w:rsidP="00D3453E">
      <w:pPr>
        <w:pStyle w:val="oancuaDanhsach"/>
        <w:numPr>
          <w:ilvl w:val="2"/>
          <w:numId w:val="10"/>
        </w:numPr>
        <w:outlineLvl w:val="2"/>
        <w:rPr>
          <w:rFonts w:cs="Times New Roman"/>
          <w:b/>
          <w:bCs/>
          <w:i/>
          <w:iCs/>
          <w:szCs w:val="26"/>
        </w:rPr>
      </w:pPr>
      <w:bookmarkStart w:id="37" w:name="_Toc156588389"/>
      <w:r w:rsidRPr="00C9012C">
        <w:rPr>
          <w:rFonts w:cs="Times New Roman"/>
          <w:b/>
          <w:bCs/>
          <w:i/>
          <w:iCs/>
          <w:szCs w:val="26"/>
        </w:rPr>
        <w:t>Thời gian</w:t>
      </w:r>
      <w:r w:rsidR="00C9012C">
        <w:rPr>
          <w:rFonts w:cs="Times New Roman"/>
          <w:b/>
          <w:bCs/>
          <w:i/>
          <w:iCs/>
          <w:szCs w:val="26"/>
        </w:rPr>
        <w:t>, địa điểm</w:t>
      </w:r>
      <w:r w:rsidRPr="00C9012C">
        <w:rPr>
          <w:rFonts w:cs="Times New Roman"/>
          <w:b/>
          <w:bCs/>
          <w:i/>
          <w:iCs/>
          <w:szCs w:val="26"/>
        </w:rPr>
        <w:t xml:space="preserve"> nghiên cứu</w:t>
      </w:r>
      <w:bookmarkEnd w:id="37"/>
    </w:p>
    <w:p w14:paraId="4F8DF2BA" w14:textId="33BF36E6" w:rsidR="00271177" w:rsidRPr="00271177" w:rsidRDefault="00271177" w:rsidP="00271177">
      <w:pPr>
        <w:rPr>
          <w:rFonts w:cs="Times New Roman"/>
          <w:szCs w:val="26"/>
        </w:rPr>
      </w:pPr>
      <w:r w:rsidRPr="00271177">
        <w:rPr>
          <w:rFonts w:cs="Times New Roman"/>
          <w:szCs w:val="26"/>
        </w:rPr>
        <w:t xml:space="preserve">Thời gian nghiên cứu: từ </w:t>
      </w:r>
      <w:r>
        <w:rPr>
          <w:rFonts w:cs="Times New Roman"/>
          <w:szCs w:val="26"/>
        </w:rPr>
        <w:t xml:space="preserve">tháng </w:t>
      </w:r>
      <w:r w:rsidRPr="00271177">
        <w:rPr>
          <w:rFonts w:cs="Times New Roman"/>
          <w:szCs w:val="26"/>
        </w:rPr>
        <w:t xml:space="preserve">11/2023 </w:t>
      </w:r>
      <w:r>
        <w:rPr>
          <w:rFonts w:cs="Times New Roman"/>
          <w:szCs w:val="26"/>
        </w:rPr>
        <w:t xml:space="preserve">tháng </w:t>
      </w:r>
      <w:r w:rsidRPr="00271177">
        <w:rPr>
          <w:rFonts w:cs="Times New Roman"/>
          <w:szCs w:val="26"/>
        </w:rPr>
        <w:t>06/2023.</w:t>
      </w:r>
    </w:p>
    <w:p w14:paraId="13A5A49C" w14:textId="0616E87B" w:rsidR="00271177" w:rsidRPr="00271177" w:rsidRDefault="00271177" w:rsidP="00271177">
      <w:pPr>
        <w:rPr>
          <w:rFonts w:cs="Times New Roman"/>
          <w:szCs w:val="26"/>
        </w:rPr>
      </w:pPr>
      <w:r w:rsidRPr="00271177">
        <w:rPr>
          <w:rFonts w:cs="Times New Roman"/>
          <w:szCs w:val="26"/>
        </w:rPr>
        <w:t xml:space="preserve">Thời gian thu thập số liệu: từ </w:t>
      </w:r>
      <w:r>
        <w:rPr>
          <w:rFonts w:cs="Times New Roman"/>
          <w:szCs w:val="26"/>
        </w:rPr>
        <w:t xml:space="preserve">tháng </w:t>
      </w:r>
      <w:r w:rsidRPr="00271177">
        <w:rPr>
          <w:rFonts w:cs="Times New Roman"/>
          <w:szCs w:val="26"/>
        </w:rPr>
        <w:t xml:space="preserve">03/2024 đến </w:t>
      </w:r>
      <w:r>
        <w:rPr>
          <w:rFonts w:cs="Times New Roman"/>
          <w:szCs w:val="26"/>
        </w:rPr>
        <w:t>tháng 0</w:t>
      </w:r>
      <w:r w:rsidRPr="00271177">
        <w:rPr>
          <w:rFonts w:cs="Times New Roman"/>
          <w:szCs w:val="26"/>
        </w:rPr>
        <w:t>4/2024.</w:t>
      </w:r>
    </w:p>
    <w:p w14:paraId="54A8C2BF" w14:textId="77777777" w:rsidR="00271177" w:rsidRPr="00271177" w:rsidRDefault="00271177" w:rsidP="00271177">
      <w:pPr>
        <w:rPr>
          <w:rFonts w:cs="Times New Roman"/>
          <w:szCs w:val="26"/>
        </w:rPr>
      </w:pPr>
      <w:r w:rsidRPr="00271177">
        <w:rPr>
          <w:rFonts w:cs="Times New Roman"/>
          <w:szCs w:val="26"/>
        </w:rPr>
        <w:t>Địa điểm nghiên cứu tại Trường Đại học Y khoa Phạm Ngọc Thạch.</w:t>
      </w:r>
    </w:p>
    <w:p w14:paraId="6943FD90" w14:textId="461DA509" w:rsidR="00271177" w:rsidRPr="00271177" w:rsidRDefault="00271177" w:rsidP="00271177">
      <w:pPr>
        <w:rPr>
          <w:rFonts w:cs="Times New Roman"/>
          <w:szCs w:val="26"/>
        </w:rPr>
      </w:pPr>
      <w:r w:rsidRPr="00271177">
        <w:rPr>
          <w:rFonts w:cs="Times New Roman"/>
          <w:szCs w:val="26"/>
        </w:rPr>
        <w:t>Địa chỉ: Số 2, đường Dương Quang Trung, phường 12, quận 10, thành phố Hồ</w:t>
      </w:r>
      <w:r>
        <w:rPr>
          <w:rFonts w:cs="Times New Roman"/>
          <w:szCs w:val="26"/>
        </w:rPr>
        <w:t xml:space="preserve"> </w:t>
      </w:r>
      <w:r w:rsidRPr="00271177">
        <w:rPr>
          <w:rFonts w:cs="Times New Roman"/>
          <w:szCs w:val="26"/>
        </w:rPr>
        <w:t>Chí Minh</w:t>
      </w:r>
    </w:p>
    <w:p w14:paraId="195C43A3" w14:textId="6917ACB7" w:rsidR="00C9012C" w:rsidRPr="000D01F7" w:rsidRDefault="00C9012C" w:rsidP="00271177">
      <w:pPr>
        <w:pStyle w:val="oancuaDanhsach"/>
        <w:numPr>
          <w:ilvl w:val="2"/>
          <w:numId w:val="10"/>
        </w:numPr>
        <w:outlineLvl w:val="2"/>
        <w:rPr>
          <w:rFonts w:cs="Times New Roman"/>
          <w:b/>
          <w:bCs/>
          <w:i/>
          <w:iCs/>
          <w:szCs w:val="26"/>
        </w:rPr>
      </w:pPr>
      <w:bookmarkStart w:id="38" w:name="_Toc156588390"/>
      <w:r w:rsidRPr="000D01F7">
        <w:rPr>
          <w:rFonts w:cs="Times New Roman"/>
          <w:b/>
          <w:bCs/>
          <w:i/>
          <w:iCs/>
          <w:szCs w:val="26"/>
        </w:rPr>
        <w:t>Cỡ mẫu nghiên cứu</w:t>
      </w:r>
      <w:bookmarkEnd w:id="38"/>
    </w:p>
    <w:p w14:paraId="294F1372" w14:textId="19AEE108" w:rsidR="00C9012C" w:rsidRDefault="00736C6B" w:rsidP="00736C6B">
      <w:pPr>
        <w:rPr>
          <w:rFonts w:cs="Times New Roman"/>
          <w:szCs w:val="26"/>
        </w:rPr>
      </w:pPr>
      <w:r w:rsidRPr="00C9012C">
        <w:rPr>
          <w:rFonts w:cs="Times New Roman"/>
          <w:noProof/>
          <w:szCs w:val="26"/>
        </w:rPr>
        <w:drawing>
          <wp:anchor distT="0" distB="0" distL="114300" distR="114300" simplePos="0" relativeHeight="251662336" behindDoc="0" locked="0" layoutInCell="1" allowOverlap="1" wp14:anchorId="47E04F29" wp14:editId="40851B12">
            <wp:simplePos x="0" y="0"/>
            <wp:positionH relativeFrom="margin">
              <wp:align>left</wp:align>
            </wp:positionH>
            <wp:positionV relativeFrom="paragraph">
              <wp:posOffset>570377</wp:posOffset>
            </wp:positionV>
            <wp:extent cx="3933825" cy="819150"/>
            <wp:effectExtent l="0" t="0" r="9525" b="0"/>
            <wp:wrapTopAndBottom/>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4">
                      <a:extLst>
                        <a:ext uri="{BEBA8EAE-BF5A-486C-A8C5-ECC9F3942E4B}">
                          <a14:imgProps xmlns:a14="http://schemas.microsoft.com/office/drawing/2010/main">
                            <a14:imgLayer r:embed="rId15">
                              <a14:imgEffect>
                                <a14:colorTemperature colorTemp="64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933825" cy="819150"/>
                    </a:xfrm>
                    <a:prstGeom prst="rect">
                      <a:avLst/>
                    </a:prstGeom>
                  </pic:spPr>
                </pic:pic>
              </a:graphicData>
            </a:graphic>
            <wp14:sizeRelV relativeFrom="margin">
              <wp14:pctHeight>0</wp14:pctHeight>
            </wp14:sizeRelV>
          </wp:anchor>
        </w:drawing>
      </w:r>
      <w:r w:rsidR="00C9012C">
        <w:rPr>
          <w:rFonts w:cs="Times New Roman"/>
          <w:szCs w:val="26"/>
        </w:rPr>
        <w:t xml:space="preserve">Cỡ mẫu: sử dụng công thích tính cỡ mẫu </w:t>
      </w:r>
      <w:r w:rsidR="00B3435C">
        <w:rPr>
          <w:rFonts w:cs="Times New Roman"/>
          <w:szCs w:val="26"/>
        </w:rPr>
        <w:t xml:space="preserve">xác định một trung bình, sử dụng sai số tuyệt đối: </w:t>
      </w:r>
    </w:p>
    <w:p w14:paraId="4BCD6A49" w14:textId="6956F930" w:rsidR="00C9012C" w:rsidRDefault="00B3435C" w:rsidP="00D3453E">
      <w:pPr>
        <w:rPr>
          <w:rFonts w:cs="Times New Roman"/>
          <w:szCs w:val="26"/>
        </w:rPr>
      </w:pPr>
      <w:r>
        <w:rPr>
          <w:rFonts w:cs="Times New Roman"/>
          <w:szCs w:val="26"/>
        </w:rPr>
        <w:t xml:space="preserve">Trong đó: </w:t>
      </w:r>
    </w:p>
    <w:p w14:paraId="7A3D76F8" w14:textId="6CF9A0E2" w:rsidR="00B3435C" w:rsidRDefault="00B3435C" w:rsidP="00D3453E">
      <w:pPr>
        <w:pStyle w:val="oancuaDanhsach"/>
        <w:numPr>
          <w:ilvl w:val="0"/>
          <w:numId w:val="9"/>
        </w:numPr>
        <w:rPr>
          <w:rFonts w:cs="Times New Roman"/>
          <w:szCs w:val="26"/>
        </w:rPr>
      </w:pPr>
      <w:r>
        <w:rPr>
          <w:rFonts w:cs="Times New Roman"/>
          <w:szCs w:val="26"/>
        </w:rPr>
        <w:t>n: cỡ mẫu tối thiểu cho nghiên cứu</w:t>
      </w:r>
    </w:p>
    <w:p w14:paraId="3DFE70D3" w14:textId="55CCFC2E" w:rsidR="00B3435C" w:rsidRDefault="00B3435C" w:rsidP="00D3453E">
      <w:pPr>
        <w:pStyle w:val="oancuaDanhsach"/>
        <w:numPr>
          <w:ilvl w:val="0"/>
          <w:numId w:val="9"/>
        </w:numPr>
        <w:rPr>
          <w:rFonts w:cs="Times New Roman"/>
          <w:szCs w:val="26"/>
        </w:rPr>
      </w:pPr>
      <m:oMath>
        <m:r>
          <w:rPr>
            <w:rFonts w:ascii="Cambria Math" w:hAnsi="Cambria Math" w:cs="Times New Roman"/>
            <w:szCs w:val="26"/>
          </w:rPr>
          <m:t>α</m:t>
        </m:r>
      </m:oMath>
      <w:r>
        <w:rPr>
          <w:rFonts w:eastAsiaTheme="minorEastAsia" w:cs="Times New Roman"/>
          <w:szCs w:val="26"/>
        </w:rPr>
        <w:t>: xác suất sai lầm loại 1.</w:t>
      </w:r>
    </w:p>
    <w:p w14:paraId="15083CFE" w14:textId="7EC49CBE" w:rsidR="00B3435C" w:rsidRPr="00FB2D82" w:rsidRDefault="00000000" w:rsidP="00D3453E">
      <w:pPr>
        <w:pStyle w:val="oancuaDanhsach"/>
        <w:numPr>
          <w:ilvl w:val="0"/>
          <w:numId w:val="9"/>
        </w:numPr>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Z</m:t>
            </m:r>
          </m:e>
          <m:sub>
            <m:r>
              <w:rPr>
                <w:rFonts w:ascii="Cambria Math" w:hAnsi="Cambria Math" w:cs="Times New Roman"/>
                <w:szCs w:val="26"/>
              </w:rPr>
              <m:t>1-</m:t>
            </m:r>
            <m:f>
              <m:fPr>
                <m:ctrlPr>
                  <w:rPr>
                    <w:rFonts w:ascii="Cambria Math" w:hAnsi="Cambria Math" w:cs="Times New Roman"/>
                    <w:i/>
                    <w:szCs w:val="26"/>
                  </w:rPr>
                </m:ctrlPr>
              </m:fPr>
              <m:num>
                <m:r>
                  <w:rPr>
                    <w:rFonts w:ascii="Cambria Math" w:hAnsi="Cambria Math" w:cs="Times New Roman"/>
                    <w:szCs w:val="26"/>
                  </w:rPr>
                  <m:t>α</m:t>
                </m:r>
              </m:num>
              <m:den>
                <m:r>
                  <w:rPr>
                    <w:rFonts w:ascii="Cambria Math" w:hAnsi="Cambria Math" w:cs="Times New Roman"/>
                    <w:szCs w:val="26"/>
                  </w:rPr>
                  <m:t>2</m:t>
                </m:r>
              </m:den>
            </m:f>
          </m:sub>
        </m:sSub>
      </m:oMath>
      <w:r w:rsidR="00B3435C">
        <w:rPr>
          <w:rFonts w:eastAsiaTheme="minorEastAsia" w:cs="Times New Roman"/>
          <w:szCs w:val="26"/>
        </w:rPr>
        <w:t xml:space="preserve"> = 1.96 là giá trị từ phân bố chuẩn bình thường tại</w:t>
      </w:r>
      <w:r w:rsidR="00B352C0">
        <w:rPr>
          <w:rFonts w:eastAsiaTheme="minorEastAsia" w:cs="Times New Roman"/>
          <w:szCs w:val="26"/>
        </w:rPr>
        <w:t xml:space="preserve"> </w:t>
      </w:r>
      <m:oMath>
        <m:r>
          <w:rPr>
            <w:rFonts w:ascii="Cambria Math" w:eastAsiaTheme="minorEastAsia" w:hAnsi="Cambria Math" w:cs="Times New Roman"/>
            <w:szCs w:val="26"/>
          </w:rPr>
          <m:t>1-α/2</m:t>
        </m:r>
      </m:oMath>
      <w:r w:rsidR="00B3435C">
        <w:rPr>
          <w:rFonts w:eastAsiaTheme="minorEastAsia" w:cs="Times New Roman"/>
          <w:szCs w:val="26"/>
        </w:rPr>
        <w:t xml:space="preserve"> với mức tin cậy 95% thì </w:t>
      </w:r>
      <m:oMath>
        <m:r>
          <w:rPr>
            <w:rFonts w:ascii="Cambria Math" w:hAnsi="Cambria Math" w:cs="Times New Roman"/>
            <w:szCs w:val="26"/>
          </w:rPr>
          <m:t>α=0.05</m:t>
        </m:r>
      </m:oMath>
      <w:r w:rsidR="00B3435C">
        <w:rPr>
          <w:rFonts w:eastAsiaTheme="minorEastAsia" w:cs="Times New Roman"/>
          <w:szCs w:val="26"/>
        </w:rPr>
        <w:t xml:space="preserve"> và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Z</m:t>
            </m:r>
          </m:e>
          <m:sub>
            <m:r>
              <w:rPr>
                <w:rFonts w:ascii="Cambria Math" w:eastAsiaTheme="minorEastAsia" w:hAnsi="Cambria Math" w:cs="Times New Roman"/>
                <w:szCs w:val="26"/>
              </w:rPr>
              <m:t>0.975</m:t>
            </m:r>
          </m:sub>
        </m:sSub>
        <m:r>
          <w:rPr>
            <w:rFonts w:ascii="Cambria Math" w:eastAsiaTheme="minorEastAsia" w:hAnsi="Cambria Math" w:cs="Times New Roman"/>
            <w:szCs w:val="26"/>
          </w:rPr>
          <m:t>=1.96</m:t>
        </m:r>
      </m:oMath>
      <w:r w:rsidR="00FB2D82">
        <w:rPr>
          <w:rFonts w:eastAsiaTheme="minorEastAsia" w:cs="Times New Roman"/>
          <w:szCs w:val="26"/>
        </w:rPr>
        <w:t>.</w:t>
      </w:r>
    </w:p>
    <w:p w14:paraId="407912FA" w14:textId="1CF7EA90" w:rsidR="00FB2D82" w:rsidRPr="00FB2D82" w:rsidRDefault="00FB2D82" w:rsidP="00D3453E">
      <w:pPr>
        <w:pStyle w:val="oancuaDanhsach"/>
        <w:numPr>
          <w:ilvl w:val="0"/>
          <w:numId w:val="9"/>
        </w:numPr>
        <w:rPr>
          <w:rFonts w:cs="Times New Roman"/>
          <w:szCs w:val="26"/>
        </w:rPr>
      </w:pPr>
      <m:oMath>
        <m:r>
          <w:rPr>
            <w:rFonts w:ascii="Cambria Math" w:hAnsi="Cambria Math" w:cs="Times New Roman"/>
            <w:szCs w:val="26"/>
          </w:rPr>
          <m:t>σ</m:t>
        </m:r>
      </m:oMath>
      <w:r>
        <w:rPr>
          <w:rFonts w:eastAsiaTheme="minorEastAsia" w:cs="Times New Roman"/>
          <w:szCs w:val="26"/>
        </w:rPr>
        <w:t xml:space="preserve">: độ lệch chuẩn, </w:t>
      </w:r>
      <m:oMath>
        <m:r>
          <w:rPr>
            <w:rFonts w:ascii="Cambria Math" w:hAnsi="Cambria Math" w:cs="Times New Roman"/>
            <w:szCs w:val="26"/>
          </w:rPr>
          <m:t>σ=0.45</m:t>
        </m:r>
      </m:oMath>
      <w:r>
        <w:rPr>
          <w:rFonts w:eastAsiaTheme="minorEastAsia" w:cs="Times New Roman"/>
          <w:szCs w:val="26"/>
        </w:rPr>
        <w:t xml:space="preserve"> theo nghiên cứu của </w:t>
      </w:r>
      <w:r w:rsidRPr="00FB2D82">
        <w:rPr>
          <w:rFonts w:eastAsiaTheme="minorEastAsia" w:cs="Times New Roman"/>
          <w:szCs w:val="26"/>
        </w:rPr>
        <w:t>Nguyễn Thị Xuân Huỳnh</w:t>
      </w:r>
      <w:r>
        <w:rPr>
          <w:rFonts w:eastAsiaTheme="minorEastAsia" w:cs="Times New Roman"/>
          <w:szCs w:val="26"/>
        </w:rPr>
        <w:t xml:space="preserve"> và cộng sự (2021)</w:t>
      </w:r>
      <w:r>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 </w:instrText>
      </w:r>
      <w:r w:rsidR="00F03C2A">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DATA </w:instrText>
      </w:r>
      <w:r w:rsidR="00F03C2A">
        <w:rPr>
          <w:rFonts w:eastAsiaTheme="minorEastAsia" w:cs="Times New Roman"/>
          <w:szCs w:val="26"/>
        </w:rPr>
      </w:r>
      <w:r w:rsidR="00F03C2A">
        <w:rPr>
          <w:rFonts w:eastAsiaTheme="minorEastAsia" w:cs="Times New Roman"/>
          <w:szCs w:val="26"/>
        </w:rPr>
        <w:fldChar w:fldCharType="end"/>
      </w:r>
      <w:r>
        <w:rPr>
          <w:rFonts w:eastAsiaTheme="minorEastAsia" w:cs="Times New Roman"/>
          <w:szCs w:val="26"/>
        </w:rPr>
        <w:fldChar w:fldCharType="separate"/>
      </w:r>
      <w:r w:rsidR="00F03C2A" w:rsidRPr="00F03C2A">
        <w:rPr>
          <w:rFonts w:eastAsiaTheme="minorEastAsia" w:cs="Times New Roman"/>
          <w:noProof/>
          <w:szCs w:val="26"/>
          <w:vertAlign w:val="superscript"/>
        </w:rPr>
        <w:t>10</w:t>
      </w:r>
      <w:r>
        <w:rPr>
          <w:rFonts w:eastAsiaTheme="minorEastAsia" w:cs="Times New Roman"/>
          <w:szCs w:val="26"/>
        </w:rPr>
        <w:fldChar w:fldCharType="end"/>
      </w:r>
      <w:r w:rsidR="002C37E5">
        <w:rPr>
          <w:rFonts w:eastAsiaTheme="minorEastAsia" w:cs="Times New Roman"/>
          <w:szCs w:val="26"/>
        </w:rPr>
        <w:t>.</w:t>
      </w:r>
    </w:p>
    <w:p w14:paraId="122AB2FF" w14:textId="760727DA" w:rsidR="00FB2D82" w:rsidRPr="00D6322F" w:rsidRDefault="00D6322F" w:rsidP="00D3453E">
      <w:pPr>
        <w:pStyle w:val="oancuaDanhsach"/>
        <w:numPr>
          <w:ilvl w:val="0"/>
          <w:numId w:val="9"/>
        </w:numPr>
        <w:rPr>
          <w:rFonts w:cs="Times New Roman"/>
          <w:szCs w:val="26"/>
        </w:rPr>
      </w:pPr>
      <w:r w:rsidRPr="00D6322F">
        <w:rPr>
          <w:noProof/>
        </w:rPr>
        <w:drawing>
          <wp:anchor distT="0" distB="0" distL="114300" distR="114300" simplePos="0" relativeHeight="251661312" behindDoc="0" locked="0" layoutInCell="1" allowOverlap="1" wp14:anchorId="623CFDC4" wp14:editId="0B90DB59">
            <wp:simplePos x="0" y="0"/>
            <wp:positionH relativeFrom="page">
              <wp:align>center</wp:align>
            </wp:positionH>
            <wp:positionV relativeFrom="paragraph">
              <wp:posOffset>285007</wp:posOffset>
            </wp:positionV>
            <wp:extent cx="3296110" cy="838317"/>
            <wp:effectExtent l="0" t="0" r="0" b="0"/>
            <wp:wrapTopAndBottom/>
            <wp:docPr id="1268794953"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94953" name=""/>
                    <pic:cNvPicPr/>
                  </pic:nvPicPr>
                  <pic:blipFill>
                    <a:blip r:embed="rId16">
                      <a:biLevel thresh="50000"/>
                      <a:extLst>
                        <a:ext uri="{28A0092B-C50C-407E-A947-70E740481C1C}">
                          <a14:useLocalDpi xmlns:a14="http://schemas.microsoft.com/office/drawing/2010/main" val="0"/>
                        </a:ext>
                      </a:extLst>
                    </a:blip>
                    <a:stretch>
                      <a:fillRect/>
                    </a:stretch>
                  </pic:blipFill>
                  <pic:spPr>
                    <a:xfrm>
                      <a:off x="0" y="0"/>
                      <a:ext cx="3296110" cy="838317"/>
                    </a:xfrm>
                    <a:prstGeom prst="rect">
                      <a:avLst/>
                    </a:prstGeom>
                  </pic:spPr>
                </pic:pic>
              </a:graphicData>
            </a:graphic>
          </wp:anchor>
        </w:drawing>
      </w:r>
      <w:r w:rsidR="00FB2D82">
        <w:rPr>
          <w:rFonts w:cs="Times New Roman"/>
          <w:szCs w:val="26"/>
        </w:rPr>
        <w:t xml:space="preserve">d: độ chính xác (sai số cho phép) mong muốn là d = </w:t>
      </w:r>
      <w:r>
        <w:rPr>
          <w:rFonts w:cs="Times New Roman"/>
          <w:szCs w:val="26"/>
        </w:rPr>
        <w:t>8</w:t>
      </w:r>
      <w:r w:rsidR="00FB2D82">
        <w:rPr>
          <w:rFonts w:cs="Times New Roman"/>
          <w:szCs w:val="26"/>
        </w:rPr>
        <w:t>%</w:t>
      </w:r>
    </w:p>
    <w:p w14:paraId="2AEAD523" w14:textId="0D2F90F3" w:rsidR="00FB2D82" w:rsidRPr="00FB2D82" w:rsidRDefault="00700526" w:rsidP="00D3453E">
      <w:pPr>
        <w:rPr>
          <w:rFonts w:cs="Times New Roman"/>
          <w:szCs w:val="26"/>
        </w:rPr>
      </w:pPr>
      <w:r>
        <w:rPr>
          <w:rFonts w:cs="Times New Roman"/>
          <w:szCs w:val="26"/>
        </w:rPr>
        <w:t xml:space="preserve">Cỡ mẫu tối thiểu của nghiên cứu là </w:t>
      </w:r>
      <w:r w:rsidR="00D6322F">
        <w:rPr>
          <w:rFonts w:cs="Times New Roman"/>
          <w:szCs w:val="26"/>
        </w:rPr>
        <w:t>128</w:t>
      </w:r>
      <w:r>
        <w:rPr>
          <w:rFonts w:cs="Times New Roman"/>
          <w:szCs w:val="26"/>
        </w:rPr>
        <w:t xml:space="preserve"> SV. Nghiên cứu lấy trọn 142 SV</w:t>
      </w:r>
      <w:r w:rsidR="00664DB4">
        <w:rPr>
          <w:rFonts w:cs="Times New Roman"/>
          <w:szCs w:val="26"/>
        </w:rPr>
        <w:t xml:space="preserve"> (đã loại trừ nghiên cứu viên)</w:t>
      </w:r>
      <w:r>
        <w:rPr>
          <w:rFonts w:cs="Times New Roman"/>
          <w:szCs w:val="26"/>
        </w:rPr>
        <w:t xml:space="preserve">, do dự trù sai số chênh lệch mất mẫu 10%. </w:t>
      </w:r>
    </w:p>
    <w:p w14:paraId="48908363" w14:textId="2B2AEF49" w:rsidR="00045543" w:rsidRPr="006842E2" w:rsidRDefault="001E6CED" w:rsidP="006842E2">
      <w:pPr>
        <w:pStyle w:val="u2"/>
      </w:pPr>
      <w:bookmarkStart w:id="39" w:name="_Toc156588391"/>
      <w:r w:rsidRPr="006842E2">
        <w:t>Đối tượng</w:t>
      </w:r>
      <w:r w:rsidR="008A247B" w:rsidRPr="006842E2">
        <w:t xml:space="preserve"> nghiên cứu</w:t>
      </w:r>
      <w:bookmarkEnd w:id="39"/>
    </w:p>
    <w:p w14:paraId="6B0D5869" w14:textId="5C777926" w:rsidR="00045543" w:rsidRPr="0092344F" w:rsidRDefault="00045543" w:rsidP="00D3453E">
      <w:pPr>
        <w:rPr>
          <w:rFonts w:cs="Times New Roman"/>
          <w:szCs w:val="26"/>
        </w:rPr>
      </w:pPr>
      <w:r w:rsidRPr="0092344F">
        <w:rPr>
          <w:rFonts w:cs="Times New Roman"/>
          <w:szCs w:val="26"/>
        </w:rPr>
        <w:lastRenderedPageBreak/>
        <w:t xml:space="preserve">Sinh viên Cử nhân Điều dưỡng (CNĐD) năm </w:t>
      </w:r>
      <w:r w:rsidR="00464ABD">
        <w:rPr>
          <w:rFonts w:cs="Times New Roman"/>
          <w:szCs w:val="26"/>
        </w:rPr>
        <w:t>thứ tư</w:t>
      </w:r>
      <w:r w:rsidRPr="0092344F">
        <w:rPr>
          <w:rFonts w:cs="Times New Roman"/>
          <w:szCs w:val="26"/>
        </w:rPr>
        <w:t xml:space="preserve"> niên khóa 2020 – 2024 (Gồm sinh viên Điều dưỡng đa khoa và sinh viên Điều dưỡng các chuyên ngành: Điều dưỡng Hộ sinh, Điều dưỡng Cấp cứu ngoài bệnh viện, Điều dưỡng Phục hồi chức năng) tại Trường Đại học Y khoa Phạm Ngọc Thạch. </w:t>
      </w:r>
    </w:p>
    <w:p w14:paraId="15AE40E2" w14:textId="6513E8A9" w:rsidR="00E3590A" w:rsidRPr="00FB32B8" w:rsidRDefault="00045543" w:rsidP="00FB32B8">
      <w:pPr>
        <w:pStyle w:val="oancuaDanhsach"/>
        <w:numPr>
          <w:ilvl w:val="2"/>
          <w:numId w:val="11"/>
        </w:numPr>
        <w:outlineLvl w:val="2"/>
        <w:rPr>
          <w:rFonts w:cs="Times New Roman"/>
          <w:b/>
          <w:bCs/>
          <w:i/>
          <w:iCs/>
          <w:szCs w:val="26"/>
        </w:rPr>
      </w:pPr>
      <w:bookmarkStart w:id="40" w:name="_Toc156588392"/>
      <w:r w:rsidRPr="00FB32B8">
        <w:rPr>
          <w:rFonts w:cs="Times New Roman"/>
          <w:b/>
          <w:bCs/>
          <w:i/>
          <w:iCs/>
          <w:szCs w:val="26"/>
        </w:rPr>
        <w:t>Tiêu chuẩn lựa chọn</w:t>
      </w:r>
      <w:bookmarkEnd w:id="40"/>
    </w:p>
    <w:p w14:paraId="44DC6EFF" w14:textId="6B24C51F" w:rsidR="00045543" w:rsidRPr="0092344F" w:rsidRDefault="00045543" w:rsidP="00D3453E">
      <w:pPr>
        <w:rPr>
          <w:rFonts w:cs="Times New Roman"/>
          <w:szCs w:val="26"/>
        </w:rPr>
      </w:pPr>
      <w:r w:rsidRPr="0092344F">
        <w:rPr>
          <w:rFonts w:cs="Times New Roman"/>
          <w:szCs w:val="26"/>
        </w:rPr>
        <w:t xml:space="preserve">Sinh viên CNĐD năm </w:t>
      </w:r>
      <w:r w:rsidR="00464ABD">
        <w:rPr>
          <w:rFonts w:cs="Times New Roman"/>
          <w:szCs w:val="26"/>
        </w:rPr>
        <w:t>thứ tư</w:t>
      </w:r>
      <w:r w:rsidRPr="0092344F">
        <w:rPr>
          <w:rFonts w:cs="Times New Roman"/>
          <w:szCs w:val="26"/>
        </w:rPr>
        <w:t xml:space="preserve"> niên khóa 2020 – 2024 (Gồm sinh viên Điều dưỡng đa khoa và sinh viên Điều dưỡng các chuyên ngành) tại Trường Đại học Y khoa Phạm Ngọc Thạch. </w:t>
      </w:r>
    </w:p>
    <w:p w14:paraId="579B0D38" w14:textId="77777777" w:rsidR="00045543" w:rsidRPr="0092344F" w:rsidRDefault="00045543" w:rsidP="00D3453E">
      <w:pPr>
        <w:rPr>
          <w:rFonts w:cs="Times New Roman"/>
          <w:szCs w:val="26"/>
        </w:rPr>
      </w:pPr>
      <w:r w:rsidRPr="0092344F">
        <w:rPr>
          <w:rFonts w:cs="Times New Roman"/>
          <w:szCs w:val="26"/>
        </w:rPr>
        <w:t xml:space="preserve">SV CNĐD chính quy đã học qua học phần “Nghiên cứu khoa học”.  </w:t>
      </w:r>
    </w:p>
    <w:p w14:paraId="7256FC5A" w14:textId="77777777" w:rsidR="00045543" w:rsidRPr="0092344F" w:rsidRDefault="00045543" w:rsidP="00D3453E">
      <w:pPr>
        <w:rPr>
          <w:rFonts w:cs="Times New Roman"/>
          <w:szCs w:val="26"/>
        </w:rPr>
      </w:pPr>
      <w:r w:rsidRPr="0092344F">
        <w:rPr>
          <w:rFonts w:cs="Times New Roman"/>
          <w:szCs w:val="26"/>
        </w:rPr>
        <w:t>SV đồng ý tham gia nghiên cứu.</w:t>
      </w:r>
    </w:p>
    <w:p w14:paraId="0E1BEED3" w14:textId="538F3165" w:rsidR="00045543" w:rsidRPr="0092344F" w:rsidRDefault="00045543" w:rsidP="00FB32B8">
      <w:pPr>
        <w:pStyle w:val="oancuaDanhsach"/>
        <w:numPr>
          <w:ilvl w:val="2"/>
          <w:numId w:val="11"/>
        </w:numPr>
        <w:outlineLvl w:val="2"/>
        <w:rPr>
          <w:rFonts w:cs="Times New Roman"/>
          <w:b/>
          <w:bCs/>
          <w:i/>
          <w:iCs/>
          <w:szCs w:val="26"/>
        </w:rPr>
      </w:pPr>
      <w:bookmarkStart w:id="41" w:name="_Toc156588393"/>
      <w:r w:rsidRPr="0092344F">
        <w:rPr>
          <w:rFonts w:cs="Times New Roman"/>
          <w:b/>
          <w:bCs/>
          <w:i/>
          <w:iCs/>
          <w:szCs w:val="26"/>
        </w:rPr>
        <w:t>Tiêu chuẩn loại trừ</w:t>
      </w:r>
      <w:bookmarkEnd w:id="41"/>
      <w:r w:rsidRPr="0092344F">
        <w:rPr>
          <w:rFonts w:cs="Times New Roman"/>
          <w:b/>
          <w:bCs/>
          <w:i/>
          <w:iCs/>
          <w:szCs w:val="26"/>
        </w:rPr>
        <w:t xml:space="preserve"> </w:t>
      </w:r>
    </w:p>
    <w:p w14:paraId="60A5DE4E" w14:textId="77777777" w:rsidR="00045543" w:rsidRPr="0092344F" w:rsidRDefault="00045543" w:rsidP="00D3453E">
      <w:pPr>
        <w:rPr>
          <w:rFonts w:cs="Times New Roman"/>
          <w:szCs w:val="26"/>
        </w:rPr>
      </w:pPr>
      <w:r w:rsidRPr="0092344F">
        <w:rPr>
          <w:rFonts w:cs="Times New Roman"/>
          <w:szCs w:val="26"/>
        </w:rPr>
        <w:t>SV không liên lạc được hoặc không tiếp cận được bộ câu hỏi.</w:t>
      </w:r>
    </w:p>
    <w:p w14:paraId="13C87B6C" w14:textId="7712D5F2" w:rsidR="00045543" w:rsidRDefault="00045543" w:rsidP="00D3453E">
      <w:pPr>
        <w:rPr>
          <w:rFonts w:cs="Times New Roman"/>
          <w:szCs w:val="26"/>
        </w:rPr>
      </w:pPr>
      <w:r w:rsidRPr="0092344F">
        <w:rPr>
          <w:rFonts w:cs="Times New Roman"/>
          <w:szCs w:val="26"/>
        </w:rPr>
        <w:t xml:space="preserve">SV không hoàn thành hoặc hoàn thành nhưng không đạt (chọn một đáp án cho mọi câu hỏi) bộ câu hỏi. </w:t>
      </w:r>
    </w:p>
    <w:p w14:paraId="4BC000BB" w14:textId="4D00EEB0" w:rsidR="00602E56" w:rsidRPr="0092344F" w:rsidRDefault="00602E56" w:rsidP="00D3453E">
      <w:pPr>
        <w:rPr>
          <w:rFonts w:cs="Times New Roman"/>
          <w:szCs w:val="26"/>
        </w:rPr>
      </w:pPr>
      <w:r>
        <w:rPr>
          <w:rFonts w:cs="Times New Roman"/>
          <w:szCs w:val="26"/>
        </w:rPr>
        <w:t xml:space="preserve">SV không đồng ý tham gia NC. </w:t>
      </w:r>
    </w:p>
    <w:p w14:paraId="0D33A844" w14:textId="162AA44A" w:rsidR="00045543" w:rsidRPr="006842E2" w:rsidRDefault="00045543" w:rsidP="006842E2">
      <w:pPr>
        <w:pStyle w:val="u2"/>
      </w:pPr>
      <w:bookmarkStart w:id="42" w:name="_Toc156588394"/>
      <w:r w:rsidRPr="006842E2">
        <w:t>C</w:t>
      </w:r>
      <w:r w:rsidR="006A5F00" w:rsidRPr="006842E2">
        <w:t>h</w:t>
      </w:r>
      <w:r w:rsidR="0006406F" w:rsidRPr="006842E2">
        <w:t>ọ</w:t>
      </w:r>
      <w:r w:rsidR="006A5F00" w:rsidRPr="006842E2">
        <w:t xml:space="preserve">n </w:t>
      </w:r>
      <w:r w:rsidR="008A247B" w:rsidRPr="006842E2">
        <w:t>mẫu nghiên cứu</w:t>
      </w:r>
      <w:bookmarkEnd w:id="42"/>
      <w:r w:rsidR="008A247B" w:rsidRPr="006842E2">
        <w:t xml:space="preserve"> </w:t>
      </w:r>
    </w:p>
    <w:p w14:paraId="3379D3DD" w14:textId="577EF118" w:rsidR="00045543" w:rsidRPr="0092344F" w:rsidRDefault="00045543" w:rsidP="00D3453E">
      <w:pPr>
        <w:rPr>
          <w:rFonts w:cs="Times New Roman"/>
          <w:szCs w:val="26"/>
        </w:rPr>
      </w:pPr>
      <w:r w:rsidRPr="0092344F">
        <w:rPr>
          <w:rFonts w:cs="Times New Roman"/>
          <w:szCs w:val="26"/>
        </w:rPr>
        <w:t>Toàn bộ sinh viên các lớp Cử nhân Điều dưỡng năm 4</w:t>
      </w:r>
      <w:r w:rsidR="00D6322F">
        <w:rPr>
          <w:rFonts w:cs="Times New Roman"/>
          <w:szCs w:val="26"/>
        </w:rPr>
        <w:t xml:space="preserve"> </w:t>
      </w:r>
      <w:r w:rsidRPr="0092344F">
        <w:rPr>
          <w:rFonts w:cs="Times New Roman"/>
          <w:szCs w:val="26"/>
        </w:rPr>
        <w:t>niên khóa 2020 – 2024, tổng cộng là 14</w:t>
      </w:r>
      <w:r w:rsidR="0035277E" w:rsidRPr="0092344F">
        <w:rPr>
          <w:rFonts w:cs="Times New Roman"/>
          <w:szCs w:val="26"/>
        </w:rPr>
        <w:t>2</w:t>
      </w:r>
      <w:r w:rsidRPr="0092344F">
        <w:rPr>
          <w:rFonts w:cs="Times New Roman"/>
          <w:szCs w:val="26"/>
        </w:rPr>
        <w:t xml:space="preserve"> SV</w:t>
      </w:r>
      <w:r w:rsidR="00664DB4">
        <w:rPr>
          <w:rFonts w:cs="Times New Roman"/>
          <w:szCs w:val="26"/>
        </w:rPr>
        <w:t xml:space="preserve"> (đã trừ nghiên cứu viên)</w:t>
      </w:r>
      <w:r w:rsidRPr="0092344F">
        <w:rPr>
          <w:rFonts w:cs="Times New Roman"/>
          <w:szCs w:val="26"/>
        </w:rPr>
        <w:t xml:space="preserve">. </w:t>
      </w:r>
    </w:p>
    <w:p w14:paraId="552A7C19" w14:textId="3EF81784" w:rsidR="0093763F" w:rsidRDefault="00045543" w:rsidP="00D3453E">
      <w:pPr>
        <w:rPr>
          <w:rFonts w:cs="Times New Roman"/>
          <w:szCs w:val="26"/>
        </w:rPr>
      </w:pPr>
      <w:r w:rsidRPr="0092344F">
        <w:rPr>
          <w:rFonts w:cs="Times New Roman"/>
          <w:szCs w:val="26"/>
        </w:rPr>
        <w:t>Chọn mẫu thuận tiện, lấy trọn mẫu, đã trừ nghiên cứu viên (cỡ mẫu n = 142)</w:t>
      </w:r>
    </w:p>
    <w:p w14:paraId="33AD6200" w14:textId="4D415FDB" w:rsidR="00AA78E1" w:rsidRPr="00CD74E1" w:rsidRDefault="00114C0B" w:rsidP="00D3453E">
      <w:pPr>
        <w:pStyle w:val="Chuthich"/>
        <w:spacing w:after="0"/>
      </w:pPr>
      <w:bookmarkStart w:id="43" w:name="_Toc156580016"/>
      <w:r w:rsidRPr="00CD74E1">
        <w:rPr>
          <w:bCs/>
        </w:rPr>
        <w:t xml:space="preserve">Bảng </w:t>
      </w:r>
      <w:r w:rsid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 Cỡ mẫu nghiên cứu</w:t>
      </w:r>
      <w:bookmarkEnd w:id="43"/>
    </w:p>
    <w:tbl>
      <w:tblPr>
        <w:tblStyle w:val="LiBang"/>
        <w:tblW w:w="8775" w:type="dxa"/>
        <w:tblLook w:val="04A0" w:firstRow="1" w:lastRow="0" w:firstColumn="1" w:lastColumn="0" w:noHBand="0" w:noVBand="1"/>
      </w:tblPr>
      <w:tblGrid>
        <w:gridCol w:w="1428"/>
        <w:gridCol w:w="4602"/>
        <w:gridCol w:w="2745"/>
      </w:tblGrid>
      <w:tr w:rsidR="00E57869" w14:paraId="47D0CAEA" w14:textId="77777777" w:rsidTr="00E57869">
        <w:tc>
          <w:tcPr>
            <w:tcW w:w="895" w:type="dxa"/>
          </w:tcPr>
          <w:p w14:paraId="2C1610AF" w14:textId="4E78577B" w:rsidR="00E57869" w:rsidRDefault="00E57869" w:rsidP="00D3453E">
            <w:pPr>
              <w:jc w:val="center"/>
              <w:rPr>
                <w:rFonts w:cs="Times New Roman"/>
                <w:szCs w:val="26"/>
              </w:rPr>
            </w:pPr>
            <w:r w:rsidRPr="00522B89">
              <w:rPr>
                <w:rFonts w:eastAsia="Times New Roman" w:cs="Times New Roman"/>
                <w:b/>
                <w:bCs/>
                <w:kern w:val="0"/>
                <w:szCs w:val="26"/>
                <w14:ligatures w14:val="none"/>
              </w:rPr>
              <w:t>STT</w:t>
            </w:r>
          </w:p>
        </w:tc>
        <w:tc>
          <w:tcPr>
            <w:tcW w:w="4955" w:type="dxa"/>
          </w:tcPr>
          <w:p w14:paraId="658AE44F" w14:textId="79C0E28C" w:rsidR="00E57869" w:rsidRDefault="00E57869" w:rsidP="00D3453E">
            <w:pPr>
              <w:jc w:val="center"/>
              <w:rPr>
                <w:rFonts w:cs="Times New Roman"/>
                <w:szCs w:val="26"/>
              </w:rPr>
            </w:pPr>
            <w:r w:rsidRPr="00522B89">
              <w:rPr>
                <w:rFonts w:eastAsia="Times New Roman" w:cs="Times New Roman"/>
                <w:b/>
                <w:bCs/>
                <w:kern w:val="0"/>
                <w:szCs w:val="26"/>
                <w14:ligatures w14:val="none"/>
              </w:rPr>
              <w:t>Lớp</w:t>
            </w:r>
          </w:p>
        </w:tc>
        <w:tc>
          <w:tcPr>
            <w:tcW w:w="2925" w:type="dxa"/>
          </w:tcPr>
          <w:p w14:paraId="1C65A9A1" w14:textId="77BFFF08" w:rsidR="00E57869" w:rsidRDefault="00E57869" w:rsidP="00D3453E">
            <w:pPr>
              <w:jc w:val="center"/>
              <w:rPr>
                <w:rFonts w:cs="Times New Roman"/>
                <w:szCs w:val="26"/>
              </w:rPr>
            </w:pPr>
            <w:r w:rsidRPr="00522B89">
              <w:rPr>
                <w:rFonts w:eastAsia="Times New Roman" w:cs="Times New Roman"/>
                <w:b/>
                <w:bCs/>
                <w:kern w:val="0"/>
                <w:szCs w:val="26"/>
                <w14:ligatures w14:val="none"/>
              </w:rPr>
              <w:t>Tổng số sinh viên</w:t>
            </w:r>
          </w:p>
        </w:tc>
      </w:tr>
      <w:tr w:rsidR="00E57869" w14:paraId="734FE4FF" w14:textId="77777777" w:rsidTr="00E57869">
        <w:tc>
          <w:tcPr>
            <w:tcW w:w="895" w:type="dxa"/>
          </w:tcPr>
          <w:p w14:paraId="63803F1A" w14:textId="1BA7BE95" w:rsidR="00E57869" w:rsidRDefault="00E57869" w:rsidP="00D3453E">
            <w:pPr>
              <w:jc w:val="center"/>
              <w:rPr>
                <w:rFonts w:cs="Times New Roman"/>
                <w:szCs w:val="26"/>
              </w:rPr>
            </w:pPr>
            <w:r w:rsidRPr="00522B89">
              <w:rPr>
                <w:rFonts w:eastAsia="Times New Roman" w:cs="Times New Roman"/>
                <w:kern w:val="0"/>
                <w:szCs w:val="26"/>
                <w14:ligatures w14:val="none"/>
              </w:rPr>
              <w:t>1</w:t>
            </w:r>
          </w:p>
        </w:tc>
        <w:tc>
          <w:tcPr>
            <w:tcW w:w="4955" w:type="dxa"/>
          </w:tcPr>
          <w:p w14:paraId="4A01B6AB" w14:textId="0D472A88" w:rsidR="00E57869" w:rsidRDefault="00E57869" w:rsidP="00D3453E">
            <w:pPr>
              <w:rPr>
                <w:rFonts w:cs="Times New Roman"/>
                <w:szCs w:val="26"/>
              </w:rPr>
            </w:pPr>
            <w:r w:rsidRPr="00522B89">
              <w:rPr>
                <w:rFonts w:eastAsia="Times New Roman" w:cs="Times New Roman"/>
                <w:kern w:val="0"/>
                <w:szCs w:val="26"/>
                <w14:ligatures w14:val="none"/>
              </w:rPr>
              <w:t>CNĐD2020</w:t>
            </w:r>
          </w:p>
        </w:tc>
        <w:tc>
          <w:tcPr>
            <w:tcW w:w="2925" w:type="dxa"/>
          </w:tcPr>
          <w:p w14:paraId="3EC99005" w14:textId="7E37530F" w:rsidR="00E57869" w:rsidRDefault="00E57869" w:rsidP="00D3453E">
            <w:pPr>
              <w:jc w:val="center"/>
              <w:rPr>
                <w:rFonts w:cs="Times New Roman"/>
                <w:szCs w:val="26"/>
              </w:rPr>
            </w:pPr>
            <w:r w:rsidRPr="00522B89">
              <w:rPr>
                <w:rFonts w:eastAsia="Times New Roman" w:cs="Times New Roman"/>
                <w:kern w:val="0"/>
                <w:szCs w:val="26"/>
                <w14:ligatures w14:val="none"/>
              </w:rPr>
              <w:t>64</w:t>
            </w:r>
          </w:p>
        </w:tc>
      </w:tr>
      <w:tr w:rsidR="00E57869" w14:paraId="38F8CA23" w14:textId="77777777" w:rsidTr="00E57869">
        <w:tc>
          <w:tcPr>
            <w:tcW w:w="895" w:type="dxa"/>
          </w:tcPr>
          <w:p w14:paraId="3F90DBC6" w14:textId="3B6F77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w:t>
            </w:r>
          </w:p>
        </w:tc>
        <w:tc>
          <w:tcPr>
            <w:tcW w:w="4955" w:type="dxa"/>
          </w:tcPr>
          <w:p w14:paraId="334C1106" w14:textId="3E4D504D"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GMHS2020</w:t>
            </w:r>
          </w:p>
        </w:tc>
        <w:tc>
          <w:tcPr>
            <w:tcW w:w="2925" w:type="dxa"/>
          </w:tcPr>
          <w:p w14:paraId="0835E1B5" w14:textId="370E7A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0</w:t>
            </w:r>
          </w:p>
        </w:tc>
      </w:tr>
      <w:tr w:rsidR="00E57869" w14:paraId="38E25171" w14:textId="77777777" w:rsidTr="00E57869">
        <w:tc>
          <w:tcPr>
            <w:tcW w:w="895" w:type="dxa"/>
          </w:tcPr>
          <w:p w14:paraId="3A6F5579" w14:textId="5D5B313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w:t>
            </w:r>
          </w:p>
        </w:tc>
        <w:tc>
          <w:tcPr>
            <w:tcW w:w="4955" w:type="dxa"/>
          </w:tcPr>
          <w:p w14:paraId="5C2EC9EA" w14:textId="0E7D0586"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PHCN2020</w:t>
            </w:r>
          </w:p>
        </w:tc>
        <w:tc>
          <w:tcPr>
            <w:tcW w:w="2925" w:type="dxa"/>
          </w:tcPr>
          <w:p w14:paraId="0A04F060" w14:textId="6D498BAA"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7</w:t>
            </w:r>
          </w:p>
        </w:tc>
      </w:tr>
      <w:tr w:rsidR="00E57869" w14:paraId="5BDC7FEC" w14:textId="77777777" w:rsidTr="00E57869">
        <w:tc>
          <w:tcPr>
            <w:tcW w:w="895" w:type="dxa"/>
          </w:tcPr>
          <w:p w14:paraId="539CA5D2" w14:textId="35245541"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4</w:t>
            </w:r>
          </w:p>
        </w:tc>
        <w:tc>
          <w:tcPr>
            <w:tcW w:w="4955" w:type="dxa"/>
          </w:tcPr>
          <w:p w14:paraId="3B9251F7" w14:textId="4DE77441"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HS2020</w:t>
            </w:r>
          </w:p>
        </w:tc>
        <w:tc>
          <w:tcPr>
            <w:tcW w:w="2925" w:type="dxa"/>
          </w:tcPr>
          <w:p w14:paraId="775F410D" w14:textId="4363D30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0</w:t>
            </w:r>
          </w:p>
        </w:tc>
      </w:tr>
      <w:tr w:rsidR="00E57869" w14:paraId="25D8FF52" w14:textId="77777777" w:rsidTr="00E57869">
        <w:tc>
          <w:tcPr>
            <w:tcW w:w="895" w:type="dxa"/>
          </w:tcPr>
          <w:p w14:paraId="524400A5" w14:textId="10C7B82C"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5</w:t>
            </w:r>
          </w:p>
        </w:tc>
        <w:tc>
          <w:tcPr>
            <w:tcW w:w="4955" w:type="dxa"/>
          </w:tcPr>
          <w:p w14:paraId="15D99475" w14:textId="58F1191E"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CNĐD chuyên ngành CCNBV2020</w:t>
            </w:r>
          </w:p>
        </w:tc>
        <w:tc>
          <w:tcPr>
            <w:tcW w:w="2925" w:type="dxa"/>
          </w:tcPr>
          <w:p w14:paraId="5721102A" w14:textId="345D8963"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TỔNG</w:t>
            </w:r>
          </w:p>
        </w:tc>
        <w:tc>
          <w:tcPr>
            <w:tcW w:w="2925" w:type="dxa"/>
          </w:tcPr>
          <w:p w14:paraId="4AFC204B" w14:textId="6CA52DF7" w:rsidR="00E57869" w:rsidRPr="00522B89" w:rsidRDefault="00E57869" w:rsidP="00D3453E">
            <w:pPr>
              <w:jc w:val="center"/>
              <w:rPr>
                <w:rFonts w:eastAsia="Times New Roman" w:cs="Times New Roman"/>
                <w:kern w:val="0"/>
                <w:szCs w:val="26"/>
                <w14:ligatures w14:val="none"/>
              </w:rPr>
            </w:pPr>
            <w:r>
              <w:rPr>
                <w:rFonts w:eastAsia="Times New Roman" w:cs="Times New Roman"/>
                <w:kern w:val="0"/>
                <w:szCs w:val="26"/>
                <w14:ligatures w14:val="none"/>
              </w:rPr>
              <w:t>142</w:t>
            </w:r>
          </w:p>
        </w:tc>
      </w:tr>
    </w:tbl>
    <w:p w14:paraId="14F3582C" w14:textId="77777777" w:rsidR="00522B89" w:rsidRDefault="00522B89" w:rsidP="00D3453E">
      <w:pPr>
        <w:rPr>
          <w:rFonts w:cs="Times New Roman"/>
          <w:szCs w:val="26"/>
        </w:rPr>
      </w:pPr>
    </w:p>
    <w:p w14:paraId="669B5FCB" w14:textId="77777777" w:rsidR="008B57F5" w:rsidRDefault="008B57F5" w:rsidP="00D3453E">
      <w:pPr>
        <w:rPr>
          <w:rFonts w:cs="Times New Roman"/>
          <w:szCs w:val="26"/>
        </w:rPr>
      </w:pPr>
    </w:p>
    <w:p w14:paraId="41BDAECA" w14:textId="77777777" w:rsidR="008B57F5" w:rsidRDefault="008B57F5" w:rsidP="00D3453E">
      <w:pPr>
        <w:rPr>
          <w:rFonts w:cs="Times New Roman"/>
          <w:szCs w:val="26"/>
        </w:rPr>
      </w:pPr>
    </w:p>
    <w:p w14:paraId="1D2E529D" w14:textId="77777777" w:rsidR="008B57F5" w:rsidRPr="0092344F" w:rsidRDefault="008B57F5" w:rsidP="00D3453E">
      <w:pPr>
        <w:rPr>
          <w:rFonts w:cs="Times New Roman"/>
          <w:szCs w:val="26"/>
        </w:rPr>
      </w:pPr>
    </w:p>
    <w:p w14:paraId="2B4D3AEB" w14:textId="7A9D3357" w:rsidR="00AF2118" w:rsidRPr="006842E2" w:rsidRDefault="008A247B" w:rsidP="006842E2">
      <w:pPr>
        <w:pStyle w:val="u2"/>
      </w:pPr>
      <w:bookmarkStart w:id="44" w:name="_Toc156588395"/>
      <w:r w:rsidRPr="006842E2">
        <w:t>Biến số nghiên cứu</w:t>
      </w:r>
      <w:bookmarkEnd w:id="44"/>
    </w:p>
    <w:p w14:paraId="7BB42218" w14:textId="43E399B9" w:rsidR="00F804A1" w:rsidRPr="008B57F5" w:rsidRDefault="00AF2118" w:rsidP="00FB32B8">
      <w:pPr>
        <w:pStyle w:val="oancuaDanhsach"/>
        <w:numPr>
          <w:ilvl w:val="2"/>
          <w:numId w:val="11"/>
        </w:numPr>
        <w:outlineLvl w:val="2"/>
        <w:rPr>
          <w:rFonts w:cs="Times New Roman"/>
          <w:b/>
          <w:bCs/>
          <w:i/>
          <w:iCs/>
          <w:szCs w:val="26"/>
        </w:rPr>
      </w:pPr>
      <w:bookmarkStart w:id="45" w:name="_Toc156588396"/>
      <w:r w:rsidRPr="0092344F">
        <w:rPr>
          <w:rFonts w:cs="Times New Roman"/>
          <w:b/>
          <w:bCs/>
          <w:i/>
          <w:iCs/>
          <w:szCs w:val="26"/>
        </w:rPr>
        <w:t>Biến số nền</w:t>
      </w:r>
      <w:bookmarkEnd w:id="45"/>
    </w:p>
    <w:p w14:paraId="094B0AC6" w14:textId="242E3581" w:rsidR="0026027A" w:rsidRPr="00CD74E1" w:rsidRDefault="00DC23E3" w:rsidP="00D3453E">
      <w:pPr>
        <w:pStyle w:val="Chuthich"/>
        <w:spacing w:after="0"/>
        <w:rPr>
          <w:rFonts w:cs="Times New Roman"/>
          <w:i/>
          <w:iCs w:val="0"/>
          <w:szCs w:val="26"/>
        </w:rPr>
      </w:pPr>
      <w:bookmarkStart w:id="46" w:name="_Toc156580017"/>
      <w:r w:rsidRPr="00CD74E1">
        <w:rPr>
          <w:bCs/>
        </w:rPr>
        <w:t xml:space="preserve">Bảng </w:t>
      </w:r>
      <w:r w:rsidR="00CD74E1">
        <w:rPr>
          <w:bCs/>
        </w:rPr>
        <w:t>3</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Biến số nền</w:t>
      </w:r>
      <w:bookmarkEnd w:id="46"/>
    </w:p>
    <w:tbl>
      <w:tblPr>
        <w:tblStyle w:val="LiBang"/>
        <w:tblW w:w="0" w:type="auto"/>
        <w:tblInd w:w="-5" w:type="dxa"/>
        <w:tblLook w:val="04A0" w:firstRow="1" w:lastRow="0" w:firstColumn="1" w:lastColumn="0" w:noHBand="0" w:noVBand="1"/>
      </w:tblPr>
      <w:tblGrid>
        <w:gridCol w:w="1701"/>
        <w:gridCol w:w="2694"/>
        <w:gridCol w:w="1161"/>
        <w:gridCol w:w="3226"/>
      </w:tblGrid>
      <w:tr w:rsidR="00C44981" w:rsidRPr="0092344F" w14:paraId="0A17E388" w14:textId="77777777" w:rsidTr="000D01F7">
        <w:tc>
          <w:tcPr>
            <w:tcW w:w="1701" w:type="dxa"/>
          </w:tcPr>
          <w:p w14:paraId="146B352F" w14:textId="77777777" w:rsidR="00AF2118" w:rsidRPr="0092344F" w:rsidRDefault="00AF2118" w:rsidP="00AA7DFD">
            <w:pPr>
              <w:ind w:firstLine="0"/>
              <w:jc w:val="left"/>
              <w:rPr>
                <w:rFonts w:cs="Times New Roman"/>
                <w:b/>
                <w:bCs/>
                <w:szCs w:val="26"/>
              </w:rPr>
            </w:pPr>
            <w:r w:rsidRPr="0092344F">
              <w:rPr>
                <w:rFonts w:cs="Times New Roman"/>
                <w:b/>
                <w:bCs/>
                <w:szCs w:val="26"/>
              </w:rPr>
              <w:t>Biến số</w:t>
            </w:r>
          </w:p>
        </w:tc>
        <w:tc>
          <w:tcPr>
            <w:tcW w:w="2694" w:type="dxa"/>
          </w:tcPr>
          <w:p w14:paraId="6FE40072" w14:textId="77777777" w:rsidR="00AF2118" w:rsidRPr="0092344F" w:rsidRDefault="00AF2118" w:rsidP="00AA7DFD">
            <w:pPr>
              <w:ind w:firstLine="0"/>
              <w:jc w:val="left"/>
              <w:rPr>
                <w:rFonts w:cs="Times New Roman"/>
                <w:b/>
                <w:bCs/>
                <w:szCs w:val="26"/>
              </w:rPr>
            </w:pPr>
            <w:r w:rsidRPr="0092344F">
              <w:rPr>
                <w:rFonts w:cs="Times New Roman"/>
                <w:b/>
                <w:bCs/>
                <w:szCs w:val="26"/>
              </w:rPr>
              <w:t>Định nghĩa biến số</w:t>
            </w:r>
          </w:p>
        </w:tc>
        <w:tc>
          <w:tcPr>
            <w:tcW w:w="1161" w:type="dxa"/>
          </w:tcPr>
          <w:p w14:paraId="18F21458" w14:textId="77777777" w:rsidR="00AF2118" w:rsidRPr="0092344F" w:rsidRDefault="00AF2118" w:rsidP="00AA7DFD">
            <w:pPr>
              <w:ind w:firstLine="0"/>
              <w:jc w:val="left"/>
              <w:rPr>
                <w:rFonts w:cs="Times New Roman"/>
                <w:b/>
                <w:bCs/>
                <w:szCs w:val="26"/>
              </w:rPr>
            </w:pPr>
            <w:r w:rsidRPr="0092344F">
              <w:rPr>
                <w:rFonts w:cs="Times New Roman"/>
                <w:b/>
                <w:bCs/>
                <w:szCs w:val="26"/>
              </w:rPr>
              <w:t>Loại nghiên cứu</w:t>
            </w:r>
          </w:p>
        </w:tc>
        <w:tc>
          <w:tcPr>
            <w:tcW w:w="3226" w:type="dxa"/>
          </w:tcPr>
          <w:p w14:paraId="1A03426C" w14:textId="77777777" w:rsidR="00AF2118" w:rsidRPr="0092344F" w:rsidRDefault="00AF2118" w:rsidP="00AA7DFD">
            <w:pPr>
              <w:ind w:firstLine="0"/>
              <w:jc w:val="left"/>
              <w:rPr>
                <w:rFonts w:cs="Times New Roman"/>
                <w:b/>
                <w:bCs/>
                <w:szCs w:val="26"/>
              </w:rPr>
            </w:pPr>
            <w:r w:rsidRPr="0092344F">
              <w:rPr>
                <w:rFonts w:cs="Times New Roman"/>
                <w:b/>
                <w:bCs/>
                <w:szCs w:val="26"/>
              </w:rPr>
              <w:t>Giá trị</w:t>
            </w:r>
          </w:p>
        </w:tc>
      </w:tr>
      <w:tr w:rsidR="00C44981" w:rsidRPr="0092344F" w14:paraId="3196B9FC" w14:textId="77777777" w:rsidTr="000D01F7">
        <w:tc>
          <w:tcPr>
            <w:tcW w:w="1701" w:type="dxa"/>
          </w:tcPr>
          <w:p w14:paraId="51809805" w14:textId="77777777" w:rsidR="00AF2118" w:rsidRPr="0092344F" w:rsidRDefault="00AF2118" w:rsidP="00AA7DFD">
            <w:pPr>
              <w:ind w:firstLine="0"/>
              <w:jc w:val="left"/>
              <w:rPr>
                <w:rFonts w:cs="Times New Roman"/>
                <w:szCs w:val="26"/>
              </w:rPr>
            </w:pPr>
            <w:r w:rsidRPr="0092344F">
              <w:rPr>
                <w:rFonts w:cs="Times New Roman"/>
                <w:szCs w:val="26"/>
              </w:rPr>
              <w:t>Tuổi</w:t>
            </w:r>
          </w:p>
        </w:tc>
        <w:tc>
          <w:tcPr>
            <w:tcW w:w="2694" w:type="dxa"/>
          </w:tcPr>
          <w:p w14:paraId="4D54D9D2" w14:textId="1EC8AE4E" w:rsidR="00AF2118" w:rsidRPr="0092344F" w:rsidRDefault="00AF2118" w:rsidP="00AA7DFD">
            <w:pPr>
              <w:ind w:firstLine="0"/>
              <w:jc w:val="left"/>
              <w:rPr>
                <w:rFonts w:cs="Times New Roman"/>
                <w:szCs w:val="26"/>
              </w:rPr>
            </w:pPr>
            <w:r w:rsidRPr="0092344F">
              <w:rPr>
                <w:rFonts w:cs="Times New Roman"/>
                <w:szCs w:val="26"/>
              </w:rPr>
              <w:t xml:space="preserve">Tuổi của sinh viên = Năm sinh ghi nhận trên CCCD/CMND trừ cho năm nghiên cứu. </w:t>
            </w:r>
          </w:p>
        </w:tc>
        <w:tc>
          <w:tcPr>
            <w:tcW w:w="1161" w:type="dxa"/>
          </w:tcPr>
          <w:p w14:paraId="4B353D9B" w14:textId="77777777" w:rsidR="00AF2118" w:rsidRPr="0092344F" w:rsidRDefault="00AF2118" w:rsidP="00AA7DFD">
            <w:pPr>
              <w:ind w:firstLine="0"/>
              <w:jc w:val="left"/>
              <w:rPr>
                <w:rFonts w:cs="Times New Roman"/>
                <w:szCs w:val="26"/>
              </w:rPr>
            </w:pPr>
            <w:r w:rsidRPr="0092344F">
              <w:rPr>
                <w:rFonts w:cs="Times New Roman"/>
                <w:szCs w:val="26"/>
              </w:rPr>
              <w:t>Định lượng liên tục</w:t>
            </w:r>
          </w:p>
        </w:tc>
        <w:tc>
          <w:tcPr>
            <w:tcW w:w="3226" w:type="dxa"/>
          </w:tcPr>
          <w:p w14:paraId="548947DD" w14:textId="77777777" w:rsidR="00AF2118" w:rsidRPr="0092344F" w:rsidRDefault="00AF2118" w:rsidP="00AA7DFD">
            <w:pPr>
              <w:ind w:firstLine="0"/>
              <w:jc w:val="left"/>
              <w:rPr>
                <w:rFonts w:cs="Times New Roman"/>
                <w:szCs w:val="26"/>
              </w:rPr>
            </w:pPr>
            <w:r w:rsidRPr="0092344F">
              <w:rPr>
                <w:rFonts w:cs="Times New Roman"/>
                <w:szCs w:val="26"/>
              </w:rPr>
              <w:t>Số lớn hơn 0</w:t>
            </w:r>
          </w:p>
        </w:tc>
      </w:tr>
      <w:tr w:rsidR="00C44981" w:rsidRPr="0092344F" w14:paraId="3D1ED3BB" w14:textId="77777777" w:rsidTr="000D01F7">
        <w:tc>
          <w:tcPr>
            <w:tcW w:w="1701" w:type="dxa"/>
          </w:tcPr>
          <w:p w14:paraId="7E69C412" w14:textId="77777777" w:rsidR="00AF2118" w:rsidRPr="0092344F" w:rsidRDefault="00AF2118" w:rsidP="00AA7DFD">
            <w:pPr>
              <w:ind w:firstLine="0"/>
              <w:jc w:val="left"/>
              <w:rPr>
                <w:rFonts w:cs="Times New Roman"/>
                <w:szCs w:val="26"/>
              </w:rPr>
            </w:pPr>
            <w:r w:rsidRPr="0092344F">
              <w:rPr>
                <w:rFonts w:cs="Times New Roman"/>
                <w:szCs w:val="26"/>
              </w:rPr>
              <w:t>Giới tính</w:t>
            </w:r>
          </w:p>
        </w:tc>
        <w:tc>
          <w:tcPr>
            <w:tcW w:w="2694" w:type="dxa"/>
          </w:tcPr>
          <w:p w14:paraId="3A93EA57" w14:textId="77777777" w:rsidR="00AF2118" w:rsidRPr="0092344F" w:rsidRDefault="00AF2118" w:rsidP="00AA7DFD">
            <w:pPr>
              <w:ind w:firstLine="0"/>
              <w:jc w:val="left"/>
              <w:rPr>
                <w:rFonts w:cs="Times New Roman"/>
                <w:szCs w:val="26"/>
              </w:rPr>
            </w:pPr>
            <w:r w:rsidRPr="0092344F">
              <w:rPr>
                <w:rFonts w:cs="Times New Roman"/>
                <w:szCs w:val="26"/>
              </w:rPr>
              <w:t>Giới tính của sinh viên</w:t>
            </w:r>
          </w:p>
        </w:tc>
        <w:tc>
          <w:tcPr>
            <w:tcW w:w="1161" w:type="dxa"/>
          </w:tcPr>
          <w:p w14:paraId="5791D290" w14:textId="77777777" w:rsidR="00AF2118" w:rsidRPr="0092344F" w:rsidRDefault="00AF2118" w:rsidP="00AA7DFD">
            <w:pPr>
              <w:ind w:firstLine="0"/>
              <w:jc w:val="left"/>
              <w:rPr>
                <w:rFonts w:cs="Times New Roman"/>
                <w:szCs w:val="26"/>
              </w:rPr>
            </w:pPr>
            <w:r w:rsidRPr="0092344F">
              <w:rPr>
                <w:rFonts w:cs="Times New Roman"/>
                <w:szCs w:val="26"/>
              </w:rPr>
              <w:t>Nhị giá</w:t>
            </w:r>
          </w:p>
        </w:tc>
        <w:tc>
          <w:tcPr>
            <w:tcW w:w="3226" w:type="dxa"/>
          </w:tcPr>
          <w:p w14:paraId="1047B8AE" w14:textId="1599AE79"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Nam</w:t>
            </w:r>
          </w:p>
          <w:p w14:paraId="2A84A0F0" w14:textId="47FB7A90" w:rsidR="00AF2118"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Nữ</w:t>
            </w:r>
          </w:p>
        </w:tc>
      </w:tr>
      <w:tr w:rsidR="00C44981" w:rsidRPr="0092344F" w14:paraId="179FC58A" w14:textId="77777777" w:rsidTr="000D01F7">
        <w:tc>
          <w:tcPr>
            <w:tcW w:w="1701" w:type="dxa"/>
          </w:tcPr>
          <w:p w14:paraId="62AD7DC8" w14:textId="77777777" w:rsidR="00AF2118" w:rsidRPr="0092344F" w:rsidRDefault="00AF2118" w:rsidP="00AA7DFD">
            <w:pPr>
              <w:ind w:firstLine="0"/>
              <w:jc w:val="left"/>
              <w:rPr>
                <w:rFonts w:cs="Times New Roman"/>
                <w:szCs w:val="26"/>
              </w:rPr>
            </w:pPr>
            <w:r w:rsidRPr="0092344F">
              <w:rPr>
                <w:rFonts w:cs="Times New Roman"/>
                <w:szCs w:val="26"/>
              </w:rPr>
              <w:t>Dân tộc</w:t>
            </w:r>
          </w:p>
        </w:tc>
        <w:tc>
          <w:tcPr>
            <w:tcW w:w="2694" w:type="dxa"/>
          </w:tcPr>
          <w:p w14:paraId="34BF3B1F" w14:textId="77777777" w:rsidR="00AF2118" w:rsidRPr="0092344F" w:rsidRDefault="00AF2118" w:rsidP="00AA7DFD">
            <w:pPr>
              <w:ind w:firstLine="0"/>
              <w:jc w:val="left"/>
              <w:rPr>
                <w:rFonts w:cs="Times New Roman"/>
                <w:szCs w:val="26"/>
              </w:rPr>
            </w:pPr>
            <w:r w:rsidRPr="0092344F">
              <w:rPr>
                <w:rFonts w:cs="Times New Roman"/>
                <w:szCs w:val="26"/>
              </w:rPr>
              <w:t>Dân tộc được xác định trên giấy khai sinh</w:t>
            </w:r>
          </w:p>
        </w:tc>
        <w:tc>
          <w:tcPr>
            <w:tcW w:w="1161" w:type="dxa"/>
          </w:tcPr>
          <w:p w14:paraId="274BE975" w14:textId="24BB20B1" w:rsidR="00AF2118" w:rsidRPr="0092344F" w:rsidRDefault="000A4E5F" w:rsidP="00AA7DFD">
            <w:pPr>
              <w:ind w:firstLine="0"/>
              <w:jc w:val="left"/>
              <w:rPr>
                <w:rFonts w:cs="Times New Roman"/>
                <w:szCs w:val="26"/>
              </w:rPr>
            </w:pPr>
            <w:r>
              <w:rPr>
                <w:rFonts w:cs="Times New Roman"/>
                <w:szCs w:val="26"/>
              </w:rPr>
              <w:t>Định danh</w:t>
            </w:r>
          </w:p>
        </w:tc>
        <w:tc>
          <w:tcPr>
            <w:tcW w:w="3226" w:type="dxa"/>
          </w:tcPr>
          <w:p w14:paraId="2647F523" w14:textId="26D52863"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Kinh</w:t>
            </w:r>
          </w:p>
          <w:p w14:paraId="6FCF579B" w14:textId="77777777" w:rsidR="00AF2118"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Khác</w:t>
            </w:r>
          </w:p>
          <w:p w14:paraId="1E44F068" w14:textId="77777777" w:rsidR="00545AF3" w:rsidRDefault="00545AF3" w:rsidP="00AA7DFD">
            <w:pPr>
              <w:ind w:firstLine="0"/>
              <w:jc w:val="left"/>
              <w:rPr>
                <w:rFonts w:cs="Times New Roman"/>
                <w:szCs w:val="26"/>
              </w:rPr>
            </w:pPr>
          </w:p>
          <w:p w14:paraId="60A3579C" w14:textId="77777777" w:rsidR="00545AF3" w:rsidRDefault="00545AF3" w:rsidP="00AA7DFD">
            <w:pPr>
              <w:ind w:firstLine="0"/>
              <w:jc w:val="left"/>
              <w:rPr>
                <w:rFonts w:cs="Times New Roman"/>
                <w:szCs w:val="26"/>
              </w:rPr>
            </w:pPr>
          </w:p>
          <w:p w14:paraId="3C4B0721" w14:textId="77777777" w:rsidR="00545AF3" w:rsidRDefault="00545AF3" w:rsidP="00AA7DFD">
            <w:pPr>
              <w:ind w:firstLine="0"/>
              <w:jc w:val="left"/>
              <w:rPr>
                <w:rFonts w:cs="Times New Roman"/>
                <w:szCs w:val="26"/>
              </w:rPr>
            </w:pPr>
          </w:p>
          <w:p w14:paraId="31940C11" w14:textId="7564EFA8" w:rsidR="00545AF3" w:rsidRPr="0083798A" w:rsidRDefault="00545AF3" w:rsidP="00AA7DFD">
            <w:pPr>
              <w:ind w:firstLine="0"/>
              <w:jc w:val="left"/>
              <w:rPr>
                <w:rFonts w:cs="Times New Roman"/>
                <w:szCs w:val="26"/>
              </w:rPr>
            </w:pPr>
          </w:p>
        </w:tc>
      </w:tr>
      <w:tr w:rsidR="00C44981" w:rsidRPr="0092344F" w14:paraId="7DA9596F" w14:textId="77777777" w:rsidTr="000D01F7">
        <w:tc>
          <w:tcPr>
            <w:tcW w:w="1701" w:type="dxa"/>
          </w:tcPr>
          <w:p w14:paraId="6769FF0B" w14:textId="77777777" w:rsidR="00AF2118" w:rsidRPr="0092344F" w:rsidRDefault="00AF2118" w:rsidP="00AA7DFD">
            <w:pPr>
              <w:ind w:firstLine="0"/>
              <w:jc w:val="left"/>
              <w:rPr>
                <w:rFonts w:cs="Times New Roman"/>
                <w:szCs w:val="26"/>
              </w:rPr>
            </w:pPr>
            <w:r w:rsidRPr="0092344F">
              <w:rPr>
                <w:rFonts w:cs="Times New Roman"/>
                <w:szCs w:val="26"/>
              </w:rPr>
              <w:t>Chuyên ngành</w:t>
            </w:r>
          </w:p>
        </w:tc>
        <w:tc>
          <w:tcPr>
            <w:tcW w:w="2694" w:type="dxa"/>
          </w:tcPr>
          <w:p w14:paraId="686A46E0" w14:textId="77777777" w:rsidR="00AF2118" w:rsidRPr="0092344F" w:rsidRDefault="00AF2118" w:rsidP="00AA7DFD">
            <w:pPr>
              <w:ind w:firstLine="0"/>
              <w:jc w:val="left"/>
              <w:rPr>
                <w:rFonts w:cs="Times New Roman"/>
                <w:szCs w:val="26"/>
              </w:rPr>
            </w:pPr>
            <w:r w:rsidRPr="0092344F">
              <w:rPr>
                <w:rFonts w:cs="Times New Roman"/>
                <w:szCs w:val="26"/>
              </w:rPr>
              <w:t>Chuyên ngành mà sinh viên đang theo học</w:t>
            </w:r>
          </w:p>
        </w:tc>
        <w:tc>
          <w:tcPr>
            <w:tcW w:w="1161" w:type="dxa"/>
          </w:tcPr>
          <w:p w14:paraId="502DDF35" w14:textId="77777777" w:rsidR="00AF2118" w:rsidRPr="0092344F" w:rsidRDefault="00AF2118" w:rsidP="00AA7DFD">
            <w:pPr>
              <w:ind w:firstLine="0"/>
              <w:jc w:val="left"/>
              <w:rPr>
                <w:rFonts w:cs="Times New Roman"/>
                <w:szCs w:val="26"/>
              </w:rPr>
            </w:pPr>
            <w:r w:rsidRPr="0092344F">
              <w:rPr>
                <w:rFonts w:cs="Times New Roman"/>
                <w:szCs w:val="26"/>
              </w:rPr>
              <w:t>Định danh</w:t>
            </w:r>
          </w:p>
        </w:tc>
        <w:tc>
          <w:tcPr>
            <w:tcW w:w="3226" w:type="dxa"/>
          </w:tcPr>
          <w:p w14:paraId="0AD8DA4F" w14:textId="70FB6A17"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Điều dưỡng đa khoa</w:t>
            </w:r>
          </w:p>
          <w:p w14:paraId="3C3BCB50" w14:textId="31E9F416" w:rsidR="00AF2118"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Điều dưỡng Hộ sinh</w:t>
            </w:r>
          </w:p>
          <w:p w14:paraId="5CF381E5" w14:textId="50A05501" w:rsidR="00AF2118" w:rsidRPr="0083798A" w:rsidRDefault="0083798A" w:rsidP="00AA7DFD">
            <w:pPr>
              <w:ind w:firstLine="0"/>
              <w:jc w:val="left"/>
              <w:rPr>
                <w:rFonts w:cs="Times New Roman"/>
                <w:szCs w:val="26"/>
              </w:rPr>
            </w:pPr>
            <w:r>
              <w:rPr>
                <w:rFonts w:cs="Times New Roman"/>
                <w:szCs w:val="26"/>
              </w:rPr>
              <w:t xml:space="preserve">3. </w:t>
            </w:r>
            <w:r w:rsidR="00AF2118" w:rsidRPr="0083798A">
              <w:rPr>
                <w:rFonts w:cs="Times New Roman"/>
                <w:szCs w:val="26"/>
              </w:rPr>
              <w:t>Điều dưỡng Cấp cứu ngoài bệnh viện</w:t>
            </w:r>
          </w:p>
          <w:p w14:paraId="04CB1320" w14:textId="0B86E232" w:rsidR="00AF2118" w:rsidRPr="0083798A" w:rsidRDefault="0083798A" w:rsidP="00AA7DFD">
            <w:pPr>
              <w:ind w:firstLine="0"/>
              <w:jc w:val="left"/>
              <w:rPr>
                <w:rFonts w:cs="Times New Roman"/>
                <w:szCs w:val="26"/>
              </w:rPr>
            </w:pPr>
            <w:r>
              <w:rPr>
                <w:rFonts w:cs="Times New Roman"/>
                <w:szCs w:val="26"/>
              </w:rPr>
              <w:t xml:space="preserve">4. </w:t>
            </w:r>
            <w:r w:rsidR="00AF2118" w:rsidRPr="0083798A">
              <w:rPr>
                <w:rFonts w:cs="Times New Roman"/>
                <w:szCs w:val="26"/>
              </w:rPr>
              <w:t>Điều dưỡng Phục hồi chức năng</w:t>
            </w:r>
          </w:p>
        </w:tc>
      </w:tr>
      <w:tr w:rsidR="00C44981" w:rsidRPr="0092344F" w14:paraId="6164AE70" w14:textId="77777777" w:rsidTr="000D01F7">
        <w:tc>
          <w:tcPr>
            <w:tcW w:w="1701" w:type="dxa"/>
          </w:tcPr>
          <w:p w14:paraId="64D8FAF9" w14:textId="77777777" w:rsidR="00AF2118" w:rsidRPr="0092344F" w:rsidRDefault="00AF2118" w:rsidP="00AA7DFD">
            <w:pPr>
              <w:ind w:firstLine="0"/>
              <w:jc w:val="left"/>
              <w:rPr>
                <w:rFonts w:cs="Times New Roman"/>
                <w:szCs w:val="26"/>
              </w:rPr>
            </w:pPr>
            <w:r w:rsidRPr="0092344F">
              <w:rPr>
                <w:rFonts w:cs="Times New Roman"/>
                <w:szCs w:val="26"/>
              </w:rPr>
              <w:t>Điểm học tập tích lũy</w:t>
            </w:r>
          </w:p>
        </w:tc>
        <w:tc>
          <w:tcPr>
            <w:tcW w:w="2694" w:type="dxa"/>
          </w:tcPr>
          <w:p w14:paraId="732101D7" w14:textId="77777777" w:rsidR="00AF2118" w:rsidRPr="0092344F" w:rsidRDefault="00AF2118" w:rsidP="00AA7DFD">
            <w:pPr>
              <w:ind w:firstLine="0"/>
              <w:jc w:val="left"/>
              <w:rPr>
                <w:rFonts w:cs="Times New Roman"/>
                <w:szCs w:val="26"/>
              </w:rPr>
            </w:pPr>
            <w:r w:rsidRPr="0092344F">
              <w:rPr>
                <w:rFonts w:cs="Times New Roman"/>
                <w:szCs w:val="26"/>
              </w:rPr>
              <w:t>Điểm tích lũy dựa trên bảng điểm cá nhân theo chương trình đào tạo</w:t>
            </w:r>
          </w:p>
        </w:tc>
        <w:tc>
          <w:tcPr>
            <w:tcW w:w="1161" w:type="dxa"/>
          </w:tcPr>
          <w:p w14:paraId="545077B6" w14:textId="77777777" w:rsidR="00AF2118" w:rsidRPr="0092344F" w:rsidRDefault="00AF2118" w:rsidP="00AA7DFD">
            <w:pPr>
              <w:ind w:firstLine="0"/>
              <w:jc w:val="left"/>
              <w:rPr>
                <w:rFonts w:cs="Times New Roman"/>
                <w:szCs w:val="26"/>
              </w:rPr>
            </w:pPr>
            <w:r w:rsidRPr="0092344F">
              <w:rPr>
                <w:rFonts w:cs="Times New Roman"/>
                <w:szCs w:val="26"/>
              </w:rPr>
              <w:t>Thứ tự</w:t>
            </w:r>
          </w:p>
        </w:tc>
        <w:tc>
          <w:tcPr>
            <w:tcW w:w="3226" w:type="dxa"/>
          </w:tcPr>
          <w:p w14:paraId="2E0D5C75" w14:textId="7DF47DEC" w:rsidR="00AF2118" w:rsidRPr="0083798A" w:rsidRDefault="0083798A" w:rsidP="00AA7DFD">
            <w:pPr>
              <w:ind w:firstLine="0"/>
              <w:jc w:val="left"/>
              <w:rPr>
                <w:rFonts w:cs="Times New Roman"/>
                <w:szCs w:val="26"/>
              </w:rPr>
            </w:pPr>
            <w:r>
              <w:rPr>
                <w:rFonts w:cs="Times New Roman"/>
                <w:szCs w:val="26"/>
              </w:rPr>
              <w:t>1. X</w:t>
            </w:r>
            <w:r w:rsidR="00C44981" w:rsidRPr="0083798A">
              <w:rPr>
                <w:rFonts w:cs="Times New Roman"/>
                <w:szCs w:val="26"/>
              </w:rPr>
              <w:t>uất sắc (</w:t>
            </w:r>
            <w:r w:rsidR="00AF2118" w:rsidRPr="0083798A">
              <w:rPr>
                <w:rFonts w:cs="Times New Roman"/>
                <w:szCs w:val="26"/>
              </w:rPr>
              <w:t>3,</w:t>
            </w:r>
            <w:r w:rsidR="00C44981" w:rsidRPr="0083798A">
              <w:rPr>
                <w:rFonts w:cs="Times New Roman"/>
                <w:szCs w:val="26"/>
              </w:rPr>
              <w:t>6</w:t>
            </w:r>
            <w:r w:rsidR="00AF2118" w:rsidRPr="0083798A">
              <w:rPr>
                <w:rFonts w:cs="Times New Roman"/>
                <w:szCs w:val="26"/>
              </w:rPr>
              <w:t>-4,0</w:t>
            </w:r>
            <w:r w:rsidR="00C44981" w:rsidRPr="0083798A">
              <w:rPr>
                <w:rFonts w:cs="Times New Roman"/>
                <w:szCs w:val="26"/>
              </w:rPr>
              <w:t>)</w:t>
            </w:r>
          </w:p>
          <w:p w14:paraId="51A0B817" w14:textId="1BAF0E0B" w:rsidR="00AF2118" w:rsidRPr="0083798A" w:rsidRDefault="0083798A" w:rsidP="00AA7DFD">
            <w:pPr>
              <w:ind w:firstLine="0"/>
              <w:jc w:val="left"/>
              <w:rPr>
                <w:rFonts w:cs="Times New Roman"/>
                <w:szCs w:val="26"/>
              </w:rPr>
            </w:pPr>
            <w:r>
              <w:rPr>
                <w:rFonts w:cs="Times New Roman"/>
                <w:szCs w:val="26"/>
              </w:rPr>
              <w:t>2 .</w:t>
            </w:r>
            <w:r w:rsidR="00C44981" w:rsidRPr="0083798A">
              <w:rPr>
                <w:rFonts w:cs="Times New Roman"/>
                <w:szCs w:val="26"/>
              </w:rPr>
              <w:t>Giỏi (3,2</w:t>
            </w:r>
            <w:r w:rsidR="00AF2118" w:rsidRPr="0083798A">
              <w:rPr>
                <w:rFonts w:cs="Times New Roman"/>
                <w:szCs w:val="26"/>
              </w:rPr>
              <w:t>-3,</w:t>
            </w:r>
            <w:r w:rsidR="00C44981" w:rsidRPr="0083798A">
              <w:rPr>
                <w:rFonts w:cs="Times New Roman"/>
                <w:szCs w:val="26"/>
              </w:rPr>
              <w:t>59)</w:t>
            </w:r>
          </w:p>
          <w:p w14:paraId="08CDBBB2" w14:textId="68C654C6" w:rsidR="00AF2118" w:rsidRPr="0083798A" w:rsidRDefault="0083798A" w:rsidP="00AA7DFD">
            <w:pPr>
              <w:ind w:firstLine="0"/>
              <w:jc w:val="left"/>
              <w:rPr>
                <w:rFonts w:cs="Times New Roman"/>
                <w:szCs w:val="26"/>
              </w:rPr>
            </w:pPr>
            <w:r>
              <w:rPr>
                <w:rFonts w:cs="Times New Roman"/>
                <w:szCs w:val="26"/>
              </w:rPr>
              <w:t xml:space="preserve">3. </w:t>
            </w:r>
            <w:r w:rsidR="00C44981" w:rsidRPr="0083798A">
              <w:rPr>
                <w:rFonts w:cs="Times New Roman"/>
                <w:szCs w:val="26"/>
              </w:rPr>
              <w:t>Khá (2,5</w:t>
            </w:r>
            <w:r w:rsidR="00AF2118" w:rsidRPr="0083798A">
              <w:rPr>
                <w:rFonts w:cs="Times New Roman"/>
                <w:szCs w:val="26"/>
              </w:rPr>
              <w:t>-</w:t>
            </w:r>
            <w:r w:rsidR="00C44981" w:rsidRPr="0083798A">
              <w:rPr>
                <w:rFonts w:cs="Times New Roman"/>
                <w:szCs w:val="26"/>
              </w:rPr>
              <w:t>3,19)</w:t>
            </w:r>
          </w:p>
          <w:p w14:paraId="2F45F9B0" w14:textId="57E434B1" w:rsidR="00C44981" w:rsidRPr="0083798A" w:rsidRDefault="0083798A" w:rsidP="00AA7DFD">
            <w:pPr>
              <w:ind w:firstLine="0"/>
              <w:jc w:val="left"/>
              <w:rPr>
                <w:rFonts w:cs="Times New Roman"/>
                <w:szCs w:val="26"/>
              </w:rPr>
            </w:pPr>
            <w:r>
              <w:rPr>
                <w:rFonts w:cs="Times New Roman"/>
                <w:szCs w:val="26"/>
              </w:rPr>
              <w:t xml:space="preserve">4. </w:t>
            </w:r>
            <w:r w:rsidR="00C44981" w:rsidRPr="0083798A">
              <w:rPr>
                <w:rFonts w:cs="Times New Roman"/>
                <w:szCs w:val="26"/>
              </w:rPr>
              <w:t>Trung bình (2-2,49)</w:t>
            </w:r>
          </w:p>
          <w:p w14:paraId="1DC31E0E" w14:textId="7F32B8B0" w:rsidR="00C44981" w:rsidRPr="0083798A" w:rsidRDefault="0083798A" w:rsidP="00AA7DFD">
            <w:pPr>
              <w:ind w:firstLine="0"/>
              <w:jc w:val="left"/>
              <w:rPr>
                <w:rFonts w:cs="Times New Roman"/>
                <w:szCs w:val="26"/>
              </w:rPr>
            </w:pPr>
            <w:r>
              <w:rPr>
                <w:rFonts w:cs="Times New Roman"/>
                <w:szCs w:val="26"/>
              </w:rPr>
              <w:t xml:space="preserve">5. </w:t>
            </w:r>
            <w:r w:rsidR="00C44981" w:rsidRPr="0083798A">
              <w:rPr>
                <w:rFonts w:cs="Times New Roman"/>
                <w:szCs w:val="26"/>
              </w:rPr>
              <w:t>Yếu (&lt;2)</w:t>
            </w:r>
          </w:p>
        </w:tc>
      </w:tr>
      <w:tr w:rsidR="00C44981" w:rsidRPr="0092344F" w14:paraId="07F73A1D" w14:textId="77777777" w:rsidTr="000D01F7">
        <w:tc>
          <w:tcPr>
            <w:tcW w:w="1701" w:type="dxa"/>
          </w:tcPr>
          <w:p w14:paraId="6E84F718" w14:textId="77777777" w:rsidR="00AF2118" w:rsidRPr="00A611B6" w:rsidRDefault="00AF2118" w:rsidP="00AA7DFD">
            <w:pPr>
              <w:ind w:firstLine="0"/>
              <w:jc w:val="left"/>
              <w:rPr>
                <w:rFonts w:cs="Times New Roman"/>
                <w:szCs w:val="26"/>
              </w:rPr>
            </w:pPr>
            <w:r w:rsidRPr="00A611B6">
              <w:rPr>
                <w:rFonts w:cs="Times New Roman"/>
                <w:szCs w:val="26"/>
              </w:rPr>
              <w:lastRenderedPageBreak/>
              <w:t>Đã hoặc đang tham gia đề tài NCKH</w:t>
            </w:r>
          </w:p>
        </w:tc>
        <w:tc>
          <w:tcPr>
            <w:tcW w:w="2694" w:type="dxa"/>
          </w:tcPr>
          <w:p w14:paraId="7E084FF2" w14:textId="7B09FBD2" w:rsidR="00AF2118" w:rsidRPr="00A611B6" w:rsidRDefault="00AF2118" w:rsidP="00AA7DFD">
            <w:pPr>
              <w:ind w:firstLine="0"/>
              <w:jc w:val="left"/>
              <w:rPr>
                <w:rFonts w:cs="Times New Roman"/>
                <w:szCs w:val="26"/>
              </w:rPr>
            </w:pPr>
            <w:r w:rsidRPr="00A611B6">
              <w:rPr>
                <w:rFonts w:cs="Times New Roman"/>
                <w:szCs w:val="26"/>
              </w:rPr>
              <w:t>Sinh viên đã tham gia làm NCKH</w:t>
            </w:r>
            <w:r w:rsidR="00C44981" w:rsidRPr="00A611B6">
              <w:rPr>
                <w:rFonts w:cs="Times New Roman"/>
                <w:szCs w:val="26"/>
              </w:rPr>
              <w:t xml:space="preserve"> (chủ nhiệm, phó chủ nhiệm, thành viên,…)</w:t>
            </w:r>
          </w:p>
        </w:tc>
        <w:tc>
          <w:tcPr>
            <w:tcW w:w="1161" w:type="dxa"/>
          </w:tcPr>
          <w:p w14:paraId="1FEFFD6A" w14:textId="77777777" w:rsidR="00AF2118" w:rsidRPr="00A611B6" w:rsidRDefault="00AF2118" w:rsidP="00AA7DFD">
            <w:pPr>
              <w:ind w:firstLine="0"/>
              <w:jc w:val="left"/>
              <w:rPr>
                <w:rFonts w:cs="Times New Roman"/>
                <w:szCs w:val="26"/>
              </w:rPr>
            </w:pPr>
            <w:r w:rsidRPr="00A611B6">
              <w:rPr>
                <w:rFonts w:cs="Times New Roman"/>
                <w:szCs w:val="26"/>
              </w:rPr>
              <w:t>Nhị giá</w:t>
            </w:r>
          </w:p>
        </w:tc>
        <w:tc>
          <w:tcPr>
            <w:tcW w:w="3226" w:type="dxa"/>
          </w:tcPr>
          <w:p w14:paraId="54D980C8" w14:textId="04821CEB"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Có</w:t>
            </w:r>
          </w:p>
          <w:p w14:paraId="372E581E" w14:textId="5B270F48" w:rsidR="00AF2118" w:rsidRPr="0083798A" w:rsidRDefault="0083798A" w:rsidP="00AA7DFD">
            <w:pPr>
              <w:ind w:firstLine="0"/>
              <w:jc w:val="left"/>
              <w:rPr>
                <w:rFonts w:cs="Times New Roman"/>
                <w:szCs w:val="26"/>
              </w:rPr>
            </w:pPr>
            <w:r>
              <w:rPr>
                <w:rFonts w:cs="Times New Roman"/>
                <w:szCs w:val="26"/>
              </w:rPr>
              <w:t xml:space="preserve">2. </w:t>
            </w:r>
            <w:r w:rsidR="00AF2118" w:rsidRPr="0083798A">
              <w:rPr>
                <w:rFonts w:cs="Times New Roman"/>
                <w:szCs w:val="26"/>
              </w:rPr>
              <w:t>Không</w:t>
            </w:r>
          </w:p>
        </w:tc>
      </w:tr>
      <w:tr w:rsidR="00C44981" w:rsidRPr="0092344F" w14:paraId="4049CC0F" w14:textId="77777777" w:rsidTr="000D01F7">
        <w:tc>
          <w:tcPr>
            <w:tcW w:w="1701" w:type="dxa"/>
          </w:tcPr>
          <w:p w14:paraId="327D1B64" w14:textId="77777777" w:rsidR="00AF2118" w:rsidRPr="0092344F" w:rsidRDefault="00AF2118" w:rsidP="00AA7DFD">
            <w:pPr>
              <w:ind w:firstLine="0"/>
              <w:jc w:val="left"/>
              <w:rPr>
                <w:rFonts w:cs="Times New Roman"/>
                <w:szCs w:val="26"/>
              </w:rPr>
            </w:pPr>
            <w:r w:rsidRPr="0092344F">
              <w:rPr>
                <w:rFonts w:cs="Times New Roman"/>
                <w:szCs w:val="26"/>
              </w:rPr>
              <w:t>Bạn có tham gia các nhóm/ câu lạc bộ NCKH nào không</w:t>
            </w:r>
          </w:p>
        </w:tc>
        <w:tc>
          <w:tcPr>
            <w:tcW w:w="2694" w:type="dxa"/>
          </w:tcPr>
          <w:p w14:paraId="04908F4B" w14:textId="7EF5A01B" w:rsidR="00AF2118" w:rsidRPr="0092344F" w:rsidRDefault="00AF2118" w:rsidP="00AA7DFD">
            <w:pPr>
              <w:ind w:firstLine="0"/>
              <w:jc w:val="left"/>
              <w:rPr>
                <w:rFonts w:cs="Times New Roman"/>
                <w:szCs w:val="26"/>
              </w:rPr>
            </w:pPr>
            <w:r w:rsidRPr="0092344F">
              <w:rPr>
                <w:rFonts w:cs="Times New Roman"/>
                <w:szCs w:val="26"/>
              </w:rPr>
              <w:t xml:space="preserve">Sinh viên đã tham gia các </w:t>
            </w:r>
            <w:r w:rsidR="00413079">
              <w:rPr>
                <w:rFonts w:cs="Times New Roman"/>
                <w:szCs w:val="26"/>
              </w:rPr>
              <w:t>câu lạc bộ (</w:t>
            </w:r>
            <w:r w:rsidRPr="0092344F">
              <w:rPr>
                <w:rFonts w:cs="Times New Roman"/>
                <w:szCs w:val="26"/>
              </w:rPr>
              <w:t>CLB</w:t>
            </w:r>
            <w:r w:rsidR="00413079">
              <w:rPr>
                <w:rFonts w:cs="Times New Roman"/>
                <w:szCs w:val="26"/>
              </w:rPr>
              <w:t>)</w:t>
            </w:r>
            <w:r w:rsidRPr="0092344F">
              <w:rPr>
                <w:rFonts w:cs="Times New Roman"/>
                <w:szCs w:val="26"/>
              </w:rPr>
              <w:t xml:space="preserve"> NCKH</w:t>
            </w:r>
          </w:p>
        </w:tc>
        <w:tc>
          <w:tcPr>
            <w:tcW w:w="1161" w:type="dxa"/>
          </w:tcPr>
          <w:p w14:paraId="38D5DA0F" w14:textId="77777777" w:rsidR="00AF2118" w:rsidRPr="0092344F" w:rsidRDefault="00AF2118" w:rsidP="00AA7DFD">
            <w:pPr>
              <w:ind w:firstLine="0"/>
              <w:jc w:val="left"/>
              <w:rPr>
                <w:rFonts w:cs="Times New Roman"/>
                <w:szCs w:val="26"/>
              </w:rPr>
            </w:pPr>
            <w:r w:rsidRPr="0092344F">
              <w:rPr>
                <w:rFonts w:cs="Times New Roman"/>
                <w:szCs w:val="26"/>
              </w:rPr>
              <w:t>Nhị giá</w:t>
            </w:r>
          </w:p>
        </w:tc>
        <w:tc>
          <w:tcPr>
            <w:tcW w:w="3226" w:type="dxa"/>
          </w:tcPr>
          <w:p w14:paraId="0EEDE2D5" w14:textId="77777777" w:rsidR="0083798A" w:rsidRPr="0083798A" w:rsidRDefault="0083798A" w:rsidP="00AA7DFD">
            <w:pPr>
              <w:ind w:firstLine="0"/>
              <w:jc w:val="left"/>
              <w:rPr>
                <w:rFonts w:cs="Times New Roman"/>
                <w:szCs w:val="26"/>
              </w:rPr>
            </w:pPr>
            <w:r>
              <w:rPr>
                <w:rFonts w:cs="Times New Roman"/>
                <w:szCs w:val="26"/>
              </w:rPr>
              <w:t xml:space="preserve">1. </w:t>
            </w:r>
            <w:r w:rsidRPr="0083798A">
              <w:rPr>
                <w:rFonts w:cs="Times New Roman"/>
                <w:szCs w:val="26"/>
              </w:rPr>
              <w:t>Có</w:t>
            </w:r>
          </w:p>
          <w:p w14:paraId="516F923B" w14:textId="5723C9F0" w:rsidR="00AF2118" w:rsidRPr="0083798A" w:rsidRDefault="0083798A" w:rsidP="00AA7DFD">
            <w:pPr>
              <w:ind w:firstLine="0"/>
              <w:jc w:val="left"/>
              <w:rPr>
                <w:rFonts w:cs="Times New Roman"/>
                <w:szCs w:val="26"/>
              </w:rPr>
            </w:pPr>
            <w:r>
              <w:rPr>
                <w:rFonts w:cs="Times New Roman"/>
                <w:szCs w:val="26"/>
              </w:rPr>
              <w:t xml:space="preserve">2. </w:t>
            </w:r>
            <w:r w:rsidRPr="0083798A">
              <w:rPr>
                <w:rFonts w:cs="Times New Roman"/>
                <w:szCs w:val="26"/>
              </w:rPr>
              <w:t>Không</w:t>
            </w:r>
          </w:p>
        </w:tc>
      </w:tr>
      <w:tr w:rsidR="00C44981" w:rsidRPr="0092344F" w14:paraId="20B554AF" w14:textId="77777777" w:rsidTr="000D01F7">
        <w:tc>
          <w:tcPr>
            <w:tcW w:w="1701" w:type="dxa"/>
          </w:tcPr>
          <w:p w14:paraId="6A262121" w14:textId="6086D7A9" w:rsidR="00AF2118" w:rsidRPr="00A611B6" w:rsidRDefault="00AF2118" w:rsidP="00AA7DFD">
            <w:pPr>
              <w:ind w:firstLine="0"/>
              <w:jc w:val="left"/>
              <w:rPr>
                <w:rFonts w:cs="Times New Roman"/>
                <w:szCs w:val="26"/>
              </w:rPr>
            </w:pPr>
            <w:r w:rsidRPr="00A611B6">
              <w:rPr>
                <w:rFonts w:cs="Times New Roman"/>
                <w:szCs w:val="26"/>
              </w:rPr>
              <w:t xml:space="preserve">Tham gia vào các hoạt động nghiên cứu khoa học </w:t>
            </w:r>
            <w:r w:rsidR="00BE7681">
              <w:rPr>
                <w:rFonts w:cs="Times New Roman"/>
                <w:szCs w:val="26"/>
              </w:rPr>
              <w:t>nào hay không?</w:t>
            </w:r>
          </w:p>
        </w:tc>
        <w:tc>
          <w:tcPr>
            <w:tcW w:w="2694" w:type="dxa"/>
          </w:tcPr>
          <w:p w14:paraId="53D1EC58" w14:textId="0EC3F096" w:rsidR="00AF2118" w:rsidRPr="00A611B6" w:rsidRDefault="00AF2118" w:rsidP="00AA7DFD">
            <w:pPr>
              <w:ind w:firstLine="0"/>
              <w:jc w:val="left"/>
              <w:rPr>
                <w:rFonts w:cs="Times New Roman"/>
                <w:szCs w:val="26"/>
              </w:rPr>
            </w:pPr>
            <w:r w:rsidRPr="00A611B6">
              <w:rPr>
                <w:rFonts w:cs="Times New Roman"/>
                <w:szCs w:val="26"/>
              </w:rPr>
              <w:t xml:space="preserve">Sinh viên đã tham gia vào các </w:t>
            </w:r>
            <w:r w:rsidR="00C44981" w:rsidRPr="00A611B6">
              <w:rPr>
                <w:rFonts w:cs="Times New Roman"/>
                <w:szCs w:val="26"/>
              </w:rPr>
              <w:t>hoạt động khảo sát, hội thảo, … về nghiên cứu khoa học</w:t>
            </w:r>
          </w:p>
        </w:tc>
        <w:tc>
          <w:tcPr>
            <w:tcW w:w="1161" w:type="dxa"/>
          </w:tcPr>
          <w:p w14:paraId="3764C163" w14:textId="77777777" w:rsidR="00AF2118" w:rsidRPr="00A611B6" w:rsidRDefault="00AF2118" w:rsidP="00AA7DFD">
            <w:pPr>
              <w:ind w:firstLine="0"/>
              <w:jc w:val="left"/>
              <w:rPr>
                <w:rFonts w:cs="Times New Roman"/>
                <w:szCs w:val="26"/>
              </w:rPr>
            </w:pPr>
            <w:r w:rsidRPr="00A611B6">
              <w:rPr>
                <w:rFonts w:cs="Times New Roman"/>
                <w:szCs w:val="26"/>
              </w:rPr>
              <w:t>Nhị giá</w:t>
            </w:r>
          </w:p>
        </w:tc>
        <w:tc>
          <w:tcPr>
            <w:tcW w:w="3226" w:type="dxa"/>
          </w:tcPr>
          <w:p w14:paraId="49CC5333" w14:textId="77777777" w:rsidR="0083798A" w:rsidRPr="0083798A" w:rsidRDefault="0083798A" w:rsidP="00AA7DFD">
            <w:pPr>
              <w:ind w:firstLine="0"/>
              <w:jc w:val="left"/>
              <w:rPr>
                <w:rFonts w:cs="Times New Roman"/>
                <w:szCs w:val="26"/>
              </w:rPr>
            </w:pPr>
            <w:r>
              <w:rPr>
                <w:rFonts w:cs="Times New Roman"/>
                <w:szCs w:val="26"/>
              </w:rPr>
              <w:t xml:space="preserve">1. </w:t>
            </w:r>
            <w:r w:rsidRPr="0083798A">
              <w:rPr>
                <w:rFonts w:cs="Times New Roman"/>
                <w:szCs w:val="26"/>
              </w:rPr>
              <w:t>Có</w:t>
            </w:r>
          </w:p>
          <w:p w14:paraId="703447D9" w14:textId="3EA0B7A6" w:rsidR="00AF2118" w:rsidRPr="0083798A" w:rsidRDefault="0083798A" w:rsidP="00AA7DFD">
            <w:pPr>
              <w:ind w:firstLine="0"/>
              <w:jc w:val="left"/>
              <w:rPr>
                <w:rFonts w:cs="Times New Roman"/>
                <w:szCs w:val="26"/>
              </w:rPr>
            </w:pPr>
            <w:r>
              <w:rPr>
                <w:rFonts w:cs="Times New Roman"/>
                <w:szCs w:val="26"/>
              </w:rPr>
              <w:t xml:space="preserve">2. </w:t>
            </w:r>
            <w:r w:rsidRPr="0083798A">
              <w:rPr>
                <w:rFonts w:cs="Times New Roman"/>
                <w:szCs w:val="26"/>
              </w:rPr>
              <w:t>Không</w:t>
            </w:r>
          </w:p>
        </w:tc>
      </w:tr>
      <w:tr w:rsidR="00C44981" w:rsidRPr="0092344F" w14:paraId="74EF5F7F" w14:textId="77777777" w:rsidTr="000D01F7">
        <w:tc>
          <w:tcPr>
            <w:tcW w:w="1701" w:type="dxa"/>
          </w:tcPr>
          <w:p w14:paraId="677E72FF" w14:textId="77777777" w:rsidR="00AF2118" w:rsidRPr="0092344F" w:rsidRDefault="00AF2118" w:rsidP="00AA7DFD">
            <w:pPr>
              <w:ind w:firstLine="0"/>
              <w:jc w:val="left"/>
              <w:rPr>
                <w:rFonts w:cs="Times New Roman"/>
                <w:szCs w:val="26"/>
              </w:rPr>
            </w:pPr>
            <w:r w:rsidRPr="0092344F">
              <w:rPr>
                <w:rFonts w:cs="Times New Roman"/>
                <w:szCs w:val="26"/>
              </w:rPr>
              <w:t>Các thông tin về NCKH của trường</w:t>
            </w:r>
          </w:p>
        </w:tc>
        <w:tc>
          <w:tcPr>
            <w:tcW w:w="2694" w:type="dxa"/>
          </w:tcPr>
          <w:p w14:paraId="790E8E07" w14:textId="77777777" w:rsidR="00AF2118" w:rsidRPr="0092344F" w:rsidRDefault="00AF2118" w:rsidP="00AA7DFD">
            <w:pPr>
              <w:ind w:firstLine="0"/>
              <w:jc w:val="left"/>
              <w:rPr>
                <w:rFonts w:cs="Times New Roman"/>
                <w:szCs w:val="26"/>
              </w:rPr>
            </w:pPr>
            <w:r w:rsidRPr="0092344F">
              <w:rPr>
                <w:rFonts w:cs="Times New Roman"/>
                <w:szCs w:val="26"/>
              </w:rPr>
              <w:t>Sinh viên có kiến thức hoặc hiểu biết về các hoạt động NCKH của trường</w:t>
            </w:r>
          </w:p>
        </w:tc>
        <w:tc>
          <w:tcPr>
            <w:tcW w:w="1161" w:type="dxa"/>
          </w:tcPr>
          <w:p w14:paraId="3E6BAA3D" w14:textId="77777777" w:rsidR="00AF2118" w:rsidRPr="0092344F" w:rsidRDefault="00AF2118" w:rsidP="00AA7DFD">
            <w:pPr>
              <w:ind w:firstLine="0"/>
              <w:jc w:val="left"/>
              <w:rPr>
                <w:rFonts w:cs="Times New Roman"/>
                <w:szCs w:val="26"/>
              </w:rPr>
            </w:pPr>
            <w:r w:rsidRPr="0092344F">
              <w:rPr>
                <w:rFonts w:cs="Times New Roman"/>
                <w:szCs w:val="26"/>
              </w:rPr>
              <w:t>Nhị giá</w:t>
            </w:r>
          </w:p>
        </w:tc>
        <w:tc>
          <w:tcPr>
            <w:tcW w:w="3226" w:type="dxa"/>
          </w:tcPr>
          <w:p w14:paraId="7A78B351" w14:textId="77777777" w:rsidR="0083798A" w:rsidRPr="0083798A" w:rsidRDefault="0083798A" w:rsidP="00AA7DFD">
            <w:pPr>
              <w:ind w:firstLine="0"/>
              <w:jc w:val="left"/>
              <w:rPr>
                <w:rFonts w:cs="Times New Roman"/>
                <w:szCs w:val="26"/>
              </w:rPr>
            </w:pPr>
            <w:r>
              <w:rPr>
                <w:rFonts w:cs="Times New Roman"/>
                <w:szCs w:val="26"/>
              </w:rPr>
              <w:t xml:space="preserve">1. </w:t>
            </w:r>
            <w:r w:rsidRPr="0083798A">
              <w:rPr>
                <w:rFonts w:cs="Times New Roman"/>
                <w:szCs w:val="26"/>
              </w:rPr>
              <w:t>Có</w:t>
            </w:r>
          </w:p>
          <w:p w14:paraId="0A8394C7" w14:textId="038422D7" w:rsidR="00AF2118" w:rsidRPr="0083798A" w:rsidRDefault="0083798A" w:rsidP="00AA7DFD">
            <w:pPr>
              <w:ind w:firstLine="0"/>
              <w:jc w:val="left"/>
              <w:rPr>
                <w:rFonts w:cs="Times New Roman"/>
                <w:szCs w:val="26"/>
              </w:rPr>
            </w:pPr>
            <w:r>
              <w:rPr>
                <w:rFonts w:cs="Times New Roman"/>
                <w:szCs w:val="26"/>
              </w:rPr>
              <w:t xml:space="preserve">2. </w:t>
            </w:r>
            <w:r w:rsidRPr="0083798A">
              <w:rPr>
                <w:rFonts w:cs="Times New Roman"/>
                <w:szCs w:val="26"/>
              </w:rPr>
              <w:t>Không</w:t>
            </w:r>
          </w:p>
        </w:tc>
      </w:tr>
    </w:tbl>
    <w:p w14:paraId="00F8E06F" w14:textId="77777777" w:rsidR="00086BD3" w:rsidRDefault="00086BD3" w:rsidP="00086BD3">
      <w:pPr>
        <w:rPr>
          <w:rFonts w:cs="Times New Roman"/>
          <w:szCs w:val="26"/>
        </w:rPr>
      </w:pPr>
    </w:p>
    <w:p w14:paraId="12F6D644" w14:textId="77777777" w:rsidR="00736C6B" w:rsidRDefault="00736C6B" w:rsidP="00086BD3">
      <w:pPr>
        <w:rPr>
          <w:rFonts w:cs="Times New Roman"/>
          <w:szCs w:val="26"/>
        </w:rPr>
      </w:pPr>
    </w:p>
    <w:p w14:paraId="3EC682D8" w14:textId="77777777" w:rsidR="00736C6B" w:rsidRDefault="00736C6B" w:rsidP="00086BD3">
      <w:pPr>
        <w:rPr>
          <w:rFonts w:cs="Times New Roman"/>
          <w:szCs w:val="26"/>
        </w:rPr>
      </w:pPr>
    </w:p>
    <w:p w14:paraId="456472EA" w14:textId="77777777" w:rsidR="00736C6B" w:rsidRDefault="00736C6B" w:rsidP="00086BD3">
      <w:pPr>
        <w:rPr>
          <w:rFonts w:cs="Times New Roman"/>
          <w:szCs w:val="26"/>
        </w:rPr>
      </w:pPr>
    </w:p>
    <w:p w14:paraId="0DBDA90A" w14:textId="77777777" w:rsidR="00736C6B" w:rsidRDefault="00736C6B" w:rsidP="00086BD3">
      <w:pPr>
        <w:rPr>
          <w:rFonts w:cs="Times New Roman"/>
          <w:szCs w:val="26"/>
        </w:rPr>
      </w:pPr>
    </w:p>
    <w:p w14:paraId="1B1E413B" w14:textId="77777777" w:rsidR="00736C6B" w:rsidRDefault="00736C6B" w:rsidP="00086BD3">
      <w:pPr>
        <w:rPr>
          <w:rFonts w:cs="Times New Roman"/>
          <w:szCs w:val="26"/>
        </w:rPr>
      </w:pPr>
    </w:p>
    <w:p w14:paraId="4FE4393B" w14:textId="77777777" w:rsidR="00736C6B" w:rsidRDefault="00736C6B" w:rsidP="00086BD3">
      <w:pPr>
        <w:rPr>
          <w:rFonts w:cs="Times New Roman"/>
          <w:szCs w:val="26"/>
        </w:rPr>
      </w:pPr>
    </w:p>
    <w:p w14:paraId="4ABED046" w14:textId="77777777" w:rsidR="00736C6B" w:rsidRDefault="00736C6B" w:rsidP="00086BD3">
      <w:pPr>
        <w:rPr>
          <w:rFonts w:cs="Times New Roman"/>
          <w:szCs w:val="26"/>
        </w:rPr>
      </w:pPr>
    </w:p>
    <w:p w14:paraId="23FF2614" w14:textId="77777777" w:rsidR="00736C6B" w:rsidRDefault="00736C6B" w:rsidP="00086BD3">
      <w:pPr>
        <w:rPr>
          <w:rFonts w:cs="Times New Roman"/>
          <w:szCs w:val="26"/>
        </w:rPr>
      </w:pPr>
    </w:p>
    <w:p w14:paraId="0481ACF0" w14:textId="77777777" w:rsidR="00736C6B" w:rsidRDefault="00736C6B" w:rsidP="00086BD3">
      <w:pPr>
        <w:rPr>
          <w:rFonts w:cs="Times New Roman"/>
          <w:szCs w:val="26"/>
        </w:rPr>
      </w:pPr>
    </w:p>
    <w:p w14:paraId="70B1CF89" w14:textId="77777777" w:rsidR="00736C6B" w:rsidRDefault="00736C6B" w:rsidP="00086BD3">
      <w:pPr>
        <w:rPr>
          <w:rFonts w:cs="Times New Roman"/>
          <w:szCs w:val="26"/>
        </w:rPr>
      </w:pPr>
    </w:p>
    <w:p w14:paraId="60FCC697" w14:textId="77777777" w:rsidR="00736C6B" w:rsidRDefault="00736C6B" w:rsidP="00086BD3">
      <w:pPr>
        <w:rPr>
          <w:rFonts w:cs="Times New Roman"/>
          <w:szCs w:val="26"/>
        </w:rPr>
      </w:pPr>
    </w:p>
    <w:p w14:paraId="283E56B5" w14:textId="77777777" w:rsidR="00736C6B" w:rsidRPr="00086BD3" w:rsidRDefault="00736C6B" w:rsidP="00086BD3">
      <w:pPr>
        <w:rPr>
          <w:rFonts w:cs="Times New Roman"/>
          <w:szCs w:val="26"/>
        </w:rPr>
      </w:pPr>
    </w:p>
    <w:p w14:paraId="1E2F76BC" w14:textId="7194FB9D" w:rsidR="00AF2118" w:rsidRPr="0083798A" w:rsidRDefault="0083798A" w:rsidP="00FB32B8">
      <w:pPr>
        <w:pStyle w:val="oancuaDanhsach"/>
        <w:numPr>
          <w:ilvl w:val="2"/>
          <w:numId w:val="11"/>
        </w:numPr>
        <w:outlineLvl w:val="2"/>
        <w:rPr>
          <w:rFonts w:cs="Times New Roman"/>
          <w:b/>
          <w:bCs/>
          <w:i/>
          <w:iCs/>
          <w:szCs w:val="26"/>
        </w:rPr>
      </w:pPr>
      <w:bookmarkStart w:id="47" w:name="_Toc156588397"/>
      <w:r w:rsidRPr="0092344F">
        <w:rPr>
          <w:rFonts w:cs="Times New Roman"/>
          <w:b/>
          <w:bCs/>
          <w:i/>
          <w:iCs/>
          <w:szCs w:val="26"/>
        </w:rPr>
        <w:lastRenderedPageBreak/>
        <w:t xml:space="preserve">Biến số </w:t>
      </w:r>
      <w:r>
        <w:rPr>
          <w:rFonts w:cs="Times New Roman"/>
          <w:b/>
          <w:bCs/>
          <w:i/>
          <w:iCs/>
          <w:szCs w:val="26"/>
        </w:rPr>
        <w:t>thái độ</w:t>
      </w:r>
      <w:bookmarkEnd w:id="47"/>
    </w:p>
    <w:p w14:paraId="2B5608D6" w14:textId="0C1DDB02" w:rsidR="00C17EA3" w:rsidRPr="00CD74E1" w:rsidRDefault="00DC23E3" w:rsidP="00D3453E">
      <w:pPr>
        <w:pStyle w:val="Chuthich"/>
        <w:spacing w:after="0"/>
        <w:rPr>
          <w:rFonts w:cs="Times New Roman"/>
          <w:b w:val="0"/>
          <w:bCs/>
          <w:szCs w:val="26"/>
        </w:rPr>
      </w:pPr>
      <w:bookmarkStart w:id="48" w:name="_Toc156580018"/>
      <w:r w:rsidRPr="00CD74E1">
        <w:rPr>
          <w:bCs/>
        </w:rPr>
        <w:t xml:space="preserve">Bảng </w:t>
      </w:r>
      <w:r w:rsidR="00CD74E1" w:rsidRP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3</w:t>
      </w:r>
      <w:r w:rsidR="00482F89">
        <w:rPr>
          <w:b w:val="0"/>
          <w:bCs/>
        </w:rPr>
        <w:fldChar w:fldCharType="end"/>
      </w:r>
      <w:r w:rsidRPr="00CD74E1">
        <w:rPr>
          <w:bCs/>
        </w:rPr>
        <w:t>:</w:t>
      </w:r>
      <w:r w:rsidRPr="00CD74E1">
        <w:t xml:space="preserve"> Biến số thái độ</w:t>
      </w:r>
      <w:bookmarkEnd w:id="48"/>
    </w:p>
    <w:tbl>
      <w:tblPr>
        <w:tblStyle w:val="LiBang2"/>
        <w:tblW w:w="0" w:type="auto"/>
        <w:tblLook w:val="04A0" w:firstRow="1" w:lastRow="0" w:firstColumn="1" w:lastColumn="0" w:noHBand="0" w:noVBand="1"/>
      </w:tblPr>
      <w:tblGrid>
        <w:gridCol w:w="2262"/>
        <w:gridCol w:w="2755"/>
        <w:gridCol w:w="968"/>
        <w:gridCol w:w="2792"/>
      </w:tblGrid>
      <w:tr w:rsidR="00086BD3" w:rsidRPr="00086BD3" w14:paraId="223D654C" w14:textId="77777777" w:rsidTr="005211D8">
        <w:trPr>
          <w:trHeight w:val="990"/>
        </w:trPr>
        <w:tc>
          <w:tcPr>
            <w:tcW w:w="4240" w:type="dxa"/>
            <w:hideMark/>
          </w:tcPr>
          <w:p w14:paraId="7988D9D6" w14:textId="77777777" w:rsidR="00086BD3" w:rsidRPr="00086BD3" w:rsidRDefault="00086BD3" w:rsidP="00AA7DFD">
            <w:pPr>
              <w:ind w:firstLine="0"/>
              <w:rPr>
                <w:b/>
                <w:bCs/>
              </w:rPr>
            </w:pPr>
            <w:r w:rsidRPr="00086BD3">
              <w:rPr>
                <w:b/>
                <w:bCs/>
              </w:rPr>
              <w:t>Biến số</w:t>
            </w:r>
          </w:p>
        </w:tc>
        <w:tc>
          <w:tcPr>
            <w:tcW w:w="5440" w:type="dxa"/>
            <w:hideMark/>
          </w:tcPr>
          <w:p w14:paraId="1219D663" w14:textId="77777777" w:rsidR="00086BD3" w:rsidRPr="00086BD3" w:rsidRDefault="00086BD3" w:rsidP="00AA7DFD">
            <w:pPr>
              <w:ind w:firstLine="0"/>
              <w:rPr>
                <w:b/>
                <w:bCs/>
              </w:rPr>
            </w:pPr>
            <w:r w:rsidRPr="00086BD3">
              <w:rPr>
                <w:b/>
                <w:bCs/>
              </w:rPr>
              <w:t>Định nghĩa biến số</w:t>
            </w:r>
          </w:p>
        </w:tc>
        <w:tc>
          <w:tcPr>
            <w:tcW w:w="960" w:type="dxa"/>
            <w:hideMark/>
          </w:tcPr>
          <w:p w14:paraId="04426052" w14:textId="77777777" w:rsidR="00086BD3" w:rsidRPr="00086BD3" w:rsidRDefault="00086BD3" w:rsidP="00AA7DFD">
            <w:pPr>
              <w:ind w:firstLine="0"/>
              <w:rPr>
                <w:b/>
                <w:bCs/>
              </w:rPr>
            </w:pPr>
            <w:r w:rsidRPr="00086BD3">
              <w:rPr>
                <w:b/>
                <w:bCs/>
              </w:rPr>
              <w:t>Loại nghiên cứu</w:t>
            </w:r>
          </w:p>
        </w:tc>
        <w:tc>
          <w:tcPr>
            <w:tcW w:w="5680" w:type="dxa"/>
            <w:hideMark/>
          </w:tcPr>
          <w:p w14:paraId="0175E0CA" w14:textId="77777777" w:rsidR="00086BD3" w:rsidRPr="00086BD3" w:rsidRDefault="00086BD3" w:rsidP="00AA7DFD">
            <w:pPr>
              <w:ind w:firstLine="0"/>
              <w:rPr>
                <w:b/>
                <w:bCs/>
              </w:rPr>
            </w:pPr>
            <w:r w:rsidRPr="00086BD3">
              <w:rPr>
                <w:b/>
                <w:bCs/>
              </w:rPr>
              <w:t>Giá trị</w:t>
            </w:r>
          </w:p>
        </w:tc>
      </w:tr>
      <w:tr w:rsidR="00086BD3" w:rsidRPr="00086BD3" w14:paraId="1C6672F6" w14:textId="77777777" w:rsidTr="005211D8">
        <w:trPr>
          <w:trHeight w:val="330"/>
        </w:trPr>
        <w:tc>
          <w:tcPr>
            <w:tcW w:w="16320" w:type="dxa"/>
            <w:gridSpan w:val="4"/>
            <w:hideMark/>
          </w:tcPr>
          <w:p w14:paraId="2863EC21" w14:textId="77777777" w:rsidR="00086BD3" w:rsidRPr="00086BD3" w:rsidRDefault="00086BD3" w:rsidP="00AA7DFD">
            <w:pPr>
              <w:ind w:firstLine="0"/>
              <w:rPr>
                <w:b/>
                <w:bCs/>
              </w:rPr>
            </w:pPr>
            <w:r w:rsidRPr="00086BD3">
              <w:rPr>
                <w:b/>
                <w:bCs/>
              </w:rPr>
              <w:t>I. Sự hữu ích của nghiên cứu trong nghề điều dưỡng</w:t>
            </w:r>
          </w:p>
        </w:tc>
      </w:tr>
      <w:tr w:rsidR="00086BD3" w:rsidRPr="00086BD3" w14:paraId="56DE2AE4" w14:textId="77777777" w:rsidTr="005211D8">
        <w:trPr>
          <w:trHeight w:val="2310"/>
        </w:trPr>
        <w:tc>
          <w:tcPr>
            <w:tcW w:w="4240" w:type="dxa"/>
            <w:hideMark/>
          </w:tcPr>
          <w:p w14:paraId="215515B5" w14:textId="77777777" w:rsidR="00086BD3" w:rsidRPr="00086BD3" w:rsidRDefault="00086BD3" w:rsidP="00AA7DFD">
            <w:pPr>
              <w:ind w:firstLine="0"/>
            </w:pPr>
            <w:r w:rsidRPr="00086BD3">
              <w:t>Nghiên cứu khoa học rất hữu ích cho sự nghiệp của tôi</w:t>
            </w:r>
          </w:p>
        </w:tc>
        <w:tc>
          <w:tcPr>
            <w:tcW w:w="5440" w:type="dxa"/>
            <w:hideMark/>
          </w:tcPr>
          <w:p w14:paraId="582E83C7" w14:textId="77777777" w:rsidR="00086BD3" w:rsidRPr="00086BD3" w:rsidRDefault="00086BD3" w:rsidP="00AA7DFD">
            <w:pPr>
              <w:ind w:firstLine="0"/>
            </w:pPr>
            <w:r w:rsidRPr="00086BD3">
              <w:t>Sinh viên cảm thấy NCKH rất hữu ích cho công việc của mình trong tương lai.</w:t>
            </w:r>
          </w:p>
        </w:tc>
        <w:tc>
          <w:tcPr>
            <w:tcW w:w="960" w:type="dxa"/>
            <w:hideMark/>
          </w:tcPr>
          <w:p w14:paraId="0B824246" w14:textId="77777777" w:rsidR="00086BD3" w:rsidRPr="00086BD3" w:rsidRDefault="00086BD3" w:rsidP="00AA7DFD">
            <w:pPr>
              <w:ind w:firstLine="0"/>
            </w:pPr>
            <w:r w:rsidRPr="00086BD3">
              <w:t>Biến thứ tự</w:t>
            </w:r>
          </w:p>
        </w:tc>
        <w:tc>
          <w:tcPr>
            <w:tcW w:w="5680" w:type="dxa"/>
            <w:hideMark/>
          </w:tcPr>
          <w:p w14:paraId="1F35327A"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4988881" w14:textId="77777777" w:rsidTr="005211D8">
        <w:trPr>
          <w:trHeight w:val="2310"/>
        </w:trPr>
        <w:tc>
          <w:tcPr>
            <w:tcW w:w="4240" w:type="dxa"/>
            <w:hideMark/>
          </w:tcPr>
          <w:p w14:paraId="24204BFD" w14:textId="77777777" w:rsidR="00086BD3" w:rsidRPr="00086BD3" w:rsidRDefault="00086BD3" w:rsidP="00AA7DFD">
            <w:pPr>
              <w:ind w:firstLine="0"/>
            </w:pPr>
            <w:r w:rsidRPr="00086BD3">
              <w:t>Nghiên cứu khoa học không liên quan đến cuộc sống của tôi</w:t>
            </w:r>
          </w:p>
        </w:tc>
        <w:tc>
          <w:tcPr>
            <w:tcW w:w="5440" w:type="dxa"/>
            <w:hideMark/>
          </w:tcPr>
          <w:p w14:paraId="060FF69D" w14:textId="77777777" w:rsidR="00086BD3" w:rsidRPr="00086BD3" w:rsidRDefault="00086BD3" w:rsidP="00AA7DFD">
            <w:pPr>
              <w:ind w:firstLine="0"/>
            </w:pPr>
            <w:r w:rsidRPr="00086BD3">
              <w:t>Sinh viên cảm thấy NCKH không liên quan đến cuộc sống của mình.</w:t>
            </w:r>
          </w:p>
        </w:tc>
        <w:tc>
          <w:tcPr>
            <w:tcW w:w="960" w:type="dxa"/>
            <w:hideMark/>
          </w:tcPr>
          <w:p w14:paraId="2D74A660" w14:textId="77777777" w:rsidR="00086BD3" w:rsidRPr="00086BD3" w:rsidRDefault="00086BD3" w:rsidP="00AA7DFD">
            <w:pPr>
              <w:ind w:firstLine="0"/>
            </w:pPr>
            <w:r w:rsidRPr="00086BD3">
              <w:t>Biến thứ tự</w:t>
            </w:r>
          </w:p>
        </w:tc>
        <w:tc>
          <w:tcPr>
            <w:tcW w:w="5680" w:type="dxa"/>
            <w:hideMark/>
          </w:tcPr>
          <w:p w14:paraId="6F1F7355"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17A6C2AB" w14:textId="77777777" w:rsidTr="005211D8">
        <w:trPr>
          <w:trHeight w:val="2310"/>
        </w:trPr>
        <w:tc>
          <w:tcPr>
            <w:tcW w:w="4240" w:type="dxa"/>
            <w:hideMark/>
          </w:tcPr>
          <w:p w14:paraId="0AB983D3" w14:textId="77777777" w:rsidR="00086BD3" w:rsidRPr="00086BD3" w:rsidRDefault="00086BD3" w:rsidP="00AA7DFD">
            <w:pPr>
              <w:ind w:firstLine="0"/>
            </w:pPr>
            <w:r w:rsidRPr="00086BD3">
              <w:t>Nghiên cứu khoa học không thể thiếu trong đào tạo chuyên môn</w:t>
            </w:r>
          </w:p>
        </w:tc>
        <w:tc>
          <w:tcPr>
            <w:tcW w:w="5440" w:type="dxa"/>
            <w:hideMark/>
          </w:tcPr>
          <w:p w14:paraId="0A02E9A8" w14:textId="77777777" w:rsidR="00086BD3" w:rsidRPr="00086BD3" w:rsidRDefault="00086BD3" w:rsidP="00AA7DFD">
            <w:pPr>
              <w:ind w:firstLine="0"/>
            </w:pPr>
            <w:r w:rsidRPr="00086BD3">
              <w:t>Sinh viên cảm thấy NCKH là yếu tố không thể thiếu trong đào tạo chuyên môn.</w:t>
            </w:r>
          </w:p>
        </w:tc>
        <w:tc>
          <w:tcPr>
            <w:tcW w:w="960" w:type="dxa"/>
            <w:hideMark/>
          </w:tcPr>
          <w:p w14:paraId="2CCA87C2" w14:textId="77777777" w:rsidR="00086BD3" w:rsidRPr="00086BD3" w:rsidRDefault="00086BD3" w:rsidP="00AA7DFD">
            <w:pPr>
              <w:ind w:firstLine="0"/>
            </w:pPr>
            <w:r w:rsidRPr="00086BD3">
              <w:t>Biến thứ tự</w:t>
            </w:r>
          </w:p>
        </w:tc>
        <w:tc>
          <w:tcPr>
            <w:tcW w:w="5680" w:type="dxa"/>
            <w:hideMark/>
          </w:tcPr>
          <w:p w14:paraId="70C6DA04"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C42DEA" w14:textId="77777777" w:rsidTr="005211D8">
        <w:trPr>
          <w:trHeight w:val="2310"/>
        </w:trPr>
        <w:tc>
          <w:tcPr>
            <w:tcW w:w="4240" w:type="dxa"/>
            <w:hideMark/>
          </w:tcPr>
          <w:p w14:paraId="7386CD4B" w14:textId="77777777" w:rsidR="00086BD3" w:rsidRPr="00086BD3" w:rsidRDefault="00086BD3" w:rsidP="00AA7DFD">
            <w:pPr>
              <w:ind w:firstLine="0"/>
            </w:pPr>
            <w:r w:rsidRPr="00086BD3">
              <w:t>Nghiên cứu khoa học nên được dạy cho tất cả sinh viên</w:t>
            </w:r>
          </w:p>
        </w:tc>
        <w:tc>
          <w:tcPr>
            <w:tcW w:w="5440" w:type="dxa"/>
            <w:hideMark/>
          </w:tcPr>
          <w:p w14:paraId="157EB8C6" w14:textId="77777777" w:rsidR="00086BD3" w:rsidRPr="00086BD3" w:rsidRDefault="00086BD3" w:rsidP="00AA7DFD">
            <w:pPr>
              <w:ind w:firstLine="0"/>
            </w:pPr>
            <w:r w:rsidRPr="00086BD3">
              <w:t>Sinh viên cảm thấy việc tích lũy kiến thức về NCKH là cần thiết.</w:t>
            </w:r>
          </w:p>
        </w:tc>
        <w:tc>
          <w:tcPr>
            <w:tcW w:w="960" w:type="dxa"/>
            <w:hideMark/>
          </w:tcPr>
          <w:p w14:paraId="39834797" w14:textId="77777777" w:rsidR="00086BD3" w:rsidRPr="00086BD3" w:rsidRDefault="00086BD3" w:rsidP="00AA7DFD">
            <w:pPr>
              <w:ind w:firstLine="0"/>
            </w:pPr>
            <w:r w:rsidRPr="00086BD3">
              <w:t>Biến thứ tự</w:t>
            </w:r>
          </w:p>
        </w:tc>
        <w:tc>
          <w:tcPr>
            <w:tcW w:w="5680" w:type="dxa"/>
            <w:hideMark/>
          </w:tcPr>
          <w:p w14:paraId="7C5E4684"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A78FB2" w14:textId="77777777" w:rsidTr="005211D8">
        <w:trPr>
          <w:trHeight w:val="2310"/>
        </w:trPr>
        <w:tc>
          <w:tcPr>
            <w:tcW w:w="4240" w:type="dxa"/>
            <w:hideMark/>
          </w:tcPr>
          <w:p w14:paraId="4C223C81" w14:textId="77777777" w:rsidR="00086BD3" w:rsidRPr="00086BD3" w:rsidRDefault="00086BD3" w:rsidP="00AA7DFD">
            <w:pPr>
              <w:ind w:firstLine="0"/>
            </w:pPr>
            <w:r w:rsidRPr="00086BD3">
              <w:lastRenderedPageBreak/>
              <w:t>Nghiên cứu khoa học hữu ích cho mọi chuyên gia</w:t>
            </w:r>
          </w:p>
        </w:tc>
        <w:tc>
          <w:tcPr>
            <w:tcW w:w="5440" w:type="dxa"/>
            <w:hideMark/>
          </w:tcPr>
          <w:p w14:paraId="5877FA2D" w14:textId="77777777" w:rsidR="00086BD3" w:rsidRPr="00086BD3" w:rsidRDefault="00086BD3" w:rsidP="00AA7DFD">
            <w:pPr>
              <w:ind w:firstLine="0"/>
            </w:pPr>
            <w:r w:rsidRPr="00086BD3">
              <w:t>Sinh viên cảm thấy NCKH rất có ích cho mọi chuyên gia.</w:t>
            </w:r>
          </w:p>
        </w:tc>
        <w:tc>
          <w:tcPr>
            <w:tcW w:w="960" w:type="dxa"/>
            <w:hideMark/>
          </w:tcPr>
          <w:p w14:paraId="0DC57DF9" w14:textId="77777777" w:rsidR="00086BD3" w:rsidRPr="00086BD3" w:rsidRDefault="00086BD3" w:rsidP="00AA7DFD">
            <w:pPr>
              <w:ind w:firstLine="0"/>
            </w:pPr>
            <w:r w:rsidRPr="00086BD3">
              <w:t>Biến thứ tự</w:t>
            </w:r>
          </w:p>
        </w:tc>
        <w:tc>
          <w:tcPr>
            <w:tcW w:w="5680" w:type="dxa"/>
            <w:hideMark/>
          </w:tcPr>
          <w:p w14:paraId="6C7E62F7"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1242019" w14:textId="77777777" w:rsidTr="005211D8">
        <w:trPr>
          <w:trHeight w:val="2310"/>
        </w:trPr>
        <w:tc>
          <w:tcPr>
            <w:tcW w:w="4240" w:type="dxa"/>
            <w:hideMark/>
          </w:tcPr>
          <w:p w14:paraId="02408426" w14:textId="77777777" w:rsidR="00086BD3" w:rsidRPr="00086BD3" w:rsidRDefault="00086BD3" w:rsidP="00AA7DFD">
            <w:pPr>
              <w:ind w:firstLine="0"/>
            </w:pPr>
            <w:r w:rsidRPr="00086BD3">
              <w:t>Nghiên cứu khoa học rất có giá trị</w:t>
            </w:r>
          </w:p>
        </w:tc>
        <w:tc>
          <w:tcPr>
            <w:tcW w:w="5440" w:type="dxa"/>
            <w:hideMark/>
          </w:tcPr>
          <w:p w14:paraId="001A492D" w14:textId="77777777" w:rsidR="00086BD3" w:rsidRPr="00086BD3" w:rsidRDefault="00086BD3" w:rsidP="00AA7DFD">
            <w:pPr>
              <w:ind w:firstLine="0"/>
            </w:pPr>
            <w:r w:rsidRPr="00086BD3">
              <w:t>Sinh viên cảm thấy NCKH rất có giá trị.</w:t>
            </w:r>
          </w:p>
        </w:tc>
        <w:tc>
          <w:tcPr>
            <w:tcW w:w="960" w:type="dxa"/>
            <w:hideMark/>
          </w:tcPr>
          <w:p w14:paraId="0B75ECA4" w14:textId="77777777" w:rsidR="00086BD3" w:rsidRPr="00086BD3" w:rsidRDefault="00086BD3" w:rsidP="00AA7DFD">
            <w:pPr>
              <w:ind w:firstLine="0"/>
            </w:pPr>
            <w:r w:rsidRPr="00086BD3">
              <w:t>Biến thứ tự</w:t>
            </w:r>
          </w:p>
        </w:tc>
        <w:tc>
          <w:tcPr>
            <w:tcW w:w="5680" w:type="dxa"/>
            <w:hideMark/>
          </w:tcPr>
          <w:p w14:paraId="4603F6E9"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3A10618" w14:textId="77777777" w:rsidTr="005211D8">
        <w:trPr>
          <w:trHeight w:val="2310"/>
        </w:trPr>
        <w:tc>
          <w:tcPr>
            <w:tcW w:w="4240" w:type="dxa"/>
            <w:hideMark/>
          </w:tcPr>
          <w:p w14:paraId="01F020E0" w14:textId="77777777" w:rsidR="00086BD3" w:rsidRPr="00086BD3" w:rsidRDefault="00086BD3" w:rsidP="00AA7DFD">
            <w:pPr>
              <w:ind w:firstLine="0"/>
            </w:pPr>
            <w:r w:rsidRPr="00086BD3">
              <w:t>Tôi sẽ sử dụng các cách tiếp cận nghiên cứu khoa học trong chuyên môn của mình</w:t>
            </w:r>
          </w:p>
        </w:tc>
        <w:tc>
          <w:tcPr>
            <w:tcW w:w="5440" w:type="dxa"/>
            <w:hideMark/>
          </w:tcPr>
          <w:p w14:paraId="7429D0EB" w14:textId="77777777" w:rsidR="00086BD3" w:rsidRPr="00086BD3" w:rsidRDefault="00086BD3" w:rsidP="00AA7DFD">
            <w:pPr>
              <w:ind w:firstLine="0"/>
            </w:pPr>
            <w:r w:rsidRPr="00086BD3">
              <w:t>Sinh viên cảm thấy mình sẽ muốn sử dụng các cách tiếp cận NCKH trong chuyên môn của chính mình.</w:t>
            </w:r>
          </w:p>
        </w:tc>
        <w:tc>
          <w:tcPr>
            <w:tcW w:w="960" w:type="dxa"/>
            <w:hideMark/>
          </w:tcPr>
          <w:p w14:paraId="0340B346" w14:textId="77777777" w:rsidR="00086BD3" w:rsidRPr="00086BD3" w:rsidRDefault="00086BD3" w:rsidP="00AA7DFD">
            <w:pPr>
              <w:ind w:firstLine="0"/>
            </w:pPr>
            <w:r w:rsidRPr="00086BD3">
              <w:t>Biến thứ tự</w:t>
            </w:r>
          </w:p>
        </w:tc>
        <w:tc>
          <w:tcPr>
            <w:tcW w:w="5680" w:type="dxa"/>
            <w:hideMark/>
          </w:tcPr>
          <w:p w14:paraId="642A3E33"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0298513D" w14:textId="77777777" w:rsidTr="005211D8">
        <w:trPr>
          <w:trHeight w:val="2310"/>
        </w:trPr>
        <w:tc>
          <w:tcPr>
            <w:tcW w:w="4240" w:type="dxa"/>
            <w:hideMark/>
          </w:tcPr>
          <w:p w14:paraId="13738FDA" w14:textId="77777777" w:rsidR="00086BD3" w:rsidRPr="00086BD3" w:rsidRDefault="00086BD3" w:rsidP="00AA7DFD">
            <w:pPr>
              <w:ind w:firstLine="0"/>
            </w:pPr>
            <w:r w:rsidRPr="00086BD3">
              <w:t>Các kỹ năng tôi có được trong nghiên cứu khoa học sẽ rất hữu ích cho tương lai</w:t>
            </w:r>
          </w:p>
        </w:tc>
        <w:tc>
          <w:tcPr>
            <w:tcW w:w="5440" w:type="dxa"/>
            <w:hideMark/>
          </w:tcPr>
          <w:p w14:paraId="53625C76" w14:textId="77777777" w:rsidR="00086BD3" w:rsidRPr="00086BD3" w:rsidRDefault="00086BD3" w:rsidP="00AA7DFD">
            <w:pPr>
              <w:ind w:firstLine="0"/>
            </w:pPr>
            <w:r w:rsidRPr="00086BD3">
              <w:t>Sinh viên cảm thấy các kỹ năng mà họ tích lũy khi NCKH rất hữu ích cho tương lai của họ.</w:t>
            </w:r>
          </w:p>
        </w:tc>
        <w:tc>
          <w:tcPr>
            <w:tcW w:w="960" w:type="dxa"/>
            <w:hideMark/>
          </w:tcPr>
          <w:p w14:paraId="7F81F288" w14:textId="77777777" w:rsidR="00086BD3" w:rsidRPr="00086BD3" w:rsidRDefault="00086BD3" w:rsidP="00AA7DFD">
            <w:pPr>
              <w:ind w:firstLine="0"/>
            </w:pPr>
            <w:r w:rsidRPr="00086BD3">
              <w:t>Biến thứ tự</w:t>
            </w:r>
          </w:p>
        </w:tc>
        <w:tc>
          <w:tcPr>
            <w:tcW w:w="5680" w:type="dxa"/>
            <w:hideMark/>
          </w:tcPr>
          <w:p w14:paraId="3742392D"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7ADC3D3" w14:textId="77777777" w:rsidTr="005211D8">
        <w:trPr>
          <w:trHeight w:val="2310"/>
        </w:trPr>
        <w:tc>
          <w:tcPr>
            <w:tcW w:w="4240" w:type="dxa"/>
            <w:hideMark/>
          </w:tcPr>
          <w:p w14:paraId="28713521" w14:textId="77777777" w:rsidR="00086BD3" w:rsidRPr="00086BD3" w:rsidRDefault="00086BD3" w:rsidP="00AA7DFD">
            <w:pPr>
              <w:ind w:firstLine="0"/>
            </w:pPr>
            <w:r w:rsidRPr="00086BD3">
              <w:t>Kiến thức từ nghiên cứu khoa học rất hữu ích như kỹ năng viết</w:t>
            </w:r>
          </w:p>
        </w:tc>
        <w:tc>
          <w:tcPr>
            <w:tcW w:w="5440" w:type="dxa"/>
            <w:hideMark/>
          </w:tcPr>
          <w:p w14:paraId="1A0FEDAA" w14:textId="77777777" w:rsidR="00086BD3" w:rsidRPr="00086BD3" w:rsidRDefault="00086BD3" w:rsidP="00AA7DFD">
            <w:pPr>
              <w:ind w:firstLine="0"/>
            </w:pPr>
            <w:r w:rsidRPr="00086BD3">
              <w:t>Sinh viên cảm thấy NCKH đem lại rất nhiều kỹ năng bổ ích như kỹ năng viết.</w:t>
            </w:r>
          </w:p>
        </w:tc>
        <w:tc>
          <w:tcPr>
            <w:tcW w:w="960" w:type="dxa"/>
            <w:hideMark/>
          </w:tcPr>
          <w:p w14:paraId="701D3F7D" w14:textId="77777777" w:rsidR="00086BD3" w:rsidRPr="00086BD3" w:rsidRDefault="00086BD3" w:rsidP="00AA7DFD">
            <w:pPr>
              <w:ind w:firstLine="0"/>
            </w:pPr>
            <w:r w:rsidRPr="00086BD3">
              <w:t>Biến thứ tự</w:t>
            </w:r>
          </w:p>
        </w:tc>
        <w:tc>
          <w:tcPr>
            <w:tcW w:w="5680" w:type="dxa"/>
            <w:hideMark/>
          </w:tcPr>
          <w:p w14:paraId="2D19891C"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9C71323" w14:textId="77777777" w:rsidTr="005211D8">
        <w:trPr>
          <w:trHeight w:val="2310"/>
        </w:trPr>
        <w:tc>
          <w:tcPr>
            <w:tcW w:w="4240" w:type="dxa"/>
            <w:hideMark/>
          </w:tcPr>
          <w:p w14:paraId="703E4885" w14:textId="77777777" w:rsidR="00086BD3" w:rsidRPr="00086BD3" w:rsidRDefault="00086BD3" w:rsidP="00AA7DFD">
            <w:pPr>
              <w:ind w:firstLine="0"/>
            </w:pPr>
            <w:r w:rsidRPr="00086BD3">
              <w:lastRenderedPageBreak/>
              <w:t>Nghiên cứu khoa học kết nối với lĩnh vực học tập của tôi</w:t>
            </w:r>
          </w:p>
        </w:tc>
        <w:tc>
          <w:tcPr>
            <w:tcW w:w="5440" w:type="dxa"/>
            <w:hideMark/>
          </w:tcPr>
          <w:p w14:paraId="2071127A" w14:textId="77777777" w:rsidR="00086BD3" w:rsidRPr="00086BD3" w:rsidRDefault="00086BD3" w:rsidP="00AA7DFD">
            <w:pPr>
              <w:ind w:firstLine="0"/>
            </w:pPr>
            <w:r w:rsidRPr="00086BD3">
              <w:t>Sinh viên cảm thấy NCKH kết nối với lĩnh vực học tập mà sinh viên đang theo học.</w:t>
            </w:r>
          </w:p>
        </w:tc>
        <w:tc>
          <w:tcPr>
            <w:tcW w:w="960" w:type="dxa"/>
            <w:hideMark/>
          </w:tcPr>
          <w:p w14:paraId="2CDE850C" w14:textId="77777777" w:rsidR="00086BD3" w:rsidRPr="00086BD3" w:rsidRDefault="00086BD3" w:rsidP="00AA7DFD">
            <w:pPr>
              <w:ind w:firstLine="0"/>
            </w:pPr>
            <w:r w:rsidRPr="00086BD3">
              <w:t>Biến thứ tự</w:t>
            </w:r>
          </w:p>
        </w:tc>
        <w:tc>
          <w:tcPr>
            <w:tcW w:w="5680" w:type="dxa"/>
            <w:hideMark/>
          </w:tcPr>
          <w:p w14:paraId="2AB486F5" w14:textId="77777777" w:rsid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p w14:paraId="34BD3DE1" w14:textId="77777777" w:rsidR="00C72242" w:rsidRDefault="00C72242" w:rsidP="00AA7DFD">
            <w:pPr>
              <w:ind w:firstLine="0"/>
            </w:pPr>
          </w:p>
          <w:p w14:paraId="0787A20D" w14:textId="77777777" w:rsidR="00C72242" w:rsidRDefault="00C72242" w:rsidP="00AA7DFD">
            <w:pPr>
              <w:ind w:firstLine="0"/>
            </w:pPr>
          </w:p>
          <w:p w14:paraId="0750C8A0" w14:textId="77777777" w:rsidR="00C72242" w:rsidRDefault="00C72242" w:rsidP="00AA7DFD">
            <w:pPr>
              <w:ind w:firstLine="0"/>
            </w:pPr>
          </w:p>
          <w:p w14:paraId="019059C3" w14:textId="77777777" w:rsidR="00C72242" w:rsidRDefault="00C72242" w:rsidP="00AA7DFD">
            <w:pPr>
              <w:ind w:firstLine="0"/>
            </w:pPr>
          </w:p>
          <w:p w14:paraId="64BFD999" w14:textId="77777777" w:rsidR="00C72242" w:rsidRDefault="00C72242" w:rsidP="00AA7DFD">
            <w:pPr>
              <w:ind w:firstLine="0"/>
            </w:pPr>
          </w:p>
          <w:p w14:paraId="6E77DA9B" w14:textId="77777777" w:rsidR="00C72242" w:rsidRDefault="00C72242" w:rsidP="00AA7DFD">
            <w:pPr>
              <w:ind w:firstLine="0"/>
            </w:pPr>
          </w:p>
          <w:p w14:paraId="33680C91" w14:textId="77777777" w:rsidR="00C72242" w:rsidRDefault="00C72242" w:rsidP="00AA7DFD">
            <w:pPr>
              <w:ind w:firstLine="0"/>
            </w:pPr>
          </w:p>
          <w:p w14:paraId="37084E3A" w14:textId="77777777" w:rsidR="00C72242" w:rsidRDefault="00C72242" w:rsidP="00AA7DFD">
            <w:pPr>
              <w:ind w:firstLine="0"/>
            </w:pPr>
          </w:p>
          <w:p w14:paraId="6FA2F612" w14:textId="39B6DB50" w:rsidR="00C72242" w:rsidRPr="00086BD3" w:rsidRDefault="00C72242" w:rsidP="00AA7DFD">
            <w:pPr>
              <w:ind w:firstLine="0"/>
            </w:pPr>
          </w:p>
        </w:tc>
      </w:tr>
      <w:tr w:rsidR="00086BD3" w:rsidRPr="00086BD3" w14:paraId="470F146D" w14:textId="77777777" w:rsidTr="005211D8">
        <w:trPr>
          <w:trHeight w:val="330"/>
        </w:trPr>
        <w:tc>
          <w:tcPr>
            <w:tcW w:w="16320" w:type="dxa"/>
            <w:gridSpan w:val="4"/>
            <w:hideMark/>
          </w:tcPr>
          <w:p w14:paraId="453616A2" w14:textId="77777777" w:rsidR="00086BD3" w:rsidRPr="00086BD3" w:rsidRDefault="00086BD3" w:rsidP="00AA7DFD">
            <w:pPr>
              <w:ind w:firstLine="0"/>
              <w:rPr>
                <w:b/>
                <w:bCs/>
              </w:rPr>
            </w:pPr>
            <w:r w:rsidRPr="00086BD3">
              <w:rPr>
                <w:b/>
                <w:bCs/>
              </w:rPr>
              <w:t>II. Những sự lo lắng trong nghiên cứu</w:t>
            </w:r>
          </w:p>
        </w:tc>
      </w:tr>
      <w:tr w:rsidR="00086BD3" w:rsidRPr="00086BD3" w14:paraId="4F798CAF" w14:textId="77777777" w:rsidTr="005211D8">
        <w:trPr>
          <w:trHeight w:val="2310"/>
        </w:trPr>
        <w:tc>
          <w:tcPr>
            <w:tcW w:w="4240" w:type="dxa"/>
            <w:hideMark/>
          </w:tcPr>
          <w:p w14:paraId="288F6FB1" w14:textId="77777777" w:rsidR="00086BD3" w:rsidRPr="00086BD3" w:rsidRDefault="00086BD3" w:rsidP="00AA7DFD">
            <w:pPr>
              <w:ind w:firstLine="0"/>
            </w:pPr>
            <w:r w:rsidRPr="00086BD3">
              <w:t>Nghiên cứu khoa học làm tôi lo lắng</w:t>
            </w:r>
          </w:p>
        </w:tc>
        <w:tc>
          <w:tcPr>
            <w:tcW w:w="5440" w:type="dxa"/>
            <w:hideMark/>
          </w:tcPr>
          <w:p w14:paraId="21BCA7D4" w14:textId="77777777" w:rsidR="00086BD3" w:rsidRPr="00086BD3" w:rsidRDefault="00086BD3" w:rsidP="00AA7DFD">
            <w:pPr>
              <w:ind w:firstLine="0"/>
            </w:pPr>
            <w:r w:rsidRPr="00086BD3">
              <w:t>Sinh viên cảm thấy lo lắng khi làm NCKH.</w:t>
            </w:r>
          </w:p>
        </w:tc>
        <w:tc>
          <w:tcPr>
            <w:tcW w:w="960" w:type="dxa"/>
            <w:hideMark/>
          </w:tcPr>
          <w:p w14:paraId="5D7F3147" w14:textId="77777777" w:rsidR="00086BD3" w:rsidRPr="00086BD3" w:rsidRDefault="00086BD3" w:rsidP="00AA7DFD">
            <w:pPr>
              <w:ind w:firstLine="0"/>
            </w:pPr>
            <w:r w:rsidRPr="00086BD3">
              <w:t>Biến thứ tự</w:t>
            </w:r>
          </w:p>
        </w:tc>
        <w:tc>
          <w:tcPr>
            <w:tcW w:w="5680" w:type="dxa"/>
            <w:hideMark/>
          </w:tcPr>
          <w:p w14:paraId="739252A6"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83719F7" w14:textId="77777777" w:rsidTr="005211D8">
        <w:trPr>
          <w:trHeight w:val="2310"/>
        </w:trPr>
        <w:tc>
          <w:tcPr>
            <w:tcW w:w="4240" w:type="dxa"/>
            <w:hideMark/>
          </w:tcPr>
          <w:p w14:paraId="05170273" w14:textId="77777777" w:rsidR="00086BD3" w:rsidRPr="00086BD3" w:rsidRDefault="00086BD3" w:rsidP="00AA7DFD">
            <w:pPr>
              <w:ind w:firstLine="0"/>
            </w:pPr>
            <w:r w:rsidRPr="00086BD3">
              <w:t>Nghiên cứu khoa học rất căng thẳng</w:t>
            </w:r>
          </w:p>
        </w:tc>
        <w:tc>
          <w:tcPr>
            <w:tcW w:w="5440" w:type="dxa"/>
            <w:hideMark/>
          </w:tcPr>
          <w:p w14:paraId="5EC5A654" w14:textId="77777777" w:rsidR="00086BD3" w:rsidRPr="00086BD3" w:rsidRDefault="00086BD3" w:rsidP="00AA7DFD">
            <w:pPr>
              <w:ind w:firstLine="0"/>
            </w:pPr>
            <w:r w:rsidRPr="00086BD3">
              <w:t>Sinh viên cảm thấy làm NCKH rất căng thẳng.</w:t>
            </w:r>
          </w:p>
        </w:tc>
        <w:tc>
          <w:tcPr>
            <w:tcW w:w="960" w:type="dxa"/>
            <w:hideMark/>
          </w:tcPr>
          <w:p w14:paraId="5F8AD954" w14:textId="77777777" w:rsidR="00086BD3" w:rsidRPr="00086BD3" w:rsidRDefault="00086BD3" w:rsidP="00AA7DFD">
            <w:pPr>
              <w:ind w:firstLine="0"/>
            </w:pPr>
            <w:r w:rsidRPr="00086BD3">
              <w:t>Biến thứ tự</w:t>
            </w:r>
          </w:p>
        </w:tc>
        <w:tc>
          <w:tcPr>
            <w:tcW w:w="5680" w:type="dxa"/>
            <w:hideMark/>
          </w:tcPr>
          <w:p w14:paraId="6CC04C2C"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63BE3B5" w14:textId="77777777" w:rsidTr="005211D8">
        <w:trPr>
          <w:trHeight w:val="2310"/>
        </w:trPr>
        <w:tc>
          <w:tcPr>
            <w:tcW w:w="4240" w:type="dxa"/>
            <w:hideMark/>
          </w:tcPr>
          <w:p w14:paraId="64EBD472" w14:textId="77777777" w:rsidR="00086BD3" w:rsidRPr="00086BD3" w:rsidRDefault="00086BD3" w:rsidP="00AA7DFD">
            <w:pPr>
              <w:ind w:firstLine="0"/>
            </w:pPr>
            <w:r w:rsidRPr="00086BD3">
              <w:lastRenderedPageBreak/>
              <w:t>Nghiên cứu khoa học làm tôi lo sợ</w:t>
            </w:r>
          </w:p>
        </w:tc>
        <w:tc>
          <w:tcPr>
            <w:tcW w:w="5440" w:type="dxa"/>
            <w:hideMark/>
          </w:tcPr>
          <w:p w14:paraId="464210B3" w14:textId="77777777" w:rsidR="00086BD3" w:rsidRPr="00086BD3" w:rsidRDefault="00086BD3" w:rsidP="00AA7DFD">
            <w:pPr>
              <w:ind w:firstLine="0"/>
            </w:pPr>
            <w:r w:rsidRPr="00086BD3">
              <w:t>Sinh viên cảm thấy sợ NCKH.</w:t>
            </w:r>
          </w:p>
        </w:tc>
        <w:tc>
          <w:tcPr>
            <w:tcW w:w="960" w:type="dxa"/>
            <w:hideMark/>
          </w:tcPr>
          <w:p w14:paraId="6F878375" w14:textId="77777777" w:rsidR="00086BD3" w:rsidRPr="00086BD3" w:rsidRDefault="00086BD3" w:rsidP="00AA7DFD">
            <w:pPr>
              <w:ind w:firstLine="0"/>
            </w:pPr>
            <w:r w:rsidRPr="00086BD3">
              <w:t>Biến thứ tự</w:t>
            </w:r>
          </w:p>
        </w:tc>
        <w:tc>
          <w:tcPr>
            <w:tcW w:w="5680" w:type="dxa"/>
            <w:hideMark/>
          </w:tcPr>
          <w:p w14:paraId="3CCB16F1"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AC5E4AA" w14:textId="77777777" w:rsidTr="005211D8">
        <w:trPr>
          <w:trHeight w:val="2310"/>
        </w:trPr>
        <w:tc>
          <w:tcPr>
            <w:tcW w:w="4240" w:type="dxa"/>
            <w:hideMark/>
          </w:tcPr>
          <w:p w14:paraId="529B6D85" w14:textId="77777777" w:rsidR="00086BD3" w:rsidRPr="00086BD3" w:rsidRDefault="00086BD3" w:rsidP="00AA7DFD">
            <w:pPr>
              <w:ind w:firstLine="0"/>
            </w:pPr>
            <w:r w:rsidRPr="00086BD3">
              <w:t>Nghiên cứu khoa học làm tôi băn khoăn</w:t>
            </w:r>
          </w:p>
        </w:tc>
        <w:tc>
          <w:tcPr>
            <w:tcW w:w="5440" w:type="dxa"/>
            <w:hideMark/>
          </w:tcPr>
          <w:p w14:paraId="2FC56E32" w14:textId="77777777" w:rsidR="00086BD3" w:rsidRPr="00086BD3" w:rsidRDefault="00086BD3" w:rsidP="00AA7DFD">
            <w:pPr>
              <w:ind w:firstLine="0"/>
            </w:pPr>
            <w:r w:rsidRPr="00086BD3">
              <w:t>Sinh viên cảm thấy băn khoăn về NCKH.</w:t>
            </w:r>
          </w:p>
        </w:tc>
        <w:tc>
          <w:tcPr>
            <w:tcW w:w="960" w:type="dxa"/>
            <w:hideMark/>
          </w:tcPr>
          <w:p w14:paraId="442136B3" w14:textId="77777777" w:rsidR="00086BD3" w:rsidRPr="00086BD3" w:rsidRDefault="00086BD3" w:rsidP="00AA7DFD">
            <w:pPr>
              <w:ind w:firstLine="0"/>
            </w:pPr>
            <w:r w:rsidRPr="00086BD3">
              <w:t>Biến thứ tự</w:t>
            </w:r>
          </w:p>
        </w:tc>
        <w:tc>
          <w:tcPr>
            <w:tcW w:w="5680" w:type="dxa"/>
            <w:hideMark/>
          </w:tcPr>
          <w:p w14:paraId="493C5641"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3135AF46" w14:textId="77777777" w:rsidTr="005211D8">
        <w:trPr>
          <w:trHeight w:val="2310"/>
        </w:trPr>
        <w:tc>
          <w:tcPr>
            <w:tcW w:w="4240" w:type="dxa"/>
            <w:hideMark/>
          </w:tcPr>
          <w:p w14:paraId="04E21A90" w14:textId="77777777" w:rsidR="00086BD3" w:rsidRPr="00086BD3" w:rsidRDefault="00086BD3" w:rsidP="00AA7DFD">
            <w:pPr>
              <w:ind w:firstLine="0"/>
            </w:pPr>
            <w:r w:rsidRPr="00086BD3">
              <w:t>Nghiên cứu khoa học là một chủ đề phức tạp.</w:t>
            </w:r>
          </w:p>
        </w:tc>
        <w:tc>
          <w:tcPr>
            <w:tcW w:w="5440" w:type="dxa"/>
            <w:hideMark/>
          </w:tcPr>
          <w:p w14:paraId="7121C0C1" w14:textId="77777777" w:rsidR="00086BD3" w:rsidRPr="00086BD3" w:rsidRDefault="00086BD3" w:rsidP="00AA7DFD">
            <w:pPr>
              <w:ind w:firstLine="0"/>
            </w:pPr>
            <w:r w:rsidRPr="00086BD3">
              <w:t>Sinh viên cảm thấy nghiên cứu khoa học là một chủ đề phức tạp.</w:t>
            </w:r>
          </w:p>
        </w:tc>
        <w:tc>
          <w:tcPr>
            <w:tcW w:w="960" w:type="dxa"/>
            <w:hideMark/>
          </w:tcPr>
          <w:p w14:paraId="36ECA007" w14:textId="77777777" w:rsidR="00086BD3" w:rsidRPr="00086BD3" w:rsidRDefault="00086BD3" w:rsidP="00AA7DFD">
            <w:pPr>
              <w:ind w:firstLine="0"/>
            </w:pPr>
            <w:r w:rsidRPr="00086BD3">
              <w:t>Biến thứ tự</w:t>
            </w:r>
          </w:p>
        </w:tc>
        <w:tc>
          <w:tcPr>
            <w:tcW w:w="5680" w:type="dxa"/>
            <w:hideMark/>
          </w:tcPr>
          <w:p w14:paraId="2EC40662"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B1147D0" w14:textId="77777777" w:rsidTr="005211D8">
        <w:trPr>
          <w:trHeight w:val="2310"/>
        </w:trPr>
        <w:tc>
          <w:tcPr>
            <w:tcW w:w="4240" w:type="dxa"/>
            <w:hideMark/>
          </w:tcPr>
          <w:p w14:paraId="7391E9D1" w14:textId="77777777" w:rsidR="00086BD3" w:rsidRPr="00086BD3" w:rsidRDefault="00086BD3" w:rsidP="00AA7DFD">
            <w:pPr>
              <w:ind w:firstLine="0"/>
            </w:pPr>
            <w:r w:rsidRPr="00086BD3">
              <w:t>Nghiên cứu khoa học rất phức tạp</w:t>
            </w:r>
          </w:p>
        </w:tc>
        <w:tc>
          <w:tcPr>
            <w:tcW w:w="5440" w:type="dxa"/>
            <w:hideMark/>
          </w:tcPr>
          <w:p w14:paraId="3FC3EB84" w14:textId="77777777" w:rsidR="00086BD3" w:rsidRPr="00086BD3" w:rsidRDefault="00086BD3" w:rsidP="00AA7DFD">
            <w:pPr>
              <w:ind w:firstLine="0"/>
            </w:pPr>
            <w:r w:rsidRPr="00086BD3">
              <w:t>Sinh viên cảm thấy nghiên cứu khoa học rất phức tạp.</w:t>
            </w:r>
          </w:p>
        </w:tc>
        <w:tc>
          <w:tcPr>
            <w:tcW w:w="960" w:type="dxa"/>
            <w:hideMark/>
          </w:tcPr>
          <w:p w14:paraId="5A2EF2B4" w14:textId="77777777" w:rsidR="00086BD3" w:rsidRPr="00086BD3" w:rsidRDefault="00086BD3" w:rsidP="00AA7DFD">
            <w:pPr>
              <w:ind w:firstLine="0"/>
            </w:pPr>
            <w:r w:rsidRPr="00086BD3">
              <w:t>Biến thứ tự</w:t>
            </w:r>
          </w:p>
        </w:tc>
        <w:tc>
          <w:tcPr>
            <w:tcW w:w="5680" w:type="dxa"/>
            <w:hideMark/>
          </w:tcPr>
          <w:p w14:paraId="5621D5BB"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0A06E585" w14:textId="77777777" w:rsidTr="005211D8">
        <w:trPr>
          <w:trHeight w:val="2310"/>
        </w:trPr>
        <w:tc>
          <w:tcPr>
            <w:tcW w:w="4240" w:type="dxa"/>
            <w:hideMark/>
          </w:tcPr>
          <w:p w14:paraId="10FCF173" w14:textId="77777777" w:rsidR="00086BD3" w:rsidRPr="00086BD3" w:rsidRDefault="00086BD3" w:rsidP="00AA7DFD">
            <w:pPr>
              <w:ind w:firstLine="0"/>
            </w:pPr>
            <w:r w:rsidRPr="00086BD3">
              <w:t>Nghiên cứu khoa học rất khó</w:t>
            </w:r>
          </w:p>
        </w:tc>
        <w:tc>
          <w:tcPr>
            <w:tcW w:w="5440" w:type="dxa"/>
            <w:hideMark/>
          </w:tcPr>
          <w:p w14:paraId="52C7780E" w14:textId="77777777" w:rsidR="00086BD3" w:rsidRPr="00086BD3" w:rsidRDefault="00086BD3" w:rsidP="00AA7DFD">
            <w:pPr>
              <w:ind w:firstLine="0"/>
            </w:pPr>
            <w:r w:rsidRPr="00086BD3">
              <w:t>Sinh viên cảm thấy NCKH rất khó.</w:t>
            </w:r>
          </w:p>
        </w:tc>
        <w:tc>
          <w:tcPr>
            <w:tcW w:w="960" w:type="dxa"/>
            <w:hideMark/>
          </w:tcPr>
          <w:p w14:paraId="4955A287" w14:textId="77777777" w:rsidR="00086BD3" w:rsidRPr="00086BD3" w:rsidRDefault="00086BD3" w:rsidP="00AA7DFD">
            <w:pPr>
              <w:ind w:firstLine="0"/>
            </w:pPr>
            <w:r w:rsidRPr="00086BD3">
              <w:t>Biến thứ tự</w:t>
            </w:r>
          </w:p>
        </w:tc>
        <w:tc>
          <w:tcPr>
            <w:tcW w:w="5680" w:type="dxa"/>
            <w:hideMark/>
          </w:tcPr>
          <w:p w14:paraId="7548EF07"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0B9D7CA1" w14:textId="77777777" w:rsidTr="005211D8">
        <w:trPr>
          <w:trHeight w:val="2310"/>
        </w:trPr>
        <w:tc>
          <w:tcPr>
            <w:tcW w:w="4240" w:type="dxa"/>
            <w:hideMark/>
          </w:tcPr>
          <w:p w14:paraId="459FCA1A" w14:textId="77777777" w:rsidR="00086BD3" w:rsidRPr="00086BD3" w:rsidRDefault="00086BD3" w:rsidP="00AA7DFD">
            <w:pPr>
              <w:ind w:firstLine="0"/>
            </w:pPr>
            <w:r w:rsidRPr="00086BD3">
              <w:lastRenderedPageBreak/>
              <w:t>Tôi cảm thấy không chắc chắn về việc phân tích dữ liệu nghiên cứu</w:t>
            </w:r>
          </w:p>
        </w:tc>
        <w:tc>
          <w:tcPr>
            <w:tcW w:w="5440" w:type="dxa"/>
            <w:hideMark/>
          </w:tcPr>
          <w:p w14:paraId="1E19166C" w14:textId="77777777" w:rsidR="00086BD3" w:rsidRPr="00086BD3" w:rsidRDefault="00086BD3" w:rsidP="00AA7DFD">
            <w:pPr>
              <w:ind w:firstLine="0"/>
            </w:pPr>
            <w:r w:rsidRPr="00086BD3">
              <w:t>Sinh viên cảm thấy không chắc chắn về những dữ liệu mà mình thu thập để nghiên cứu.</w:t>
            </w:r>
          </w:p>
        </w:tc>
        <w:tc>
          <w:tcPr>
            <w:tcW w:w="960" w:type="dxa"/>
            <w:hideMark/>
          </w:tcPr>
          <w:p w14:paraId="437DF1F2" w14:textId="77777777" w:rsidR="00086BD3" w:rsidRPr="00086BD3" w:rsidRDefault="00086BD3" w:rsidP="00AA7DFD">
            <w:pPr>
              <w:ind w:firstLine="0"/>
            </w:pPr>
            <w:r w:rsidRPr="00086BD3">
              <w:t>Biến thứ tự</w:t>
            </w:r>
          </w:p>
        </w:tc>
        <w:tc>
          <w:tcPr>
            <w:tcW w:w="5680" w:type="dxa"/>
            <w:hideMark/>
          </w:tcPr>
          <w:p w14:paraId="51B79A0B"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5C37C27" w14:textId="77777777" w:rsidTr="005211D8">
        <w:trPr>
          <w:trHeight w:val="330"/>
        </w:trPr>
        <w:tc>
          <w:tcPr>
            <w:tcW w:w="16320" w:type="dxa"/>
            <w:gridSpan w:val="4"/>
            <w:hideMark/>
          </w:tcPr>
          <w:p w14:paraId="33C2DDCB" w14:textId="77777777" w:rsidR="00086BD3" w:rsidRPr="00086BD3" w:rsidRDefault="00086BD3" w:rsidP="00AA7DFD">
            <w:pPr>
              <w:ind w:firstLine="0"/>
              <w:rPr>
                <w:b/>
                <w:bCs/>
              </w:rPr>
            </w:pPr>
            <w:r w:rsidRPr="00086BD3">
              <w:rPr>
                <w:b/>
                <w:bCs/>
              </w:rPr>
              <w:t>III. Thái độ tích cực đối với nghiên cứu khoa học</w:t>
            </w:r>
          </w:p>
        </w:tc>
      </w:tr>
      <w:tr w:rsidR="00086BD3" w:rsidRPr="00086BD3" w14:paraId="4DCCD2E3" w14:textId="77777777" w:rsidTr="005211D8">
        <w:trPr>
          <w:trHeight w:val="2310"/>
        </w:trPr>
        <w:tc>
          <w:tcPr>
            <w:tcW w:w="4240" w:type="dxa"/>
            <w:hideMark/>
          </w:tcPr>
          <w:p w14:paraId="477EC1FA" w14:textId="77777777" w:rsidR="00086BD3" w:rsidRPr="00086BD3" w:rsidRDefault="00086BD3" w:rsidP="00AA7DFD">
            <w:pPr>
              <w:ind w:firstLine="0"/>
            </w:pPr>
            <w:r w:rsidRPr="00086BD3">
              <w:t>Tôi yêu nghiên cứu khoa học</w:t>
            </w:r>
          </w:p>
        </w:tc>
        <w:tc>
          <w:tcPr>
            <w:tcW w:w="5440" w:type="dxa"/>
            <w:hideMark/>
          </w:tcPr>
          <w:p w14:paraId="64E47D8B" w14:textId="77777777" w:rsidR="00086BD3" w:rsidRPr="00086BD3" w:rsidRDefault="00086BD3" w:rsidP="00AA7DFD">
            <w:pPr>
              <w:ind w:firstLine="0"/>
            </w:pPr>
            <w:r w:rsidRPr="00086BD3">
              <w:t>Sinh viên cảm thấy yêu thích nghiên cứu khoa học.</w:t>
            </w:r>
          </w:p>
        </w:tc>
        <w:tc>
          <w:tcPr>
            <w:tcW w:w="960" w:type="dxa"/>
            <w:hideMark/>
          </w:tcPr>
          <w:p w14:paraId="2CB122A7" w14:textId="77777777" w:rsidR="00086BD3" w:rsidRPr="00086BD3" w:rsidRDefault="00086BD3" w:rsidP="00AA7DFD">
            <w:pPr>
              <w:ind w:firstLine="0"/>
            </w:pPr>
            <w:r w:rsidRPr="00086BD3">
              <w:t>Biến thứ tự</w:t>
            </w:r>
          </w:p>
        </w:tc>
        <w:tc>
          <w:tcPr>
            <w:tcW w:w="5680" w:type="dxa"/>
            <w:hideMark/>
          </w:tcPr>
          <w:p w14:paraId="228B1C63"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1EC80B8" w14:textId="77777777" w:rsidTr="005211D8">
        <w:trPr>
          <w:trHeight w:val="2310"/>
        </w:trPr>
        <w:tc>
          <w:tcPr>
            <w:tcW w:w="4240" w:type="dxa"/>
            <w:hideMark/>
          </w:tcPr>
          <w:p w14:paraId="45C32EE6" w14:textId="77777777" w:rsidR="00086BD3" w:rsidRPr="00086BD3" w:rsidRDefault="00086BD3" w:rsidP="00AA7DFD">
            <w:pPr>
              <w:ind w:firstLine="0"/>
            </w:pPr>
            <w:r w:rsidRPr="00086BD3">
              <w:t>Tôi thích nghiên cứu khoa học</w:t>
            </w:r>
          </w:p>
        </w:tc>
        <w:tc>
          <w:tcPr>
            <w:tcW w:w="5440" w:type="dxa"/>
            <w:hideMark/>
          </w:tcPr>
          <w:p w14:paraId="6BEAFEA0" w14:textId="77777777" w:rsidR="00086BD3" w:rsidRPr="00086BD3" w:rsidRDefault="00086BD3" w:rsidP="00AA7DFD">
            <w:pPr>
              <w:ind w:firstLine="0"/>
            </w:pPr>
            <w:r w:rsidRPr="00086BD3">
              <w:t>Sinh viên thích làm nghiên cứu khoa học.</w:t>
            </w:r>
          </w:p>
        </w:tc>
        <w:tc>
          <w:tcPr>
            <w:tcW w:w="960" w:type="dxa"/>
            <w:hideMark/>
          </w:tcPr>
          <w:p w14:paraId="31372E7F" w14:textId="77777777" w:rsidR="00086BD3" w:rsidRPr="00086BD3" w:rsidRDefault="00086BD3" w:rsidP="00AA7DFD">
            <w:pPr>
              <w:ind w:firstLine="0"/>
            </w:pPr>
            <w:r w:rsidRPr="00086BD3">
              <w:t>Biến thứ tự</w:t>
            </w:r>
          </w:p>
        </w:tc>
        <w:tc>
          <w:tcPr>
            <w:tcW w:w="5680" w:type="dxa"/>
            <w:hideMark/>
          </w:tcPr>
          <w:p w14:paraId="2CFF870B"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0D73CA0" w14:textId="77777777" w:rsidTr="005211D8">
        <w:trPr>
          <w:trHeight w:val="2310"/>
        </w:trPr>
        <w:tc>
          <w:tcPr>
            <w:tcW w:w="4240" w:type="dxa"/>
            <w:hideMark/>
          </w:tcPr>
          <w:p w14:paraId="4912F6DF" w14:textId="77777777" w:rsidR="00086BD3" w:rsidRPr="00086BD3" w:rsidRDefault="00086BD3" w:rsidP="00AA7DFD">
            <w:pPr>
              <w:ind w:firstLine="0"/>
            </w:pPr>
            <w:r w:rsidRPr="00086BD3">
              <w:t>Tôi thật sự hứng thú với nghiên cứu khoa học</w:t>
            </w:r>
          </w:p>
        </w:tc>
        <w:tc>
          <w:tcPr>
            <w:tcW w:w="5440" w:type="dxa"/>
            <w:hideMark/>
          </w:tcPr>
          <w:p w14:paraId="7795B5A8" w14:textId="77777777" w:rsidR="00086BD3" w:rsidRPr="00086BD3" w:rsidRDefault="00086BD3" w:rsidP="00AA7DFD">
            <w:pPr>
              <w:ind w:firstLine="0"/>
            </w:pPr>
            <w:r w:rsidRPr="00086BD3">
              <w:t>Sinh viên cảm thấy hứng thú với NCKH.</w:t>
            </w:r>
          </w:p>
        </w:tc>
        <w:tc>
          <w:tcPr>
            <w:tcW w:w="960" w:type="dxa"/>
            <w:hideMark/>
          </w:tcPr>
          <w:p w14:paraId="4566D668" w14:textId="77777777" w:rsidR="00086BD3" w:rsidRPr="00086BD3" w:rsidRDefault="00086BD3" w:rsidP="00AA7DFD">
            <w:pPr>
              <w:ind w:firstLine="0"/>
            </w:pPr>
            <w:r w:rsidRPr="00086BD3">
              <w:t>Biến thứ tự</w:t>
            </w:r>
          </w:p>
        </w:tc>
        <w:tc>
          <w:tcPr>
            <w:tcW w:w="5680" w:type="dxa"/>
            <w:hideMark/>
          </w:tcPr>
          <w:p w14:paraId="153C2EAC"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6823D52" w14:textId="77777777" w:rsidTr="005211D8">
        <w:trPr>
          <w:trHeight w:val="2310"/>
        </w:trPr>
        <w:tc>
          <w:tcPr>
            <w:tcW w:w="4240" w:type="dxa"/>
            <w:hideMark/>
          </w:tcPr>
          <w:p w14:paraId="1C3D8C2F" w14:textId="77777777" w:rsidR="00086BD3" w:rsidRPr="00086BD3" w:rsidRDefault="00086BD3" w:rsidP="00AA7DFD">
            <w:pPr>
              <w:ind w:firstLine="0"/>
            </w:pPr>
            <w:r w:rsidRPr="00086BD3">
              <w:t>Tôi đam mê nghiên cứu khoa học</w:t>
            </w:r>
          </w:p>
        </w:tc>
        <w:tc>
          <w:tcPr>
            <w:tcW w:w="5440" w:type="dxa"/>
            <w:hideMark/>
          </w:tcPr>
          <w:p w14:paraId="0037BA8C" w14:textId="77777777" w:rsidR="00086BD3" w:rsidRPr="00086BD3" w:rsidRDefault="00086BD3" w:rsidP="00AA7DFD">
            <w:pPr>
              <w:ind w:firstLine="0"/>
            </w:pPr>
            <w:r w:rsidRPr="00086BD3">
              <w:t>Sinh viên cảm thấy đam mê với NCKH.</w:t>
            </w:r>
          </w:p>
        </w:tc>
        <w:tc>
          <w:tcPr>
            <w:tcW w:w="960" w:type="dxa"/>
            <w:hideMark/>
          </w:tcPr>
          <w:p w14:paraId="74FC4DAB" w14:textId="77777777" w:rsidR="00086BD3" w:rsidRPr="00086BD3" w:rsidRDefault="00086BD3" w:rsidP="00AA7DFD">
            <w:pPr>
              <w:ind w:firstLine="0"/>
            </w:pPr>
            <w:r w:rsidRPr="00086BD3">
              <w:t>Biến thứ tự</w:t>
            </w:r>
          </w:p>
        </w:tc>
        <w:tc>
          <w:tcPr>
            <w:tcW w:w="5680" w:type="dxa"/>
            <w:hideMark/>
          </w:tcPr>
          <w:p w14:paraId="0E3C9DE6"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391468CF" w14:textId="77777777" w:rsidTr="005211D8">
        <w:trPr>
          <w:trHeight w:val="2310"/>
        </w:trPr>
        <w:tc>
          <w:tcPr>
            <w:tcW w:w="4240" w:type="dxa"/>
            <w:hideMark/>
          </w:tcPr>
          <w:p w14:paraId="0D77588C" w14:textId="77777777" w:rsidR="00086BD3" w:rsidRPr="00086BD3" w:rsidRDefault="00086BD3" w:rsidP="00AA7DFD">
            <w:pPr>
              <w:ind w:firstLine="0"/>
            </w:pPr>
            <w:r w:rsidRPr="00086BD3">
              <w:lastRenderedPageBreak/>
              <w:t>Kiến thức tiếp thu được từ nghiên cứu cũng hữu ích như toán học</w:t>
            </w:r>
          </w:p>
        </w:tc>
        <w:tc>
          <w:tcPr>
            <w:tcW w:w="5440" w:type="dxa"/>
            <w:hideMark/>
          </w:tcPr>
          <w:p w14:paraId="368C9999" w14:textId="77777777" w:rsidR="00086BD3" w:rsidRPr="00086BD3" w:rsidRDefault="00086BD3" w:rsidP="00AA7DFD">
            <w:pPr>
              <w:ind w:firstLine="0"/>
            </w:pPr>
            <w:r w:rsidRPr="00086BD3">
              <w:t>Sinh viên cảm thấy kiến thức mình tiếp nhận được từ nghiên cứu khoa học cũng quan trọng không kém so với toán học</w:t>
            </w:r>
          </w:p>
        </w:tc>
        <w:tc>
          <w:tcPr>
            <w:tcW w:w="960" w:type="dxa"/>
            <w:hideMark/>
          </w:tcPr>
          <w:p w14:paraId="4AED58E6" w14:textId="77777777" w:rsidR="00086BD3" w:rsidRPr="00086BD3" w:rsidRDefault="00086BD3" w:rsidP="00AA7DFD">
            <w:pPr>
              <w:ind w:firstLine="0"/>
            </w:pPr>
            <w:r w:rsidRPr="00086BD3">
              <w:t>Biến thứ tự</w:t>
            </w:r>
          </w:p>
        </w:tc>
        <w:tc>
          <w:tcPr>
            <w:tcW w:w="5680" w:type="dxa"/>
            <w:hideMark/>
          </w:tcPr>
          <w:p w14:paraId="0E7852FD"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791036D2" w14:textId="77777777" w:rsidTr="005211D8">
        <w:trPr>
          <w:trHeight w:val="2310"/>
        </w:trPr>
        <w:tc>
          <w:tcPr>
            <w:tcW w:w="4240" w:type="dxa"/>
            <w:hideMark/>
          </w:tcPr>
          <w:p w14:paraId="5F05B02E" w14:textId="77777777" w:rsidR="00086BD3" w:rsidRPr="00086BD3" w:rsidRDefault="00086BD3" w:rsidP="00AA7DFD">
            <w:pPr>
              <w:ind w:firstLine="0"/>
            </w:pPr>
            <w:r w:rsidRPr="00086BD3">
              <w:t>Nghiên cứu khoa học rất thú vị</w:t>
            </w:r>
          </w:p>
        </w:tc>
        <w:tc>
          <w:tcPr>
            <w:tcW w:w="5440" w:type="dxa"/>
            <w:hideMark/>
          </w:tcPr>
          <w:p w14:paraId="7844AC86" w14:textId="77777777" w:rsidR="00086BD3" w:rsidRPr="00086BD3" w:rsidRDefault="00086BD3" w:rsidP="00AA7DFD">
            <w:pPr>
              <w:ind w:firstLine="0"/>
            </w:pPr>
            <w:r w:rsidRPr="00086BD3">
              <w:t>Sinh viên cảm thấy thích thú với NCKH.</w:t>
            </w:r>
          </w:p>
        </w:tc>
        <w:tc>
          <w:tcPr>
            <w:tcW w:w="960" w:type="dxa"/>
            <w:hideMark/>
          </w:tcPr>
          <w:p w14:paraId="7D9B8C62" w14:textId="77777777" w:rsidR="00086BD3" w:rsidRPr="00086BD3" w:rsidRDefault="00086BD3" w:rsidP="00AA7DFD">
            <w:pPr>
              <w:ind w:firstLine="0"/>
            </w:pPr>
            <w:r w:rsidRPr="00086BD3">
              <w:t>Biến thứ tự</w:t>
            </w:r>
          </w:p>
        </w:tc>
        <w:tc>
          <w:tcPr>
            <w:tcW w:w="5680" w:type="dxa"/>
            <w:hideMark/>
          </w:tcPr>
          <w:p w14:paraId="5365879B"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D1653EA" w14:textId="77777777" w:rsidTr="005211D8">
        <w:trPr>
          <w:trHeight w:val="2310"/>
        </w:trPr>
        <w:tc>
          <w:tcPr>
            <w:tcW w:w="4240" w:type="dxa"/>
            <w:hideMark/>
          </w:tcPr>
          <w:p w14:paraId="7E141D9B" w14:textId="77777777" w:rsidR="00086BD3" w:rsidRPr="00086BD3" w:rsidRDefault="00086BD3" w:rsidP="00AA7DFD">
            <w:pPr>
              <w:ind w:firstLine="0"/>
            </w:pPr>
            <w:r w:rsidRPr="00086BD3">
              <w:t>Hầu hết sinh viên được hưởng lợi từ nghiên cứu khoa học</w:t>
            </w:r>
          </w:p>
        </w:tc>
        <w:tc>
          <w:tcPr>
            <w:tcW w:w="5440" w:type="dxa"/>
            <w:hideMark/>
          </w:tcPr>
          <w:p w14:paraId="64C0C54F" w14:textId="77777777" w:rsidR="00086BD3" w:rsidRPr="00086BD3" w:rsidRDefault="00086BD3" w:rsidP="00AA7DFD">
            <w:pPr>
              <w:ind w:firstLine="0"/>
            </w:pPr>
            <w:r w:rsidRPr="00086BD3">
              <w:t>Sinh viên cảm thấy hầu hết sinh viên đều được hưởng lợi từ NCKH.</w:t>
            </w:r>
          </w:p>
        </w:tc>
        <w:tc>
          <w:tcPr>
            <w:tcW w:w="960" w:type="dxa"/>
            <w:hideMark/>
          </w:tcPr>
          <w:p w14:paraId="525E473B" w14:textId="77777777" w:rsidR="00086BD3" w:rsidRPr="00086BD3" w:rsidRDefault="00086BD3" w:rsidP="00AA7DFD">
            <w:pPr>
              <w:ind w:firstLine="0"/>
            </w:pPr>
            <w:r w:rsidRPr="00086BD3">
              <w:t>Biến thứ tự</w:t>
            </w:r>
          </w:p>
        </w:tc>
        <w:tc>
          <w:tcPr>
            <w:tcW w:w="5680" w:type="dxa"/>
            <w:hideMark/>
          </w:tcPr>
          <w:p w14:paraId="05DF92FB"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598C79F5" w14:textId="77777777" w:rsidTr="005211D8">
        <w:trPr>
          <w:trHeight w:val="2310"/>
        </w:trPr>
        <w:tc>
          <w:tcPr>
            <w:tcW w:w="4240" w:type="dxa"/>
            <w:hideMark/>
          </w:tcPr>
          <w:p w14:paraId="0C9E22B6" w14:textId="77777777" w:rsidR="00086BD3" w:rsidRPr="00086BD3" w:rsidRDefault="00086BD3" w:rsidP="00AA7DFD">
            <w:pPr>
              <w:ind w:firstLine="0"/>
            </w:pPr>
            <w:r w:rsidRPr="00086BD3">
              <w:t>Tôi có xu hướng tìm hiểu chi tiết các quy trình nghiên cứu khoa học một cách cẩn thận</w:t>
            </w:r>
          </w:p>
        </w:tc>
        <w:tc>
          <w:tcPr>
            <w:tcW w:w="5440" w:type="dxa"/>
            <w:hideMark/>
          </w:tcPr>
          <w:p w14:paraId="29A64668" w14:textId="77777777" w:rsidR="00086BD3" w:rsidRPr="00086BD3" w:rsidRDefault="00086BD3" w:rsidP="00AA7DFD">
            <w:pPr>
              <w:ind w:firstLine="0"/>
            </w:pPr>
            <w:r w:rsidRPr="00086BD3">
              <w:t>Sinh viên cảm thấy mình có xu hướng tìm hiểu chi tiết các quy trình nghiên cứu khoa học một cách cẩn thận.</w:t>
            </w:r>
          </w:p>
        </w:tc>
        <w:tc>
          <w:tcPr>
            <w:tcW w:w="960" w:type="dxa"/>
            <w:hideMark/>
          </w:tcPr>
          <w:p w14:paraId="6AE7D6A6" w14:textId="77777777" w:rsidR="00086BD3" w:rsidRPr="00086BD3" w:rsidRDefault="00086BD3" w:rsidP="00AA7DFD">
            <w:pPr>
              <w:ind w:firstLine="0"/>
            </w:pPr>
            <w:r w:rsidRPr="00086BD3">
              <w:t>Biến thứ tự</w:t>
            </w:r>
          </w:p>
        </w:tc>
        <w:tc>
          <w:tcPr>
            <w:tcW w:w="5680" w:type="dxa"/>
            <w:hideMark/>
          </w:tcPr>
          <w:p w14:paraId="5B229A76"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3036315" w14:textId="77777777" w:rsidTr="005211D8">
        <w:trPr>
          <w:trHeight w:val="330"/>
        </w:trPr>
        <w:tc>
          <w:tcPr>
            <w:tcW w:w="16320" w:type="dxa"/>
            <w:gridSpan w:val="4"/>
            <w:hideMark/>
          </w:tcPr>
          <w:p w14:paraId="7D2F84B7" w14:textId="77777777" w:rsidR="00086BD3" w:rsidRPr="00086BD3" w:rsidRDefault="00086BD3" w:rsidP="00AA7DFD">
            <w:pPr>
              <w:ind w:firstLine="0"/>
              <w:rPr>
                <w:b/>
                <w:bCs/>
              </w:rPr>
            </w:pPr>
            <w:r w:rsidRPr="00086BD3">
              <w:rPr>
                <w:b/>
                <w:bCs/>
              </w:rPr>
              <w:t>IV. Liên quan đến đời sống</w:t>
            </w:r>
          </w:p>
        </w:tc>
      </w:tr>
      <w:tr w:rsidR="00086BD3" w:rsidRPr="00086BD3" w14:paraId="7BD82F63" w14:textId="77777777" w:rsidTr="005211D8">
        <w:trPr>
          <w:trHeight w:val="2310"/>
        </w:trPr>
        <w:tc>
          <w:tcPr>
            <w:tcW w:w="4240" w:type="dxa"/>
            <w:hideMark/>
          </w:tcPr>
          <w:p w14:paraId="53FCE72F" w14:textId="77777777" w:rsidR="00086BD3" w:rsidRPr="00086BD3" w:rsidRDefault="00086BD3" w:rsidP="00AA7DFD">
            <w:pPr>
              <w:ind w:firstLine="0"/>
            </w:pPr>
            <w:r w:rsidRPr="00086BD3">
              <w:t>Tôi sử dụng nghiên cứu khoa học trong cuộc sống hàng ngày</w:t>
            </w:r>
          </w:p>
        </w:tc>
        <w:tc>
          <w:tcPr>
            <w:tcW w:w="5440" w:type="dxa"/>
            <w:hideMark/>
          </w:tcPr>
          <w:p w14:paraId="283DC5A6" w14:textId="77777777" w:rsidR="00086BD3" w:rsidRPr="00086BD3" w:rsidRDefault="00086BD3" w:rsidP="00AA7DFD">
            <w:pPr>
              <w:ind w:firstLine="0"/>
            </w:pPr>
            <w:r w:rsidRPr="00086BD3">
              <w:t>Sinh viên ứng dụng NCKH trong cuộc sống hàng ngày</w:t>
            </w:r>
          </w:p>
        </w:tc>
        <w:tc>
          <w:tcPr>
            <w:tcW w:w="960" w:type="dxa"/>
            <w:hideMark/>
          </w:tcPr>
          <w:p w14:paraId="64D44765" w14:textId="77777777" w:rsidR="00086BD3" w:rsidRPr="00086BD3" w:rsidRDefault="00086BD3" w:rsidP="00AA7DFD">
            <w:pPr>
              <w:ind w:firstLine="0"/>
            </w:pPr>
            <w:r w:rsidRPr="00086BD3">
              <w:t>Biến thứ tự</w:t>
            </w:r>
          </w:p>
        </w:tc>
        <w:tc>
          <w:tcPr>
            <w:tcW w:w="5680" w:type="dxa"/>
            <w:hideMark/>
          </w:tcPr>
          <w:p w14:paraId="3EC3E294"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7F995C81" w14:textId="77777777" w:rsidTr="005211D8">
        <w:trPr>
          <w:trHeight w:val="2310"/>
        </w:trPr>
        <w:tc>
          <w:tcPr>
            <w:tcW w:w="4240" w:type="dxa"/>
            <w:hideMark/>
          </w:tcPr>
          <w:p w14:paraId="2F9EF130" w14:textId="77777777" w:rsidR="00086BD3" w:rsidRPr="00086BD3" w:rsidRDefault="00086BD3" w:rsidP="00AA7DFD">
            <w:pPr>
              <w:ind w:firstLine="0"/>
            </w:pPr>
            <w:r w:rsidRPr="00086BD3">
              <w:lastRenderedPageBreak/>
              <w:t>Tư duy định hướng nghiên cứu khoa học đóng một vai trò quan trọng trong cuộc sống hàng ngày của tôi</w:t>
            </w:r>
          </w:p>
        </w:tc>
        <w:tc>
          <w:tcPr>
            <w:tcW w:w="5440" w:type="dxa"/>
            <w:hideMark/>
          </w:tcPr>
          <w:p w14:paraId="7F977A9A" w14:textId="77777777" w:rsidR="00086BD3" w:rsidRPr="00086BD3" w:rsidRDefault="00086BD3" w:rsidP="00AA7DFD">
            <w:pPr>
              <w:ind w:firstLine="0"/>
            </w:pPr>
            <w:r w:rsidRPr="00086BD3">
              <w:t>Sinh viên cảm thấy tư duy định hướng nghiên cứu khoa học đóng một vai trò quan trọng trong cuộc sống hàng ngày của mình.</w:t>
            </w:r>
          </w:p>
        </w:tc>
        <w:tc>
          <w:tcPr>
            <w:tcW w:w="960" w:type="dxa"/>
            <w:hideMark/>
          </w:tcPr>
          <w:p w14:paraId="714760AD" w14:textId="77777777" w:rsidR="00086BD3" w:rsidRPr="00086BD3" w:rsidRDefault="00086BD3" w:rsidP="00AA7DFD">
            <w:pPr>
              <w:ind w:firstLine="0"/>
            </w:pPr>
            <w:r w:rsidRPr="00086BD3">
              <w:t>Biến thứ tự</w:t>
            </w:r>
          </w:p>
        </w:tc>
        <w:tc>
          <w:tcPr>
            <w:tcW w:w="5680" w:type="dxa"/>
            <w:hideMark/>
          </w:tcPr>
          <w:p w14:paraId="5A54BB11"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34015CC2" w14:textId="77777777" w:rsidTr="005211D8">
        <w:trPr>
          <w:trHeight w:val="2310"/>
        </w:trPr>
        <w:tc>
          <w:tcPr>
            <w:tcW w:w="4240" w:type="dxa"/>
            <w:hideMark/>
          </w:tcPr>
          <w:p w14:paraId="397EBF31" w14:textId="77777777" w:rsidR="00086BD3" w:rsidRPr="00086BD3" w:rsidRDefault="00086BD3" w:rsidP="00AA7DFD">
            <w:pPr>
              <w:ind w:firstLine="0"/>
            </w:pPr>
            <w:r w:rsidRPr="00086BD3">
              <w:t>Tư duy nghiên cứu khoa học không áp dụng cho cuộc sống cá nhân của tôi</w:t>
            </w:r>
          </w:p>
        </w:tc>
        <w:tc>
          <w:tcPr>
            <w:tcW w:w="5440" w:type="dxa"/>
            <w:hideMark/>
          </w:tcPr>
          <w:p w14:paraId="4E799E3B" w14:textId="77777777" w:rsidR="00086BD3" w:rsidRPr="00086BD3" w:rsidRDefault="00086BD3" w:rsidP="00AA7DFD">
            <w:pPr>
              <w:ind w:firstLine="0"/>
            </w:pPr>
            <w:r w:rsidRPr="00086BD3">
              <w:t>Sinh viên cảm thấy tư duy NCKH không áp dụng được vào cuộc sống cá nhân của mình.</w:t>
            </w:r>
          </w:p>
        </w:tc>
        <w:tc>
          <w:tcPr>
            <w:tcW w:w="960" w:type="dxa"/>
            <w:hideMark/>
          </w:tcPr>
          <w:p w14:paraId="2AB818B3" w14:textId="77777777" w:rsidR="00086BD3" w:rsidRPr="00086BD3" w:rsidRDefault="00086BD3" w:rsidP="00AA7DFD">
            <w:pPr>
              <w:ind w:firstLine="0"/>
            </w:pPr>
            <w:r w:rsidRPr="00086BD3">
              <w:t>Biến thứ tự</w:t>
            </w:r>
          </w:p>
        </w:tc>
        <w:tc>
          <w:tcPr>
            <w:tcW w:w="5680" w:type="dxa"/>
            <w:hideMark/>
          </w:tcPr>
          <w:p w14:paraId="739847A4"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2BAC74DC" w14:textId="77777777" w:rsidTr="005211D8">
        <w:trPr>
          <w:trHeight w:val="330"/>
        </w:trPr>
        <w:tc>
          <w:tcPr>
            <w:tcW w:w="16320" w:type="dxa"/>
            <w:gridSpan w:val="4"/>
            <w:hideMark/>
          </w:tcPr>
          <w:p w14:paraId="335053D2" w14:textId="77777777" w:rsidR="00086BD3" w:rsidRPr="00086BD3" w:rsidRDefault="00086BD3" w:rsidP="00AA7DFD">
            <w:pPr>
              <w:ind w:firstLine="0"/>
              <w:rPr>
                <w:b/>
                <w:bCs/>
              </w:rPr>
            </w:pPr>
            <w:r w:rsidRPr="00086BD3">
              <w:rPr>
                <w:b/>
                <w:bCs/>
              </w:rPr>
              <w:t>V. Khó khăn trong nghiên cứu khoa học</w:t>
            </w:r>
          </w:p>
        </w:tc>
      </w:tr>
      <w:tr w:rsidR="00086BD3" w:rsidRPr="00086BD3" w14:paraId="0BA84EC3" w14:textId="77777777" w:rsidTr="005211D8">
        <w:trPr>
          <w:trHeight w:val="2310"/>
        </w:trPr>
        <w:tc>
          <w:tcPr>
            <w:tcW w:w="4240" w:type="dxa"/>
            <w:hideMark/>
          </w:tcPr>
          <w:p w14:paraId="120BE009" w14:textId="77777777" w:rsidR="00086BD3" w:rsidRPr="00086BD3" w:rsidRDefault="00086BD3" w:rsidP="00AA7DFD">
            <w:pPr>
              <w:ind w:firstLine="0"/>
            </w:pPr>
            <w:r w:rsidRPr="00086BD3">
              <w:t>Tôi gặp rắc rối với số liệu nghiên cứu</w:t>
            </w:r>
          </w:p>
        </w:tc>
        <w:tc>
          <w:tcPr>
            <w:tcW w:w="5440" w:type="dxa"/>
            <w:hideMark/>
          </w:tcPr>
          <w:p w14:paraId="6C9E7104" w14:textId="77777777" w:rsidR="00086BD3" w:rsidRPr="00086BD3" w:rsidRDefault="00086BD3" w:rsidP="00AA7DFD">
            <w:pPr>
              <w:ind w:firstLine="0"/>
            </w:pPr>
            <w:r w:rsidRPr="00086BD3">
              <w:t>Sinh viên gặp rắc rối với các số liệu nghiên cứu.</w:t>
            </w:r>
          </w:p>
        </w:tc>
        <w:tc>
          <w:tcPr>
            <w:tcW w:w="960" w:type="dxa"/>
            <w:hideMark/>
          </w:tcPr>
          <w:p w14:paraId="156285B1" w14:textId="77777777" w:rsidR="00086BD3" w:rsidRPr="00086BD3" w:rsidRDefault="00086BD3" w:rsidP="00AA7DFD">
            <w:pPr>
              <w:ind w:firstLine="0"/>
            </w:pPr>
            <w:r w:rsidRPr="00086BD3">
              <w:t>Biến thứ tự</w:t>
            </w:r>
          </w:p>
        </w:tc>
        <w:tc>
          <w:tcPr>
            <w:tcW w:w="5680" w:type="dxa"/>
            <w:hideMark/>
          </w:tcPr>
          <w:p w14:paraId="7FAF85AE"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4DDAE9EA" w14:textId="77777777" w:rsidTr="005211D8">
        <w:trPr>
          <w:trHeight w:val="2310"/>
        </w:trPr>
        <w:tc>
          <w:tcPr>
            <w:tcW w:w="4240" w:type="dxa"/>
            <w:hideMark/>
          </w:tcPr>
          <w:p w14:paraId="52E24DB4" w14:textId="77777777" w:rsidR="00086BD3" w:rsidRPr="00086BD3" w:rsidRDefault="00086BD3" w:rsidP="00AA7DFD">
            <w:pPr>
              <w:ind w:firstLine="0"/>
            </w:pPr>
            <w:r w:rsidRPr="00086BD3">
              <w:t>Tôi cảm thấy khó hiểu về các khái niệm của nghiên cứu khoa học</w:t>
            </w:r>
          </w:p>
        </w:tc>
        <w:tc>
          <w:tcPr>
            <w:tcW w:w="5440" w:type="dxa"/>
            <w:hideMark/>
          </w:tcPr>
          <w:p w14:paraId="4ECBDB71" w14:textId="77777777" w:rsidR="00086BD3" w:rsidRPr="00086BD3" w:rsidRDefault="00086BD3" w:rsidP="00AA7DFD">
            <w:pPr>
              <w:ind w:firstLine="0"/>
            </w:pPr>
            <w:r w:rsidRPr="00086BD3">
              <w:t>Sinh viên cảm thấy khó hiểu về các khái niệm của NCKH.</w:t>
            </w:r>
          </w:p>
        </w:tc>
        <w:tc>
          <w:tcPr>
            <w:tcW w:w="960" w:type="dxa"/>
            <w:hideMark/>
          </w:tcPr>
          <w:p w14:paraId="7DAE4AD9" w14:textId="77777777" w:rsidR="00086BD3" w:rsidRPr="00086BD3" w:rsidRDefault="00086BD3" w:rsidP="00AA7DFD">
            <w:pPr>
              <w:ind w:firstLine="0"/>
            </w:pPr>
            <w:r w:rsidRPr="00086BD3">
              <w:t>Biến thứ tự</w:t>
            </w:r>
          </w:p>
        </w:tc>
        <w:tc>
          <w:tcPr>
            <w:tcW w:w="5680" w:type="dxa"/>
            <w:hideMark/>
          </w:tcPr>
          <w:p w14:paraId="227A6E01"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r w:rsidR="00086BD3" w:rsidRPr="00086BD3" w14:paraId="67B5367D" w14:textId="77777777" w:rsidTr="005211D8">
        <w:trPr>
          <w:trHeight w:val="2310"/>
        </w:trPr>
        <w:tc>
          <w:tcPr>
            <w:tcW w:w="4240" w:type="dxa"/>
            <w:hideMark/>
          </w:tcPr>
          <w:p w14:paraId="624C8FC5" w14:textId="77777777" w:rsidR="00086BD3" w:rsidRPr="00086BD3" w:rsidRDefault="00086BD3" w:rsidP="00AA7DFD">
            <w:pPr>
              <w:ind w:firstLine="0"/>
            </w:pPr>
            <w:r w:rsidRPr="00086BD3">
              <w:t>Tôi mắc nhiều sai lầm trong nghiên cứu</w:t>
            </w:r>
          </w:p>
        </w:tc>
        <w:tc>
          <w:tcPr>
            <w:tcW w:w="5440" w:type="dxa"/>
            <w:hideMark/>
          </w:tcPr>
          <w:p w14:paraId="2E3469A2" w14:textId="77777777" w:rsidR="00086BD3" w:rsidRPr="00086BD3" w:rsidRDefault="00086BD3" w:rsidP="00AA7DFD">
            <w:pPr>
              <w:ind w:firstLine="0"/>
            </w:pPr>
            <w:r w:rsidRPr="00086BD3">
              <w:t>Sinh viên mắc nhiều lỗi trong quá trình làm NCKH.</w:t>
            </w:r>
          </w:p>
        </w:tc>
        <w:tc>
          <w:tcPr>
            <w:tcW w:w="960" w:type="dxa"/>
            <w:hideMark/>
          </w:tcPr>
          <w:p w14:paraId="2BC5495D" w14:textId="77777777" w:rsidR="00086BD3" w:rsidRPr="00086BD3" w:rsidRDefault="00086BD3" w:rsidP="00AA7DFD">
            <w:pPr>
              <w:ind w:firstLine="0"/>
            </w:pPr>
            <w:r w:rsidRPr="00086BD3">
              <w:t>Biến thứ tự</w:t>
            </w:r>
          </w:p>
        </w:tc>
        <w:tc>
          <w:tcPr>
            <w:tcW w:w="5680" w:type="dxa"/>
            <w:hideMark/>
          </w:tcPr>
          <w:p w14:paraId="4A9C42A3" w14:textId="77777777" w:rsidR="00086BD3" w:rsidRPr="00086BD3" w:rsidRDefault="00086BD3" w:rsidP="00AA7DFD">
            <w:pPr>
              <w:ind w:firstLine="0"/>
            </w:pPr>
            <w:r w:rsidRPr="00086BD3">
              <w:t>1. Hoàn toàn không đồng ý</w:t>
            </w:r>
            <w:r w:rsidRPr="00086BD3">
              <w:br/>
              <w:t>2. Không đồng ý</w:t>
            </w:r>
            <w:r w:rsidRPr="00086BD3">
              <w:br/>
              <w:t>3. Trung lập</w:t>
            </w:r>
            <w:r w:rsidRPr="00086BD3">
              <w:br/>
              <w:t>4. Đồng ý</w:t>
            </w:r>
            <w:r w:rsidRPr="00086BD3">
              <w:br/>
              <w:t>5. Đồng ý hoàn toàn</w:t>
            </w:r>
          </w:p>
        </w:tc>
      </w:tr>
    </w:tbl>
    <w:p w14:paraId="62D50E5E" w14:textId="77777777" w:rsidR="00A611B6" w:rsidRPr="00A611B6" w:rsidRDefault="00A611B6" w:rsidP="00D3453E">
      <w:pPr>
        <w:rPr>
          <w:rFonts w:cs="Times New Roman"/>
          <w:b/>
          <w:bCs/>
          <w:szCs w:val="26"/>
        </w:rPr>
      </w:pPr>
    </w:p>
    <w:p w14:paraId="464B0211" w14:textId="418D92E3" w:rsidR="00A611B6" w:rsidRPr="006842E2" w:rsidRDefault="00A611B6" w:rsidP="006842E2">
      <w:pPr>
        <w:pStyle w:val="u2"/>
      </w:pPr>
      <w:bookmarkStart w:id="49" w:name="_Toc156588398"/>
      <w:r w:rsidRPr="006842E2">
        <w:t>Công cụ thu thập số liệu</w:t>
      </w:r>
      <w:bookmarkEnd w:id="49"/>
      <w:r w:rsidRPr="006842E2">
        <w:t xml:space="preserve"> </w:t>
      </w:r>
    </w:p>
    <w:p w14:paraId="469B25B6" w14:textId="3FCDB18E" w:rsidR="00A611B6" w:rsidRPr="0092344F" w:rsidRDefault="00A611B6" w:rsidP="00D3453E">
      <w:pPr>
        <w:rPr>
          <w:rFonts w:cs="Times New Roman"/>
          <w:szCs w:val="26"/>
        </w:rPr>
      </w:pPr>
      <w:r w:rsidRPr="0092344F">
        <w:rPr>
          <w:rFonts w:cs="Times New Roman"/>
          <w:szCs w:val="26"/>
        </w:rPr>
        <w:t>Sau quá trình tổng quan tài liệu về các công cụ nghiên cứu liên quan tới thái độ của sinh viên với NCKH, chúng tôi nhận thấy bộ câu hỏi “thang đo thái độ đối với NCKH” (Attitudes Toward Research Scale: ART) của tác giả Papanastasiou xây dựng năm 2005 phù hợp với mục tiêu nghiên cứu đã đề ra của chúng tôi. Bản tiếng Việt của bộ câu hỏi đã được kiểm định và sử dụng trong nghiên cứu của Nguyễn Thị Xuân Huỳnh và cộng sự sử dụng trong đề tài “Nghiên cứu thái độ của sinh viên điều dưỡng đối với nghiên cứu khoa học và các yếu tố liên quan” tại Trường Đại học Y Dược Cần Thơ năm 2021</w:t>
      </w:r>
      <w:r w:rsidRPr="0092344F">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10</w:t>
      </w:r>
      <w:r w:rsidRPr="0092344F">
        <w:rPr>
          <w:rFonts w:cs="Times New Roman"/>
          <w:szCs w:val="26"/>
        </w:rPr>
        <w:fldChar w:fldCharType="end"/>
      </w:r>
      <w:r w:rsidR="00086BD3">
        <w:rPr>
          <w:rFonts w:cs="Times New Roman"/>
          <w:szCs w:val="26"/>
        </w:rPr>
        <w:t>, được cải tiến sửa đổi cho phù hợp hơn với nghiên cứu</w:t>
      </w:r>
      <w:r w:rsidR="002C37E5">
        <w:rPr>
          <w:rFonts w:cs="Times New Roman"/>
          <w:szCs w:val="26"/>
        </w:rPr>
        <w:t>.</w:t>
      </w:r>
    </w:p>
    <w:p w14:paraId="5BD7837A" w14:textId="77777777" w:rsidR="00A611B6" w:rsidRDefault="00A611B6" w:rsidP="00D3453E">
      <w:pPr>
        <w:rPr>
          <w:rFonts w:cs="Times New Roman"/>
          <w:szCs w:val="26"/>
        </w:rPr>
      </w:pPr>
      <w:r w:rsidRPr="0092344F">
        <w:rPr>
          <w:rFonts w:cs="Times New Roman"/>
          <w:szCs w:val="26"/>
        </w:rPr>
        <w:t xml:space="preserve">Bộ câu hỏi gồm 2 phần: </w:t>
      </w:r>
    </w:p>
    <w:p w14:paraId="002713B6" w14:textId="7DB675F0" w:rsidR="00A611B6" w:rsidRPr="008A2C2A" w:rsidRDefault="00A611B6" w:rsidP="00D3453E">
      <w:pPr>
        <w:ind w:left="360"/>
        <w:rPr>
          <w:rFonts w:cs="Times New Roman"/>
          <w:szCs w:val="26"/>
        </w:rPr>
      </w:pPr>
      <w:r w:rsidRPr="008A2C2A">
        <w:rPr>
          <w:rFonts w:cs="Times New Roman"/>
          <w:b/>
          <w:bCs/>
          <w:szCs w:val="26"/>
        </w:rPr>
        <w:t>Phần A: Nhân khẩu học và các thông tin liên quan.</w:t>
      </w:r>
    </w:p>
    <w:p w14:paraId="762BCB16" w14:textId="77777777" w:rsidR="00A611B6" w:rsidRPr="0092344F" w:rsidRDefault="00A611B6" w:rsidP="00D3453E">
      <w:pPr>
        <w:rPr>
          <w:rFonts w:cs="Times New Roman"/>
          <w:szCs w:val="26"/>
        </w:rPr>
      </w:pPr>
      <w:r w:rsidRPr="0092344F">
        <w:rPr>
          <w:rFonts w:cs="Times New Roman"/>
          <w:szCs w:val="26"/>
        </w:rPr>
        <w:t xml:space="preserve">Có tất cả 09 câu hỏi, gồm: </w:t>
      </w:r>
    </w:p>
    <w:p w14:paraId="091AFE03" w14:textId="77777777" w:rsidR="00A611B6" w:rsidRPr="0092344F" w:rsidRDefault="00A611B6" w:rsidP="00D3453E">
      <w:pPr>
        <w:rPr>
          <w:rFonts w:cs="Times New Roman"/>
          <w:szCs w:val="26"/>
        </w:rPr>
      </w:pPr>
      <w:r w:rsidRPr="0092344F">
        <w:rPr>
          <w:rFonts w:cs="Times New Roman"/>
          <w:szCs w:val="26"/>
        </w:rPr>
        <w:t xml:space="preserve">09 câu về đặc điểm thông tin cá nhân của người tham gia nghiên cứu: tuổi, giới tính, dân tộc, chuyên ngành học, điểm học tập tích lũy (thang điểm hệ số 4, tính đến học kì I năm 4), </w:t>
      </w:r>
      <w:r w:rsidRPr="00386DF7">
        <w:rPr>
          <w:rFonts w:cs="Times New Roman"/>
          <w:szCs w:val="26"/>
        </w:rPr>
        <w:t xml:space="preserve">đã hoặc đang tham gia đề tài NCKH, tham gia các nhóm/câu lạc bộ NCKH, tham gia vào các hoạt động NCKH (hội nghị, hội thảo …, biết các thông tin về NCKH của trường (thủ tục, điều kiện, quy định nghiên cứu…). </w:t>
      </w:r>
    </w:p>
    <w:p w14:paraId="6B8F740E" w14:textId="6519C6D6" w:rsidR="00A611B6" w:rsidRPr="008A2C2A" w:rsidRDefault="00A611B6" w:rsidP="00D3453E">
      <w:pPr>
        <w:ind w:left="360"/>
        <w:rPr>
          <w:rFonts w:cs="Times New Roman"/>
          <w:b/>
          <w:bCs/>
          <w:szCs w:val="26"/>
        </w:rPr>
      </w:pPr>
      <w:r w:rsidRPr="008A2C2A">
        <w:rPr>
          <w:rFonts w:cs="Times New Roman"/>
          <w:b/>
          <w:bCs/>
          <w:szCs w:val="26"/>
        </w:rPr>
        <w:t xml:space="preserve">Phần B: Thái độ của SV về NCKH. </w:t>
      </w:r>
    </w:p>
    <w:p w14:paraId="79643B69" w14:textId="77777777" w:rsidR="00A611B6" w:rsidRPr="0092344F" w:rsidRDefault="00A611B6" w:rsidP="00D3453E">
      <w:pPr>
        <w:rPr>
          <w:rFonts w:cs="Times New Roman"/>
          <w:szCs w:val="26"/>
        </w:rPr>
      </w:pPr>
      <w:r w:rsidRPr="0092344F">
        <w:rPr>
          <w:rFonts w:cs="Times New Roman"/>
          <w:szCs w:val="26"/>
        </w:rPr>
        <w:t xml:space="preserve">Khảo sát thái độ đối với NCKH. Bộ câu hỏi gồm 32 câu hỏi với 5 khía cạnh gồm: </w:t>
      </w:r>
    </w:p>
    <w:p w14:paraId="154834F1" w14:textId="77777777" w:rsidR="00A611B6" w:rsidRPr="0092344F" w:rsidRDefault="00A611B6" w:rsidP="00D3453E">
      <w:pPr>
        <w:ind w:left="720"/>
        <w:rPr>
          <w:rFonts w:cs="Times New Roman"/>
          <w:szCs w:val="26"/>
        </w:rPr>
      </w:pPr>
      <w:r w:rsidRPr="0092344F">
        <w:rPr>
          <w:rFonts w:cs="Times New Roman"/>
          <w:szCs w:val="26"/>
        </w:rPr>
        <w:t xml:space="preserve">(1) Tính hữu ích của NCKH trong việc cải thiện thực hành chăm sóc người bệnh; </w:t>
      </w:r>
    </w:p>
    <w:p w14:paraId="0E23B687" w14:textId="77777777" w:rsidR="00A611B6" w:rsidRPr="0092344F" w:rsidRDefault="00A611B6" w:rsidP="00D3453E">
      <w:pPr>
        <w:rPr>
          <w:rFonts w:cs="Times New Roman"/>
          <w:szCs w:val="26"/>
        </w:rPr>
      </w:pPr>
      <w:r w:rsidRPr="0092344F">
        <w:rPr>
          <w:rFonts w:cs="Times New Roman"/>
          <w:szCs w:val="26"/>
        </w:rPr>
        <w:t xml:space="preserve">(2) Sự bất an, lo ngại và không chắc chắn trong phân tích dữ liệu; </w:t>
      </w:r>
    </w:p>
    <w:p w14:paraId="0B1E1CA2" w14:textId="77777777" w:rsidR="00A611B6" w:rsidRPr="0092344F" w:rsidRDefault="00A611B6" w:rsidP="00D3453E">
      <w:pPr>
        <w:rPr>
          <w:rFonts w:cs="Times New Roman"/>
          <w:szCs w:val="26"/>
        </w:rPr>
      </w:pPr>
      <w:r w:rsidRPr="0092344F">
        <w:rPr>
          <w:rFonts w:cs="Times New Roman"/>
          <w:szCs w:val="26"/>
        </w:rPr>
        <w:t xml:space="preserve">(3) Sự quan tâm đối với NCKH; </w:t>
      </w:r>
    </w:p>
    <w:p w14:paraId="1D3D2030" w14:textId="77777777" w:rsidR="00A611B6" w:rsidRPr="0092344F" w:rsidRDefault="00A611B6" w:rsidP="00D3453E">
      <w:pPr>
        <w:rPr>
          <w:rFonts w:cs="Times New Roman"/>
          <w:szCs w:val="26"/>
        </w:rPr>
      </w:pPr>
      <w:r w:rsidRPr="0092344F">
        <w:rPr>
          <w:rFonts w:cs="Times New Roman"/>
          <w:szCs w:val="26"/>
        </w:rPr>
        <w:t xml:space="preserve">(4) Vai trò của NCKH trong đời sống và nghề nghiệp; </w:t>
      </w:r>
    </w:p>
    <w:p w14:paraId="4D0880CB" w14:textId="77777777" w:rsidR="00A611B6" w:rsidRPr="0092344F" w:rsidRDefault="00A611B6" w:rsidP="00D3453E">
      <w:pPr>
        <w:rPr>
          <w:rFonts w:cs="Times New Roman"/>
          <w:szCs w:val="26"/>
        </w:rPr>
      </w:pPr>
      <w:r w:rsidRPr="0092344F">
        <w:rPr>
          <w:rFonts w:cs="Times New Roman"/>
          <w:szCs w:val="26"/>
        </w:rPr>
        <w:t xml:space="preserve">(5) Những khó khăn và vấn đề mà họ gặp phải trong việc phân tích các khái niệm số trong NCKH. </w:t>
      </w:r>
    </w:p>
    <w:p w14:paraId="77F0B8CB" w14:textId="77777777" w:rsidR="00B30145" w:rsidRDefault="00A611B6" w:rsidP="00FB32B8">
      <w:pPr>
        <w:pStyle w:val="oancuaDanhsach"/>
        <w:numPr>
          <w:ilvl w:val="2"/>
          <w:numId w:val="11"/>
        </w:numPr>
        <w:outlineLvl w:val="2"/>
        <w:rPr>
          <w:rFonts w:cs="Times New Roman"/>
          <w:b/>
          <w:bCs/>
          <w:i/>
          <w:iCs/>
          <w:szCs w:val="26"/>
        </w:rPr>
      </w:pPr>
      <w:bookmarkStart w:id="50" w:name="_Toc156588399"/>
      <w:r w:rsidRPr="0092344F">
        <w:rPr>
          <w:rFonts w:cs="Times New Roman"/>
          <w:b/>
          <w:bCs/>
          <w:i/>
          <w:iCs/>
          <w:szCs w:val="26"/>
        </w:rPr>
        <w:t>Cách trả lời và tính điểm:</w:t>
      </w:r>
      <w:bookmarkEnd w:id="50"/>
      <w:r w:rsidRPr="0092344F">
        <w:rPr>
          <w:rFonts w:cs="Times New Roman"/>
          <w:b/>
          <w:bCs/>
          <w:i/>
          <w:iCs/>
          <w:szCs w:val="26"/>
        </w:rPr>
        <w:t xml:space="preserve"> </w:t>
      </w:r>
    </w:p>
    <w:p w14:paraId="01BD84F5" w14:textId="5EA24D2B" w:rsidR="00B30145" w:rsidRDefault="00B30145" w:rsidP="00B30145">
      <w:pPr>
        <w:ind w:left="357"/>
        <w:rPr>
          <w:rFonts w:cs="Times New Roman"/>
          <w:b/>
          <w:bCs/>
          <w:szCs w:val="26"/>
        </w:rPr>
      </w:pPr>
      <w:r w:rsidRPr="00B30145">
        <w:rPr>
          <w:rFonts w:cs="Times New Roman"/>
          <w:b/>
          <w:bCs/>
          <w:szCs w:val="26"/>
        </w:rPr>
        <w:t xml:space="preserve">Phần </w:t>
      </w:r>
      <w:r>
        <w:rPr>
          <w:rFonts w:cs="Times New Roman"/>
          <w:b/>
          <w:bCs/>
          <w:szCs w:val="26"/>
        </w:rPr>
        <w:t>A</w:t>
      </w:r>
      <w:r w:rsidRPr="00B30145">
        <w:rPr>
          <w:rFonts w:cs="Times New Roman"/>
          <w:b/>
          <w:bCs/>
          <w:szCs w:val="26"/>
        </w:rPr>
        <w:t xml:space="preserve">: </w:t>
      </w:r>
      <w:r w:rsidRPr="008A2C2A">
        <w:rPr>
          <w:rFonts w:cs="Times New Roman"/>
          <w:b/>
          <w:bCs/>
          <w:szCs w:val="26"/>
        </w:rPr>
        <w:t>Nhân khẩu học và các thông tin liên quan</w:t>
      </w:r>
      <w:r w:rsidRPr="00B30145">
        <w:rPr>
          <w:rFonts w:cs="Times New Roman"/>
          <w:b/>
          <w:bCs/>
          <w:szCs w:val="26"/>
        </w:rPr>
        <w:t xml:space="preserve">. </w:t>
      </w:r>
    </w:p>
    <w:p w14:paraId="664D14B5" w14:textId="5F7ECDBD" w:rsidR="00B30145" w:rsidRPr="00B30145" w:rsidRDefault="00B30145" w:rsidP="000D01F7">
      <w:pPr>
        <w:pStyle w:val="oancuaDanhsach"/>
        <w:ind w:left="0"/>
        <w:rPr>
          <w:rFonts w:cs="Times New Roman"/>
          <w:szCs w:val="26"/>
        </w:rPr>
      </w:pPr>
      <w:r w:rsidRPr="00B30145">
        <w:rPr>
          <w:rFonts w:cs="Times New Roman"/>
          <w:szCs w:val="26"/>
        </w:rPr>
        <w:lastRenderedPageBreak/>
        <w:t>Sinh viên khoanh tròn vào một câu trả lời phù hợp nhất với bản thân</w:t>
      </w:r>
      <w:r>
        <w:rPr>
          <w:rFonts w:cs="Times New Roman"/>
          <w:szCs w:val="26"/>
        </w:rPr>
        <w:t xml:space="preserve">. Dữ liệu về đặc điểm của người tham gia được mã hóa, phân loại và liệt kê chi tiết vào bảng tổng hợp. Các biến tham gia khảo sát sử dụng phần mềm Microsoft Excel 2016 để tính số lượng, phần trăm, giá trị trung bình và độ lệch chuẩn. </w:t>
      </w:r>
    </w:p>
    <w:p w14:paraId="12FFC018" w14:textId="73B949C2" w:rsidR="00F92A88" w:rsidRPr="008A2C2A" w:rsidRDefault="00F92A88" w:rsidP="00D3453E">
      <w:pPr>
        <w:ind w:left="360"/>
        <w:rPr>
          <w:rFonts w:cs="Times New Roman"/>
          <w:b/>
          <w:bCs/>
          <w:szCs w:val="26"/>
        </w:rPr>
      </w:pPr>
      <w:r w:rsidRPr="008A2C2A">
        <w:rPr>
          <w:rFonts w:cs="Times New Roman"/>
          <w:b/>
          <w:bCs/>
          <w:szCs w:val="26"/>
        </w:rPr>
        <w:t xml:space="preserve">Phần B: Thái độ của SV về NCKH. </w:t>
      </w:r>
    </w:p>
    <w:p w14:paraId="4EA76905" w14:textId="6E67A018" w:rsidR="00A611B6" w:rsidRPr="0092344F" w:rsidRDefault="00A611B6" w:rsidP="00D3453E">
      <w:pPr>
        <w:rPr>
          <w:rFonts w:cs="Times New Roman"/>
          <w:szCs w:val="26"/>
        </w:rPr>
      </w:pPr>
      <w:r w:rsidRPr="0092344F">
        <w:rPr>
          <w:rFonts w:cs="Times New Roman"/>
          <w:szCs w:val="26"/>
        </w:rPr>
        <w:t xml:space="preserve">Mỗi câu hỏi được đánh giá bằng điểm số Likert </w:t>
      </w:r>
      <w:r w:rsidR="00086BD3">
        <w:rPr>
          <w:rFonts w:cs="Times New Roman"/>
          <w:szCs w:val="26"/>
        </w:rPr>
        <w:t>5</w:t>
      </w:r>
      <w:r w:rsidRPr="0092344F">
        <w:rPr>
          <w:rFonts w:cs="Times New Roman"/>
          <w:szCs w:val="26"/>
        </w:rPr>
        <w:t xml:space="preserve"> mức độ (hoàn toàn không đồng ý → hoàn toàn đồng ý)</w:t>
      </w:r>
    </w:p>
    <w:p w14:paraId="0774B272" w14:textId="271E6E6A" w:rsidR="00A611B6" w:rsidRPr="0092344F" w:rsidRDefault="00A611B6" w:rsidP="00D3453E">
      <w:pPr>
        <w:rPr>
          <w:rFonts w:cs="Times New Roman"/>
          <w:szCs w:val="26"/>
        </w:rPr>
      </w:pPr>
      <w:bookmarkStart w:id="51" w:name="_Hlk156430636"/>
      <w:r w:rsidRPr="0092344F">
        <w:rPr>
          <w:rFonts w:cs="Times New Roman"/>
          <w:szCs w:val="26"/>
        </w:rPr>
        <w:t>Sinh viên khoanh tròn vào một câu trả lời phù hợp nhất với bản thân</w:t>
      </w:r>
      <w:bookmarkEnd w:id="51"/>
      <w:r w:rsidR="00086BD3">
        <w:rPr>
          <w:rFonts w:cs="Times New Roman"/>
          <w:szCs w:val="26"/>
        </w:rPr>
        <w:t>. Các câu hỏi trong phần</w:t>
      </w:r>
      <w:r w:rsidR="00271177">
        <w:rPr>
          <w:rFonts w:cs="Times New Roman"/>
          <w:szCs w:val="26"/>
        </w:rPr>
        <w:t xml:space="preserve"> II,</w:t>
      </w:r>
      <w:r w:rsidR="00086BD3">
        <w:rPr>
          <w:rFonts w:cs="Times New Roman"/>
          <w:szCs w:val="26"/>
        </w:rPr>
        <w:t xml:space="preserve"> V. Khó khăn trong nghiên cứu </w:t>
      </w:r>
      <w:r w:rsidR="00271177">
        <w:rPr>
          <w:rFonts w:cs="Times New Roman"/>
          <w:szCs w:val="26"/>
        </w:rPr>
        <w:t xml:space="preserve">là các câu hỏi đảo ngược và sẽ được đảo đáp án trước khi đưa vào xử lí. </w:t>
      </w:r>
      <w:r w:rsidRPr="0092344F">
        <w:rPr>
          <w:rFonts w:cs="Times New Roman"/>
          <w:szCs w:val="26"/>
        </w:rPr>
        <w:t xml:space="preserve"> </w:t>
      </w:r>
    </w:p>
    <w:p w14:paraId="22EE79C9" w14:textId="77777777" w:rsidR="00A611B6" w:rsidRPr="0092344F" w:rsidRDefault="00A611B6" w:rsidP="00D3453E">
      <w:pPr>
        <w:rPr>
          <w:rFonts w:cs="Times New Roman"/>
          <w:szCs w:val="26"/>
        </w:rPr>
      </w:pPr>
      <w:r w:rsidRPr="0092344F">
        <w:rPr>
          <w:rFonts w:cs="Times New Roman"/>
          <w:szCs w:val="26"/>
        </w:rPr>
        <w:t xml:space="preserve">Điểm của mỗi câu trả lời được tính như sau: </w:t>
      </w:r>
    </w:p>
    <w:p w14:paraId="31C2DA9A" w14:textId="77777777" w:rsidR="00A611B6" w:rsidRPr="0092344F" w:rsidRDefault="00A611B6" w:rsidP="00D3453E">
      <w:pPr>
        <w:ind w:left="720"/>
        <w:rPr>
          <w:rFonts w:cs="Times New Roman"/>
          <w:szCs w:val="26"/>
        </w:rPr>
      </w:pPr>
      <w:r w:rsidRPr="0092344F">
        <w:rPr>
          <w:rFonts w:cs="Times New Roman"/>
          <w:szCs w:val="26"/>
        </w:rPr>
        <w:t>Hoàn toàn không đồng ý = 1</w:t>
      </w:r>
    </w:p>
    <w:p w14:paraId="1B4923D5" w14:textId="56899862" w:rsidR="00A611B6" w:rsidRPr="0092344F" w:rsidRDefault="00A611B6" w:rsidP="00D3453E">
      <w:pPr>
        <w:ind w:left="720"/>
        <w:rPr>
          <w:rFonts w:cs="Times New Roman"/>
          <w:szCs w:val="26"/>
        </w:rPr>
      </w:pPr>
      <w:r w:rsidRPr="0092344F">
        <w:rPr>
          <w:rFonts w:cs="Times New Roman"/>
          <w:szCs w:val="26"/>
        </w:rPr>
        <w:t>Không đồng ý = 2</w:t>
      </w:r>
    </w:p>
    <w:p w14:paraId="25873CCA" w14:textId="004FC168" w:rsidR="00A611B6" w:rsidRPr="0092344F" w:rsidRDefault="00086BD3" w:rsidP="00D3453E">
      <w:pPr>
        <w:ind w:left="720"/>
        <w:rPr>
          <w:rFonts w:cs="Times New Roman"/>
          <w:szCs w:val="26"/>
        </w:rPr>
      </w:pPr>
      <w:r>
        <w:rPr>
          <w:rFonts w:cs="Times New Roman"/>
          <w:szCs w:val="26"/>
        </w:rPr>
        <w:t>Trung lập</w:t>
      </w:r>
      <w:r w:rsidR="00A611B6" w:rsidRPr="0092344F">
        <w:rPr>
          <w:rFonts w:cs="Times New Roman"/>
          <w:szCs w:val="26"/>
        </w:rPr>
        <w:t xml:space="preserve"> = </w:t>
      </w:r>
      <w:r>
        <w:rPr>
          <w:rFonts w:cs="Times New Roman"/>
          <w:szCs w:val="26"/>
        </w:rPr>
        <w:t>3</w:t>
      </w:r>
    </w:p>
    <w:p w14:paraId="6E5E8EB8" w14:textId="48234E92" w:rsidR="00A611B6" w:rsidRPr="0092344F" w:rsidRDefault="00A611B6" w:rsidP="00D3453E">
      <w:pPr>
        <w:ind w:left="720"/>
        <w:rPr>
          <w:rFonts w:cs="Times New Roman"/>
          <w:szCs w:val="26"/>
        </w:rPr>
      </w:pPr>
      <w:r w:rsidRPr="0092344F">
        <w:rPr>
          <w:rFonts w:cs="Times New Roman"/>
          <w:szCs w:val="26"/>
        </w:rPr>
        <w:t xml:space="preserve">Đồng ý = </w:t>
      </w:r>
      <w:r w:rsidR="00086BD3">
        <w:rPr>
          <w:rFonts w:cs="Times New Roman"/>
          <w:szCs w:val="26"/>
        </w:rPr>
        <w:t>4</w:t>
      </w:r>
    </w:p>
    <w:p w14:paraId="3C961B09" w14:textId="03DE0B2A" w:rsidR="00A611B6" w:rsidRPr="0092344F" w:rsidRDefault="00A611B6" w:rsidP="00D3453E">
      <w:pPr>
        <w:ind w:left="720"/>
        <w:rPr>
          <w:rFonts w:cs="Times New Roman"/>
          <w:szCs w:val="26"/>
        </w:rPr>
      </w:pPr>
      <w:r w:rsidRPr="0092344F">
        <w:rPr>
          <w:rFonts w:cs="Times New Roman"/>
          <w:szCs w:val="26"/>
        </w:rPr>
        <w:t xml:space="preserve">Hoàn toàn đồng ý = </w:t>
      </w:r>
      <w:r w:rsidR="00086BD3">
        <w:rPr>
          <w:rFonts w:cs="Times New Roman"/>
          <w:szCs w:val="26"/>
        </w:rPr>
        <w:t>5</w:t>
      </w:r>
    </w:p>
    <w:p w14:paraId="6597FB37" w14:textId="242EF604" w:rsidR="00A611B6" w:rsidRPr="0092344F" w:rsidRDefault="00A611B6" w:rsidP="00D3453E">
      <w:pPr>
        <w:rPr>
          <w:rFonts w:cs="Times New Roman"/>
          <w:szCs w:val="26"/>
        </w:rPr>
      </w:pPr>
      <w:r w:rsidRPr="0092344F">
        <w:rPr>
          <w:rFonts w:cs="Times New Roman"/>
          <w:szCs w:val="26"/>
        </w:rPr>
        <w:t>Điểm trung bình thái độ tổng thể ≥ 4 được xem là tích cực</w:t>
      </w:r>
      <w:r w:rsidR="000A4E5F">
        <w:rPr>
          <w:rFonts w:cs="Times New Roman"/>
          <w:szCs w:val="26"/>
        </w:rPr>
        <w:t xml:space="preserve"> và &lt;4 là chưa tích cực.</w:t>
      </w:r>
      <w:r w:rsidRPr="0092344F">
        <w:rPr>
          <w:rFonts w:cs="Times New Roman"/>
          <w:szCs w:val="26"/>
        </w:rPr>
        <w:t xml:space="preserve"> </w:t>
      </w:r>
    </w:p>
    <w:p w14:paraId="7A4D192C" w14:textId="1742C0B3" w:rsidR="00086BD3" w:rsidRPr="0092344F" w:rsidRDefault="00A611B6" w:rsidP="000A4E5F">
      <w:pPr>
        <w:rPr>
          <w:rFonts w:cs="Times New Roman"/>
          <w:szCs w:val="26"/>
        </w:rPr>
      </w:pPr>
      <w:r w:rsidRPr="0092344F">
        <w:rPr>
          <w:rFonts w:cs="Times New Roman"/>
          <w:szCs w:val="26"/>
        </w:rPr>
        <w:t xml:space="preserve">Điểm trung bình thái độ với từng khía cạnh </w:t>
      </w:r>
      <w:r w:rsidR="000A4E5F" w:rsidRPr="0092344F">
        <w:rPr>
          <w:rFonts w:cs="Times New Roman"/>
          <w:szCs w:val="26"/>
        </w:rPr>
        <w:t>≥ 4 được xem là tích cực</w:t>
      </w:r>
      <w:r w:rsidR="000A4E5F">
        <w:rPr>
          <w:rFonts w:cs="Times New Roman"/>
          <w:szCs w:val="26"/>
        </w:rPr>
        <w:t xml:space="preserve"> và &lt;4 là chưa tích cực.</w:t>
      </w:r>
      <w:r w:rsidR="000A4E5F" w:rsidRPr="0092344F">
        <w:rPr>
          <w:rFonts w:cs="Times New Roman"/>
          <w:szCs w:val="26"/>
        </w:rPr>
        <w:t xml:space="preserve"> </w:t>
      </w:r>
    </w:p>
    <w:p w14:paraId="5152D2EB" w14:textId="649A0EDD" w:rsidR="00A611B6" w:rsidRPr="0092344F" w:rsidRDefault="00A611B6" w:rsidP="00FB32B8">
      <w:pPr>
        <w:pStyle w:val="oancuaDanhsach"/>
        <w:numPr>
          <w:ilvl w:val="2"/>
          <w:numId w:val="11"/>
        </w:numPr>
        <w:outlineLvl w:val="2"/>
        <w:rPr>
          <w:rFonts w:cs="Times New Roman"/>
          <w:b/>
          <w:bCs/>
          <w:i/>
          <w:iCs/>
          <w:szCs w:val="26"/>
        </w:rPr>
      </w:pPr>
      <w:bookmarkStart w:id="52" w:name="_Toc156588400"/>
      <w:r w:rsidRPr="0092344F">
        <w:rPr>
          <w:rFonts w:cs="Times New Roman"/>
          <w:b/>
          <w:bCs/>
          <w:i/>
          <w:iCs/>
          <w:szCs w:val="26"/>
        </w:rPr>
        <w:t>Giá trị và độ tin cậy của bộ câu hỏi:</w:t>
      </w:r>
      <w:bookmarkEnd w:id="52"/>
      <w:r w:rsidRPr="0092344F">
        <w:rPr>
          <w:rFonts w:cs="Times New Roman"/>
          <w:b/>
          <w:bCs/>
          <w:i/>
          <w:iCs/>
          <w:szCs w:val="26"/>
        </w:rPr>
        <w:t xml:space="preserve"> </w:t>
      </w:r>
    </w:p>
    <w:p w14:paraId="7172537D" w14:textId="18ADC92B" w:rsidR="00A611B6" w:rsidRPr="0092344F" w:rsidRDefault="00A611B6" w:rsidP="00D3453E">
      <w:pPr>
        <w:rPr>
          <w:rFonts w:cs="Times New Roman"/>
          <w:szCs w:val="26"/>
        </w:rPr>
      </w:pPr>
      <w:r w:rsidRPr="0092344F">
        <w:rPr>
          <w:rFonts w:cs="Times New Roman"/>
          <w:szCs w:val="26"/>
        </w:rPr>
        <w:tab/>
        <w:t>Độ tin cậy của bộ câu hỏi “thang đo thái độ đối với NCKH” (Attitudes Toward Research Scale: ART) của tác giả Papanastasiou xây dựng năm 2005 bản gốc bằng tiếng Anh có hệ số Cronbach ở mức rất cao: 0.939</w:t>
      </w:r>
      <w:r>
        <w:rPr>
          <w:rFonts w:cs="Times New Roman"/>
          <w:szCs w:val="26"/>
        </w:rPr>
        <w:fldChar w:fldCharType="begin"/>
      </w:r>
      <w:r w:rsidR="0040704C">
        <w:rPr>
          <w:rFonts w:cs="Times New Roman"/>
          <w:szCs w:val="26"/>
        </w:rPr>
        <w:instrText xml:space="preserve"> ADDIN EN.CITE &lt;EndNote&gt;&lt;Cite&gt;&lt;Author&gt;Papanastasiou&lt;/Author&gt;&lt;Year&gt;2017&lt;/Year&gt;&lt;RecNum&gt;98&lt;/RecNum&gt;&lt;DisplayText&gt;&lt;style face="superscript"&gt;3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lt;/title&gt;&lt;/titles&gt;&lt;dates&gt;&lt;year&gt;2017&lt;/year&gt;&lt;/dates&gt;&lt;urls&gt;&lt;/urls&gt;&lt;electronic-resource-num&gt;10.1037/t64085-000&lt;/electronic-resource-num&gt;&lt;/record&gt;&lt;/Cite&gt;&lt;/EndNote&gt;</w:instrText>
      </w:r>
      <w:r>
        <w:rPr>
          <w:rFonts w:cs="Times New Roman"/>
          <w:szCs w:val="26"/>
        </w:rPr>
        <w:fldChar w:fldCharType="separate"/>
      </w:r>
      <w:r w:rsidR="0040704C" w:rsidRPr="0040704C">
        <w:rPr>
          <w:rFonts w:cs="Times New Roman"/>
          <w:noProof/>
          <w:szCs w:val="26"/>
          <w:vertAlign w:val="superscript"/>
        </w:rPr>
        <w:t>39</w:t>
      </w:r>
      <w:r>
        <w:rPr>
          <w:rFonts w:cs="Times New Roman"/>
          <w:szCs w:val="26"/>
        </w:rPr>
        <w:fldChar w:fldCharType="end"/>
      </w:r>
      <w:r w:rsidR="002C37E5">
        <w:rPr>
          <w:rFonts w:cs="Times New Roman"/>
          <w:szCs w:val="26"/>
        </w:rPr>
        <w:t>.</w:t>
      </w:r>
    </w:p>
    <w:p w14:paraId="1BB4D1F5" w14:textId="403976A2" w:rsidR="00AF2118" w:rsidRPr="00A611B6" w:rsidRDefault="00A611B6" w:rsidP="00D3453E">
      <w:pPr>
        <w:rPr>
          <w:rFonts w:cs="Times New Roman"/>
          <w:szCs w:val="26"/>
        </w:rPr>
      </w:pPr>
      <w:r w:rsidRPr="0092344F">
        <w:rPr>
          <w:rFonts w:cs="Times New Roman"/>
          <w:szCs w:val="26"/>
        </w:rPr>
        <w:t xml:space="preserve"> Bảng câu hỏi cũng đã được xác nhận và sử dụng trong các nghiên cứu khác</w:t>
      </w:r>
      <w:r w:rsidRPr="0092344F">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fldChar w:fldCharType="separate"/>
      </w:r>
      <w:r w:rsidR="00F03C2A" w:rsidRPr="00F03C2A">
        <w:rPr>
          <w:rFonts w:cs="Times New Roman"/>
          <w:noProof/>
          <w:szCs w:val="26"/>
          <w:vertAlign w:val="superscript"/>
        </w:rPr>
        <w:t>10,12,13</w:t>
      </w:r>
      <w:r w:rsidRPr="0092344F">
        <w:rPr>
          <w:rFonts w:cs="Times New Roman"/>
          <w:szCs w:val="26"/>
        </w:rPr>
        <w:fldChar w:fldCharType="end"/>
      </w:r>
      <w:r w:rsidR="002C37E5">
        <w:rPr>
          <w:rFonts w:cs="Times New Roman"/>
          <w:szCs w:val="26"/>
        </w:rPr>
        <w:t>.</w:t>
      </w:r>
      <w:r w:rsidRPr="0092344F">
        <w:rPr>
          <w:rFonts w:cs="Times New Roman"/>
          <w:szCs w:val="26"/>
        </w:rPr>
        <w:t xml:space="preserve"> </w:t>
      </w:r>
    </w:p>
    <w:p w14:paraId="0CD86F5E" w14:textId="49211DD9" w:rsidR="00A128AC" w:rsidRPr="006842E2" w:rsidRDefault="00E15405" w:rsidP="006842E2">
      <w:pPr>
        <w:pStyle w:val="u2"/>
      </w:pPr>
      <w:bookmarkStart w:id="53" w:name="_Toc156588401"/>
      <w:r w:rsidRPr="006842E2">
        <w:t>Ứng dụng mô hình học thuyết</w:t>
      </w:r>
      <w:bookmarkEnd w:id="53"/>
    </w:p>
    <w:p w14:paraId="78010C8E" w14:textId="77777777" w:rsidR="00E15405" w:rsidRPr="0092344F" w:rsidRDefault="00E15405" w:rsidP="00FB32B8">
      <w:pPr>
        <w:pStyle w:val="oancuaDanhsach"/>
        <w:numPr>
          <w:ilvl w:val="2"/>
          <w:numId w:val="11"/>
        </w:numPr>
        <w:outlineLvl w:val="2"/>
        <w:rPr>
          <w:rFonts w:cs="Times New Roman"/>
          <w:b/>
          <w:bCs/>
          <w:i/>
          <w:iCs/>
          <w:szCs w:val="26"/>
        </w:rPr>
      </w:pPr>
      <w:bookmarkStart w:id="54" w:name="_Toc156588402"/>
      <w:r w:rsidRPr="0092344F">
        <w:rPr>
          <w:rFonts w:cs="Times New Roman"/>
          <w:b/>
          <w:bCs/>
          <w:i/>
          <w:iCs/>
          <w:szCs w:val="26"/>
        </w:rPr>
        <w:t>Học thuyết “Theory of Planned Behavior (TPB)”</w:t>
      </w:r>
      <w:bookmarkEnd w:id="54"/>
      <w:r w:rsidRPr="0092344F">
        <w:rPr>
          <w:rFonts w:cs="Times New Roman"/>
          <w:b/>
          <w:bCs/>
          <w:i/>
          <w:iCs/>
          <w:szCs w:val="26"/>
        </w:rPr>
        <w:t xml:space="preserve"> </w:t>
      </w:r>
    </w:p>
    <w:p w14:paraId="6D5C93C8" w14:textId="235A29FD" w:rsidR="00A703E4" w:rsidRPr="00A703E4" w:rsidRDefault="00A703E4" w:rsidP="00D3453E">
      <w:pPr>
        <w:rPr>
          <w:rFonts w:cs="Times New Roman"/>
          <w:szCs w:val="26"/>
        </w:rPr>
      </w:pPr>
      <w:r w:rsidRPr="00A703E4">
        <w:rPr>
          <w:rFonts w:cs="Times New Roman"/>
          <w:szCs w:val="26"/>
        </w:rPr>
        <w:t>Trong tâm lý học, học thuyết hành vi hoạch định (</w:t>
      </w:r>
      <w:r w:rsidRPr="0092344F">
        <w:rPr>
          <w:rFonts w:cs="Times New Roman"/>
          <w:szCs w:val="26"/>
        </w:rPr>
        <w:t>Theory of Planned Behavior-TPB)</w:t>
      </w:r>
      <w:r w:rsidRPr="00A703E4">
        <w:rPr>
          <w:rFonts w:cs="Times New Roman"/>
          <w:szCs w:val="26"/>
        </w:rPr>
        <w:t xml:space="preserve"> là một lý thuyết kết nối giữa niềm tin và hành vi.</w:t>
      </w:r>
      <w:r w:rsidR="00A611B6">
        <w:rPr>
          <w:rFonts w:cs="Times New Roman"/>
          <w:szCs w:val="26"/>
        </w:rPr>
        <w:t xml:space="preserve"> </w:t>
      </w:r>
      <w:r w:rsidRPr="00A703E4">
        <w:rPr>
          <w:rFonts w:cs="Times New Roman"/>
          <w:szCs w:val="26"/>
        </w:rPr>
        <w:t xml:space="preserve">Học thuyết hành vi hoạch định được Icek Ajzen đề xuất vào năm 1985 thông qua bài báo của ông có tựa đề "Từ </w:t>
      </w:r>
      <w:r w:rsidRPr="00A703E4">
        <w:rPr>
          <w:rFonts w:cs="Times New Roman"/>
          <w:szCs w:val="26"/>
        </w:rPr>
        <w:lastRenderedPageBreak/>
        <w:t>ý định đến hành động: Một học thuyết hành vi hoạch định"</w:t>
      </w:r>
      <w:r w:rsidR="002C37E5">
        <w:rPr>
          <w:rFonts w:cs="Times New Roman"/>
          <w:szCs w:val="26"/>
        </w:rPr>
        <w:t>.</w:t>
      </w:r>
      <w:r w:rsidRPr="00A703E4">
        <w:rPr>
          <w:rFonts w:cs="Times New Roman"/>
          <w:szCs w:val="26"/>
        </w:rPr>
        <w:t xml:space="preserve"> </w:t>
      </w:r>
      <w:r w:rsidR="002C37E5">
        <w:rPr>
          <w:rFonts w:cs="Times New Roman"/>
          <w:szCs w:val="26"/>
        </w:rPr>
        <w:t>H</w:t>
      </w:r>
      <w:r w:rsidRPr="00A703E4">
        <w:rPr>
          <w:rFonts w:cs="Times New Roman"/>
          <w:szCs w:val="26"/>
        </w:rPr>
        <w:t>ọc thuyết này phát triển từ Thuyết hành động hợp lý</w:t>
      </w:r>
      <w:r w:rsidR="00340549">
        <w:rPr>
          <w:rFonts w:cs="Times New Roman"/>
          <w:szCs w:val="26"/>
        </w:rPr>
        <w:t xml:space="preserve"> (T</w:t>
      </w:r>
      <w:r w:rsidR="00340549" w:rsidRPr="00340549">
        <w:rPr>
          <w:rFonts w:cs="Times New Roman"/>
          <w:szCs w:val="26"/>
        </w:rPr>
        <w:t>heory of Reasoned Action - TRA)</w:t>
      </w:r>
      <w:r w:rsidRPr="00A703E4">
        <w:rPr>
          <w:rFonts w:cs="Times New Roman"/>
          <w:szCs w:val="26"/>
        </w:rPr>
        <w:t>, được Martin Fishbein và Icek Ajzen đề xuất vào năm 1980</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r w:rsidR="00340549">
        <w:rPr>
          <w:rFonts w:cs="Times New Roman"/>
          <w:szCs w:val="26"/>
        </w:rPr>
        <w:t>.</w:t>
      </w:r>
    </w:p>
    <w:p w14:paraId="7CD98469" w14:textId="3ABB7639" w:rsidR="00A703E4" w:rsidRDefault="00A703E4" w:rsidP="00D3453E">
      <w:pPr>
        <w:rPr>
          <w:rFonts w:cs="Times New Roman"/>
          <w:szCs w:val="26"/>
        </w:rPr>
      </w:pPr>
      <w:r w:rsidRPr="00A703E4">
        <w:rPr>
          <w:rFonts w:cs="Times New Roman"/>
          <w:szCs w:val="26"/>
        </w:rPr>
        <w:t xml:space="preserve">Theo </w:t>
      </w:r>
      <w:r w:rsidRPr="000E5CDD">
        <w:rPr>
          <w:rFonts w:cs="Times New Roman"/>
          <w:szCs w:val="26"/>
        </w:rPr>
        <w:t xml:space="preserve">Thuyết </w:t>
      </w:r>
      <w:r w:rsidR="000E5CDD" w:rsidRPr="00A703E4">
        <w:rPr>
          <w:rFonts w:cs="Times New Roman"/>
          <w:szCs w:val="26"/>
        </w:rPr>
        <w:t>hành vi hoạch định</w:t>
      </w:r>
      <w:r w:rsidRPr="00A703E4">
        <w:rPr>
          <w:rFonts w:cs="Times New Roman"/>
          <w:szCs w:val="26"/>
        </w:rPr>
        <w:t>, nếu người ta đánh giá hành vi được đề xuất là tích cực (thái độ), và nếu họ nghĩ rằng người quan trọng của họ muốn họ thực hiện hành vi đó (</w:t>
      </w:r>
      <w:r w:rsidR="000E5CDD">
        <w:rPr>
          <w:rFonts w:cs="Times New Roman"/>
          <w:szCs w:val="26"/>
        </w:rPr>
        <w:t>q</w:t>
      </w:r>
      <w:r w:rsidR="000E5CDD" w:rsidRPr="00A611B6">
        <w:rPr>
          <w:rFonts w:cs="Times New Roman"/>
          <w:szCs w:val="26"/>
        </w:rPr>
        <w:t>uy chuẩn chủ quan</w:t>
      </w:r>
      <w:r w:rsidRPr="00A703E4">
        <w:rPr>
          <w:rFonts w:cs="Times New Roman"/>
          <w:szCs w:val="26"/>
        </w:rPr>
        <w:t xml:space="preserve">), điều này dẫn đến một ý định cao (động lực) và họ có khả năng cao hơn để thực hiện nó. Sự tương quan cao giữa thái độ </w:t>
      </w:r>
      <w:r w:rsidR="000E5CDD">
        <w:rPr>
          <w:rFonts w:cs="Times New Roman"/>
          <w:szCs w:val="26"/>
        </w:rPr>
        <w:t>q</w:t>
      </w:r>
      <w:r w:rsidR="000E5CDD" w:rsidRPr="00A611B6">
        <w:rPr>
          <w:rFonts w:cs="Times New Roman"/>
          <w:szCs w:val="26"/>
        </w:rPr>
        <w:t>uy chuẩn chủ quan</w:t>
      </w:r>
      <w:r w:rsidRPr="00A703E4">
        <w:rPr>
          <w:rFonts w:cs="Times New Roman"/>
          <w:szCs w:val="26"/>
        </w:rPr>
        <w:t xml:space="preserve"> đến ý định hành vi, và sau đó là hành vi, đã được xác nhận trong nhiều nghiên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079E8599" w14:textId="77777777" w:rsidR="000E5CDD" w:rsidRDefault="00A703E4" w:rsidP="000E5CDD">
      <w:pPr>
        <w:keepNext/>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51874905" w14:textId="21A19E89" w:rsidR="00344FAD" w:rsidRPr="001F205D" w:rsidRDefault="000E5CDD" w:rsidP="001F205D">
      <w:pPr>
        <w:pStyle w:val="Chuthich"/>
      </w:pPr>
      <w:bookmarkStart w:id="55" w:name="_Toc156580020"/>
      <w:r w:rsidRPr="001F205D">
        <w:t xml:space="preserve">Hình </w:t>
      </w:r>
      <w:r w:rsidR="001F205D" w:rsidRPr="001F205D">
        <w:fldChar w:fldCharType="begin"/>
      </w:r>
      <w:r w:rsidR="001F205D" w:rsidRPr="001F205D">
        <w:instrText xml:space="preserve"> STYLEREF 1 \s </w:instrText>
      </w:r>
      <w:r w:rsidR="001F205D" w:rsidRPr="001F205D">
        <w:fldChar w:fldCharType="separate"/>
      </w:r>
      <w:r w:rsidR="001F205D" w:rsidRPr="001F205D">
        <w:t>3</w:t>
      </w:r>
      <w:r w:rsidR="001F205D" w:rsidRPr="001F205D">
        <w:fldChar w:fldCharType="end"/>
      </w:r>
      <w:r w:rsidR="001F205D" w:rsidRPr="001F205D">
        <w:t>.</w:t>
      </w:r>
      <w:r w:rsidR="001F205D" w:rsidRPr="001F205D">
        <w:fldChar w:fldCharType="begin"/>
      </w:r>
      <w:r w:rsidR="001F205D" w:rsidRPr="001F205D">
        <w:instrText xml:space="preserve"> SEQ Hình \* ARABIC \s 1 </w:instrText>
      </w:r>
      <w:r w:rsidR="001F205D" w:rsidRPr="001F205D">
        <w:fldChar w:fldCharType="separate"/>
      </w:r>
      <w:r w:rsidR="001F205D" w:rsidRPr="001F205D">
        <w:t>1</w:t>
      </w:r>
      <w:r w:rsidR="001F205D" w:rsidRPr="001F205D">
        <w:fldChar w:fldCharType="end"/>
      </w:r>
      <w:r w:rsidRPr="001F205D">
        <w:t>: Mô hình học thuyết “Theory of Planned Behavior" (TPB)</w:t>
      </w:r>
      <w:bookmarkEnd w:id="55"/>
    </w:p>
    <w:p w14:paraId="10414E35" w14:textId="77777777" w:rsidR="00A703E4" w:rsidRPr="00A703E4" w:rsidRDefault="00A703E4" w:rsidP="00D3453E">
      <w:pPr>
        <w:rPr>
          <w:rFonts w:cs="Times New Roman"/>
          <w:szCs w:val="26"/>
        </w:rPr>
      </w:pPr>
      <w:r w:rsidRPr="00A703E4">
        <w:rPr>
          <w:rFonts w:cs="Times New Roman"/>
          <w:szCs w:val="26"/>
        </w:rPr>
        <w:t>Mô hình TPB giả định rằng hành vi có thể được dự đoán hoặc giải thích thông qua ý định thực hiện hành vi đó. Ajzen (1988) chỉ ra rằng ý định là một hàm của ba yếu tố chính:</w:t>
      </w:r>
    </w:p>
    <w:p w14:paraId="34621362" w14:textId="77777777" w:rsidR="00A703E4" w:rsidRPr="00A611B6" w:rsidRDefault="00A703E4" w:rsidP="00D3453E">
      <w:pPr>
        <w:pStyle w:val="oancuaDanhsach"/>
        <w:rPr>
          <w:rFonts w:cs="Times New Roman"/>
          <w:szCs w:val="26"/>
        </w:rPr>
      </w:pPr>
      <w:r w:rsidRPr="00A611B6">
        <w:rPr>
          <w:rFonts w:cs="Times New Roman"/>
          <w:szCs w:val="26"/>
        </w:rPr>
        <w:t>Thái độ đối với hành vi (Attitude toward the Behavior): Đây là sự đánh giá tích cực hoặc tiêu cực về việc thực hiện hành vi. Nó liên quan đến cách cá nhân đánh giá mức độ hấp dẫn hoặc không hấp dẫn của hành vi đó.</w:t>
      </w:r>
    </w:p>
    <w:p w14:paraId="318E5F0F" w14:textId="77777777" w:rsidR="00A703E4" w:rsidRPr="00A611B6" w:rsidRDefault="00A703E4" w:rsidP="00D3453E">
      <w:pPr>
        <w:pStyle w:val="oancuaDanhsach"/>
        <w:rPr>
          <w:rFonts w:cs="Times New Roman"/>
          <w:szCs w:val="26"/>
        </w:rPr>
      </w:pPr>
      <w:r w:rsidRPr="00A611B6">
        <w:rPr>
          <w:rFonts w:cs="Times New Roman"/>
          <w:szCs w:val="26"/>
        </w:rPr>
        <w:t xml:space="preserve">Quy chuẩn chủ quan (Subjective Norms): Đây là ảnh hưởng của quy chuẩn xã hội, ý kiến của người khác đối với hành vi. Nếu người khác quan </w:t>
      </w:r>
      <w:r w:rsidRPr="00A611B6">
        <w:rPr>
          <w:rFonts w:cs="Times New Roman"/>
          <w:szCs w:val="26"/>
        </w:rPr>
        <w:lastRenderedPageBreak/>
        <w:t>trọng đánh giá hành vi là tích cực và mong muốn cá nhân thực hiện nó, thì điều này sẽ tăng ý định của cá nhân.</w:t>
      </w:r>
    </w:p>
    <w:p w14:paraId="112D4BF7" w14:textId="10D1BA47" w:rsidR="00A703E4" w:rsidRPr="00A611B6" w:rsidRDefault="00A703E4" w:rsidP="00D3453E">
      <w:pPr>
        <w:pStyle w:val="oancuaDanhsach"/>
        <w:rPr>
          <w:rFonts w:cs="Times New Roman"/>
          <w:szCs w:val="26"/>
        </w:rPr>
      </w:pPr>
      <w:r w:rsidRPr="00A611B6">
        <w:rPr>
          <w:rFonts w:cs="Times New Roman"/>
          <w:szCs w:val="26"/>
        </w:rPr>
        <w:t>Nhận thức kiểm soát hành vi (Perceived Behavioral Control): Đây là sự tự tin của cá nhân trong khả năng thực hiện hành vi. Nếu cá nhân cảm thấy có thể kiểm soát và thực hiện hành vi một cách dễ dàng, thì ý định của họ sẽ cao hơn.</w:t>
      </w:r>
    </w:p>
    <w:p w14:paraId="67B5B544" w14:textId="62A369A5" w:rsidR="00A703E4" w:rsidRDefault="00A703E4" w:rsidP="00D3453E">
      <w:pPr>
        <w:rPr>
          <w:rFonts w:cs="Times New Roman"/>
          <w:szCs w:val="26"/>
        </w:rPr>
      </w:pPr>
      <w:r w:rsidRPr="00A703E4">
        <w:rPr>
          <w:rFonts w:cs="Times New Roman"/>
          <w:szCs w:val="26"/>
        </w:rPr>
        <w:t>Glanz và đồng nghiệp (2008) đánh giá cao lý thuyết TPB và cho rằng nó rất thích hợp cho các nghiên cứu thực nghiệm để xác định các yếu tố quan trọng. Mô hình này có khả năng đề xuất chính sách và giải pháp sau khi thu thập dữ liệu từ nghiên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76167758" w14:textId="09CF1C02" w:rsidR="00A703E4" w:rsidRDefault="00A703E4" w:rsidP="00FB32B8">
      <w:pPr>
        <w:pStyle w:val="oancuaDanhsach"/>
        <w:numPr>
          <w:ilvl w:val="2"/>
          <w:numId w:val="11"/>
        </w:numPr>
        <w:outlineLvl w:val="2"/>
        <w:rPr>
          <w:rFonts w:cs="Times New Roman"/>
          <w:b/>
          <w:bCs/>
          <w:i/>
          <w:iCs/>
          <w:szCs w:val="26"/>
        </w:rPr>
      </w:pPr>
      <w:bookmarkStart w:id="56" w:name="_Toc156588403"/>
      <w:r w:rsidRPr="00A703E4">
        <w:rPr>
          <w:rFonts w:cs="Times New Roman"/>
          <w:b/>
          <w:bCs/>
          <w:i/>
          <w:iCs/>
          <w:szCs w:val="26"/>
        </w:rPr>
        <w:t>Ứng dụng học thuyết vào nghiên cứu</w:t>
      </w:r>
      <w:bookmarkEnd w:id="56"/>
    </w:p>
    <w:p w14:paraId="56C4AB83" w14:textId="771A2272" w:rsidR="00A703E4" w:rsidRPr="00A703E4" w:rsidRDefault="00A703E4" w:rsidP="00D3453E">
      <w:pPr>
        <w:rPr>
          <w:rFonts w:cs="Times New Roman"/>
          <w:szCs w:val="26"/>
        </w:rPr>
      </w:pPr>
      <w:r w:rsidRPr="00A703E4">
        <w:rPr>
          <w:rFonts w:cs="Times New Roman"/>
          <w:szCs w:val="26"/>
        </w:rPr>
        <w:t xml:space="preserve">Trong ngữ cảnh nghiên cứu này, TPB trở thành một khung lý thuyết mạnh mẽ để hiểu rõ sự tương tác phức tạp của các yếu tố ảnh hưởng đến thái độ của sinh viên Điều dưỡng năm </w:t>
      </w:r>
      <w:r w:rsidR="00D6322F">
        <w:rPr>
          <w:rFonts w:cs="Times New Roman"/>
          <w:szCs w:val="26"/>
        </w:rPr>
        <w:t>4</w:t>
      </w:r>
      <w:r w:rsidRPr="00A703E4">
        <w:rPr>
          <w:rFonts w:cs="Times New Roman"/>
          <w:szCs w:val="26"/>
        </w:rPr>
        <w:t xml:space="preserve"> đối với NCKH. Ba yếu tố chính của TPB – thái độ, </w:t>
      </w:r>
      <w:r>
        <w:rPr>
          <w:rFonts w:cs="Times New Roman"/>
          <w:szCs w:val="26"/>
        </w:rPr>
        <w:t>quy chuẩn</w:t>
      </w:r>
      <w:r w:rsidRPr="00A703E4">
        <w:rPr>
          <w:rFonts w:cs="Times New Roman"/>
          <w:szCs w:val="26"/>
        </w:rPr>
        <w:t xml:space="preserve"> chủ quan và </w:t>
      </w:r>
      <w:r>
        <w:rPr>
          <w:rFonts w:cs="Times New Roman"/>
          <w:szCs w:val="26"/>
        </w:rPr>
        <w:t>n</w:t>
      </w:r>
      <w:r w:rsidRPr="00A703E4">
        <w:rPr>
          <w:rFonts w:cs="Times New Roman"/>
          <w:szCs w:val="26"/>
        </w:rPr>
        <w:t xml:space="preserve">hận thức kiểm soát hành vi – cung cấp một cách tiếp cận có cấu trúc để nghiên cứu ý định và hành vi của sinh viên liên quan đến việc tham gia vào </w:t>
      </w:r>
      <w:r>
        <w:rPr>
          <w:rFonts w:cs="Times New Roman"/>
          <w:szCs w:val="26"/>
        </w:rPr>
        <w:t>NCKH</w:t>
      </w:r>
      <w:r w:rsidRPr="00A703E4">
        <w:rPr>
          <w:rFonts w:cs="Times New Roman"/>
          <w:szCs w:val="26"/>
        </w:rPr>
        <w:t>.</w:t>
      </w:r>
    </w:p>
    <w:p w14:paraId="51F4987B" w14:textId="77777777" w:rsidR="00A703E4" w:rsidRPr="00A703E4" w:rsidRDefault="00A703E4" w:rsidP="00D3453E">
      <w:pPr>
        <w:rPr>
          <w:rFonts w:cs="Times New Roman"/>
          <w:szCs w:val="26"/>
        </w:rPr>
      </w:pPr>
      <w:r w:rsidRPr="00A703E4">
        <w:rPr>
          <w:rFonts w:cs="Times New Roman"/>
          <w:szCs w:val="26"/>
        </w:rPr>
        <w:t>Đầu tiên, thái độ phản ánh sự đánh giá tích cực hoặc tiêu cực của SV đối với việc tham gia NCKH. Việc hiểu thái độ của họ bao gồm việc khám phá quan điểm về sự quan trọng của nghiên cứu đối với vai trò trong hệ thống chăm sóc sức khỏe của họ trong tương lai, sự cảm nhận về tầm quan trọng của nghiên cứu trong việc thực hành dựa trên bằng chứng và tổng thể những điều quan trọng khác của nghiên cứu. Bằng cách khám phá những thái độ này, nghiên cứu có thể tiết lộ những yếu tố động lực hoặc yếu tố cản trở đối với sự sẵn sàng của SV tham gia vào NCKH.</w:t>
      </w:r>
    </w:p>
    <w:p w14:paraId="2F8A82FF" w14:textId="15A156AC" w:rsidR="00A703E4" w:rsidRPr="00A703E4" w:rsidRDefault="00A703E4" w:rsidP="00D3453E">
      <w:pPr>
        <w:rPr>
          <w:rFonts w:cs="Times New Roman"/>
          <w:szCs w:val="26"/>
        </w:rPr>
      </w:pPr>
      <w:r w:rsidRPr="00A703E4">
        <w:rPr>
          <w:rFonts w:cs="Times New Roman"/>
          <w:szCs w:val="26"/>
        </w:rPr>
        <w:t xml:space="preserve">Thứ hai, </w:t>
      </w:r>
      <w:r>
        <w:rPr>
          <w:rFonts w:cs="Times New Roman"/>
          <w:szCs w:val="26"/>
        </w:rPr>
        <w:t>quy chuẩn</w:t>
      </w:r>
      <w:r w:rsidRPr="00A703E4">
        <w:rPr>
          <w:rFonts w:cs="Times New Roman"/>
          <w:szCs w:val="26"/>
        </w:rPr>
        <w:t xml:space="preserve"> chủ quan đề cập đến ảnh hưởng của xã hội định hình lên ý định và hành vi. Đối với sinh viên Điều dưỡng năm </w:t>
      </w:r>
      <w:r w:rsidR="00D6322F">
        <w:rPr>
          <w:rFonts w:cs="Times New Roman"/>
          <w:szCs w:val="26"/>
        </w:rPr>
        <w:t>4</w:t>
      </w:r>
      <w:r w:rsidRPr="00A703E4">
        <w:rPr>
          <w:rFonts w:cs="Times New Roman"/>
          <w:szCs w:val="26"/>
        </w:rPr>
        <w:t xml:space="preserve">, những </w:t>
      </w:r>
      <w:r>
        <w:rPr>
          <w:rFonts w:cs="Times New Roman"/>
          <w:szCs w:val="26"/>
        </w:rPr>
        <w:t>quy chuẩn</w:t>
      </w:r>
      <w:r w:rsidRPr="00A703E4">
        <w:rPr>
          <w:rFonts w:cs="Times New Roman"/>
          <w:szCs w:val="26"/>
        </w:rPr>
        <w:t xml:space="preserve"> có thể bắt nguồn từ bạn bè, giáo viên, người hướng dẫn hoặc kỳ vọng của xã hội về ngành Y. Nghiên cứu về tác động của những </w:t>
      </w:r>
      <w:r w:rsidR="00D4016B">
        <w:rPr>
          <w:rFonts w:cs="Times New Roman"/>
          <w:szCs w:val="26"/>
        </w:rPr>
        <w:t>quy chuẩn</w:t>
      </w:r>
      <w:r w:rsidR="00D4016B" w:rsidRPr="00A703E4">
        <w:rPr>
          <w:rFonts w:cs="Times New Roman"/>
          <w:szCs w:val="26"/>
        </w:rPr>
        <w:t xml:space="preserve"> chủ quan </w:t>
      </w:r>
      <w:r w:rsidRPr="00A703E4">
        <w:rPr>
          <w:rFonts w:cs="Times New Roman"/>
          <w:szCs w:val="26"/>
        </w:rPr>
        <w:t>này đưa ra thông tin quý báu về vai trò của ngữ cảnh xã hội trong việc hình thành quan điểm và ý định của sinh viên. Điều này có thể giúp xác định các lĩnh vực có thể can thiệp, chẳng hạn như ảnh hưởng của sự hỗ trợ từ bạn bè hoặc tầm quan trọng của các chương trình hướng dẫn trong việc tạo ra thái độ tích cực đối với nghiên cứu.</w:t>
      </w:r>
    </w:p>
    <w:p w14:paraId="6FD04215" w14:textId="21456A10" w:rsidR="00A703E4" w:rsidRPr="00A703E4" w:rsidRDefault="00A703E4" w:rsidP="00D3453E">
      <w:pPr>
        <w:rPr>
          <w:rFonts w:cs="Times New Roman"/>
          <w:szCs w:val="26"/>
        </w:rPr>
      </w:pPr>
      <w:r w:rsidRPr="00A703E4">
        <w:rPr>
          <w:rFonts w:cs="Times New Roman"/>
          <w:szCs w:val="26"/>
        </w:rPr>
        <w:lastRenderedPageBreak/>
        <w:t xml:space="preserve">Cuối cùng, </w:t>
      </w:r>
      <w:r w:rsidR="00D4016B">
        <w:rPr>
          <w:rFonts w:cs="Times New Roman"/>
          <w:szCs w:val="26"/>
        </w:rPr>
        <w:t>n</w:t>
      </w:r>
      <w:r w:rsidR="00D4016B" w:rsidRPr="00A703E4">
        <w:rPr>
          <w:rFonts w:cs="Times New Roman"/>
          <w:szCs w:val="26"/>
        </w:rPr>
        <w:t xml:space="preserve">hận thức kiểm soát hành vi </w:t>
      </w:r>
      <w:r w:rsidRPr="00A703E4">
        <w:rPr>
          <w:rFonts w:cs="Times New Roman"/>
          <w:szCs w:val="26"/>
        </w:rPr>
        <w:t>liên quan đến niềm tin của SV vào khả năng thực hiện một nghiên cứu thành công. Điều này bao gồm việc đánh giá sự tự tin của họ về kỹ năng nghiên cứu, những rào cản nhận thức và ảnh hưởng của các yếu tố bên ngoài</w:t>
      </w:r>
      <w:r w:rsidR="00B54375">
        <w:rPr>
          <w:rFonts w:cs="Times New Roman"/>
          <w:szCs w:val="26"/>
        </w:rPr>
        <w:t>.</w:t>
      </w:r>
      <w:r w:rsidRPr="00A703E4">
        <w:rPr>
          <w:rFonts w:cs="Times New Roman"/>
          <w:szCs w:val="26"/>
        </w:rPr>
        <w:t xml:space="preserve"> Bằng cách hiểu về </w:t>
      </w:r>
      <w:r w:rsidR="00D4016B">
        <w:rPr>
          <w:rFonts w:cs="Times New Roman"/>
          <w:szCs w:val="26"/>
        </w:rPr>
        <w:t>n</w:t>
      </w:r>
      <w:r w:rsidR="00D4016B" w:rsidRPr="00A703E4">
        <w:rPr>
          <w:rFonts w:cs="Times New Roman"/>
          <w:szCs w:val="26"/>
        </w:rPr>
        <w:t xml:space="preserve">hận thức kiểm soát hành vi </w:t>
      </w:r>
      <w:r w:rsidRPr="00A703E4">
        <w:rPr>
          <w:rFonts w:cs="Times New Roman"/>
          <w:szCs w:val="26"/>
        </w:rPr>
        <w:t>của SV, nghiên cứu có thể xác định những lĩnh vực có thể can thiệp, như các khóa học kỹ năng hoặc tăng cường phân phối các nguồn lực, có thể cần thiết để tăng cường sự tự tin và khả năng của họ trong việc thực hiện nghiên cứu từ đó nâng cao sự tự tin của SV.</w:t>
      </w:r>
    </w:p>
    <w:p w14:paraId="23840A7B" w14:textId="7288304D" w:rsidR="00A703E4" w:rsidRPr="00A703E4" w:rsidRDefault="00A703E4" w:rsidP="00D3453E">
      <w:pPr>
        <w:rPr>
          <w:rFonts w:cs="Times New Roman"/>
          <w:szCs w:val="26"/>
        </w:rPr>
      </w:pPr>
      <w:r w:rsidRPr="00A703E4">
        <w:rPr>
          <w:rFonts w:cs="Times New Roman"/>
          <w:szCs w:val="26"/>
        </w:rPr>
        <w:t xml:space="preserve">TPB, với sự nhấn mạnh vào thái độ, </w:t>
      </w:r>
      <w:r w:rsidR="00D4016B">
        <w:rPr>
          <w:rFonts w:cs="Times New Roman"/>
          <w:szCs w:val="26"/>
        </w:rPr>
        <w:t>quy chuẩn</w:t>
      </w:r>
      <w:r w:rsidRPr="00A703E4">
        <w:rPr>
          <w:rFonts w:cs="Times New Roman"/>
          <w:szCs w:val="26"/>
        </w:rPr>
        <w:t xml:space="preserve"> chủ quan và </w:t>
      </w:r>
      <w:r w:rsidR="00D4016B">
        <w:rPr>
          <w:rFonts w:cs="Times New Roman"/>
          <w:szCs w:val="26"/>
        </w:rPr>
        <w:t>n</w:t>
      </w:r>
      <w:r w:rsidR="00D4016B" w:rsidRPr="00A703E4">
        <w:rPr>
          <w:rFonts w:cs="Times New Roman"/>
          <w:szCs w:val="26"/>
        </w:rPr>
        <w:t>hận thức kiểm soát hành vi</w:t>
      </w:r>
      <w:r w:rsidRPr="00A703E4">
        <w:rPr>
          <w:rFonts w:cs="Times New Roman"/>
          <w:szCs w:val="26"/>
        </w:rPr>
        <w:t xml:space="preserve">, cung cấp một khung lý thuyết có tổ chức để khám phá và hiểu những yếu tố hình thành nên thái độ của sinh viên Điều dưỡng năm </w:t>
      </w:r>
      <w:r w:rsidR="00D6322F">
        <w:rPr>
          <w:rFonts w:cs="Times New Roman"/>
          <w:szCs w:val="26"/>
        </w:rPr>
        <w:t>4</w:t>
      </w:r>
      <w:r w:rsidRPr="00A703E4">
        <w:rPr>
          <w:rFonts w:cs="Times New Roman"/>
          <w:szCs w:val="26"/>
        </w:rPr>
        <w:t xml:space="preserve"> đối với NCKH. Nó cho phép phân tích tinh tế về những yếu tố nhận thức, xã hội và thực hành thực tế ảnh hưởng đến ý định và hành vi trong việc tham gia vào các NCKH. </w:t>
      </w:r>
    </w:p>
    <w:p w14:paraId="744CEA1E" w14:textId="58C79B1A" w:rsidR="00736C6B" w:rsidRDefault="00A703E4" w:rsidP="00736C6B">
      <w:pPr>
        <w:rPr>
          <w:rFonts w:cs="Times New Roman"/>
          <w:szCs w:val="26"/>
        </w:rPr>
      </w:pPr>
      <w:r w:rsidRPr="00A703E4">
        <w:rPr>
          <w:rFonts w:cs="Times New Roman"/>
          <w:szCs w:val="26"/>
        </w:rPr>
        <w:t xml:space="preserve">Hơn nữa, tính triển vọng của TPB khớp hoàn hảo với SV năm </w:t>
      </w:r>
      <w:r w:rsidR="00D6322F">
        <w:rPr>
          <w:rFonts w:cs="Times New Roman"/>
          <w:szCs w:val="26"/>
        </w:rPr>
        <w:t>4</w:t>
      </w:r>
      <w:r w:rsidRPr="00A703E4">
        <w:rPr>
          <w:rFonts w:cs="Times New Roman"/>
          <w:szCs w:val="26"/>
        </w:rPr>
        <w:t xml:space="preserve"> sắp bước vào vai trò ĐD chuyên nghiệp. Thái độ của họ đối với nghiên cứu có ảnh hưởng lớn đến sự tham gia trong thực hành dựa vào bằng chứng. Tóm lại, TPB là một học thuyết vô cùng phù hợp cho nghiên cứu về thái độ đối với nghiên cứu khoa học của SV năm </w:t>
      </w:r>
      <w:r w:rsidR="00D6322F">
        <w:rPr>
          <w:rFonts w:cs="Times New Roman"/>
          <w:szCs w:val="26"/>
        </w:rPr>
        <w:t>4</w:t>
      </w:r>
      <w:r w:rsidRPr="00A703E4">
        <w:rPr>
          <w:rFonts w:cs="Times New Roman"/>
          <w:szCs w:val="26"/>
        </w:rPr>
        <w:t xml:space="preserve"> ngành ĐD, cung cấp cơ sở để phát triển các biện pháp can thiệp nhằm khuyến khích tư duy hướng nghiên cứu cho những chuyên gia y tế tương lai.</w:t>
      </w:r>
    </w:p>
    <w:p w14:paraId="229DC47B" w14:textId="77777777" w:rsidR="00736C6B" w:rsidRDefault="00736C6B" w:rsidP="00736C6B">
      <w:pPr>
        <w:rPr>
          <w:rFonts w:cs="Times New Roman"/>
          <w:szCs w:val="26"/>
        </w:rPr>
      </w:pPr>
    </w:p>
    <w:p w14:paraId="33F32604" w14:textId="77777777" w:rsidR="00736C6B" w:rsidRDefault="00736C6B" w:rsidP="00736C6B">
      <w:pPr>
        <w:rPr>
          <w:rFonts w:cs="Times New Roman"/>
          <w:szCs w:val="26"/>
        </w:rPr>
      </w:pPr>
    </w:p>
    <w:p w14:paraId="3935A14C" w14:textId="77777777" w:rsidR="00736C6B" w:rsidRDefault="00736C6B" w:rsidP="00736C6B">
      <w:pPr>
        <w:rPr>
          <w:rFonts w:cs="Times New Roman"/>
          <w:szCs w:val="26"/>
        </w:rPr>
      </w:pPr>
    </w:p>
    <w:p w14:paraId="4F458AC6" w14:textId="77777777" w:rsidR="00736C6B" w:rsidRDefault="00736C6B" w:rsidP="00736C6B">
      <w:pPr>
        <w:rPr>
          <w:rFonts w:cs="Times New Roman"/>
          <w:szCs w:val="26"/>
        </w:rPr>
      </w:pPr>
    </w:p>
    <w:p w14:paraId="68BA06EB" w14:textId="77777777" w:rsidR="00736C6B" w:rsidRDefault="00736C6B" w:rsidP="00736C6B">
      <w:pPr>
        <w:rPr>
          <w:rFonts w:cs="Times New Roman"/>
          <w:szCs w:val="26"/>
        </w:rPr>
      </w:pPr>
    </w:p>
    <w:p w14:paraId="5BF70181" w14:textId="77777777" w:rsidR="00736C6B" w:rsidRDefault="00736C6B" w:rsidP="00736C6B">
      <w:pPr>
        <w:rPr>
          <w:rFonts w:cs="Times New Roman"/>
          <w:szCs w:val="26"/>
        </w:rPr>
      </w:pPr>
    </w:p>
    <w:p w14:paraId="2525C5E6" w14:textId="77777777" w:rsidR="00736C6B" w:rsidRDefault="00736C6B" w:rsidP="00736C6B">
      <w:pPr>
        <w:rPr>
          <w:rFonts w:cs="Times New Roman"/>
          <w:szCs w:val="26"/>
        </w:rPr>
      </w:pPr>
    </w:p>
    <w:p w14:paraId="3453325B" w14:textId="77777777" w:rsidR="00736C6B" w:rsidRDefault="00736C6B" w:rsidP="00736C6B">
      <w:pPr>
        <w:rPr>
          <w:rFonts w:cs="Times New Roman"/>
          <w:szCs w:val="26"/>
        </w:rPr>
      </w:pPr>
    </w:p>
    <w:p w14:paraId="4A678FCA" w14:textId="77777777" w:rsidR="00736C6B" w:rsidRDefault="00736C6B" w:rsidP="00736C6B">
      <w:pPr>
        <w:rPr>
          <w:rFonts w:cs="Times New Roman"/>
          <w:szCs w:val="26"/>
        </w:rPr>
      </w:pPr>
    </w:p>
    <w:p w14:paraId="479392DD" w14:textId="77777777" w:rsidR="00736C6B" w:rsidRDefault="00736C6B" w:rsidP="00736C6B">
      <w:pPr>
        <w:rPr>
          <w:rFonts w:cs="Times New Roman"/>
          <w:szCs w:val="26"/>
        </w:rPr>
      </w:pPr>
    </w:p>
    <w:p w14:paraId="17D043D2" w14:textId="77777777" w:rsidR="00736C6B" w:rsidRPr="00A703E4" w:rsidRDefault="00736C6B" w:rsidP="00736C6B">
      <w:pPr>
        <w:ind w:firstLine="0"/>
        <w:rPr>
          <w:rFonts w:cs="Times New Roman"/>
          <w:szCs w:val="26"/>
        </w:rPr>
      </w:pPr>
    </w:p>
    <w:p w14:paraId="2A1664CC" w14:textId="7082451E" w:rsidR="00C72242" w:rsidRPr="006842E2" w:rsidRDefault="00A34D5D" w:rsidP="006842E2">
      <w:pPr>
        <w:pStyle w:val="u2"/>
      </w:pPr>
      <w:bookmarkStart w:id="57" w:name="_Toc156588404"/>
      <w:r w:rsidRPr="006842E2">
        <w:t>Khung nghiên cứu</w:t>
      </w:r>
      <w:bookmarkEnd w:id="57"/>
    </w:p>
    <w:p w14:paraId="671A182B" w14:textId="77777777" w:rsidR="000E5CDD" w:rsidRDefault="005745BE" w:rsidP="000E5CDD">
      <w:pPr>
        <w:keepNext/>
      </w:pPr>
      <w:r>
        <w:rPr>
          <w:rFonts w:cs="Times New Roman"/>
          <w:noProof/>
          <w:szCs w:val="26"/>
        </w:rPr>
        <w:lastRenderedPageBreak/>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90598B0" w14:textId="24A23CF9" w:rsidR="00C72242" w:rsidRPr="001F205D" w:rsidRDefault="000E5CDD" w:rsidP="001F205D">
      <w:pPr>
        <w:pStyle w:val="Chuthich"/>
      </w:pPr>
      <w:bookmarkStart w:id="58" w:name="_Toc156580021"/>
      <w:r w:rsidRPr="001F205D">
        <w:t xml:space="preserve">Hình </w:t>
      </w:r>
      <w:r w:rsidR="001F205D" w:rsidRPr="001F205D">
        <w:fldChar w:fldCharType="begin"/>
      </w:r>
      <w:r w:rsidR="001F205D" w:rsidRPr="001F205D">
        <w:instrText xml:space="preserve"> STYLEREF 1 \s </w:instrText>
      </w:r>
      <w:r w:rsidR="001F205D" w:rsidRPr="001F205D">
        <w:fldChar w:fldCharType="separate"/>
      </w:r>
      <w:r w:rsidR="001F205D" w:rsidRPr="001F205D">
        <w:t>3</w:t>
      </w:r>
      <w:r w:rsidR="001F205D" w:rsidRPr="001F205D">
        <w:fldChar w:fldCharType="end"/>
      </w:r>
      <w:r w:rsidR="001F205D" w:rsidRPr="001F205D">
        <w:t>.</w:t>
      </w:r>
      <w:r w:rsidR="001F205D" w:rsidRPr="001F205D">
        <w:fldChar w:fldCharType="begin"/>
      </w:r>
      <w:r w:rsidR="001F205D" w:rsidRPr="001F205D">
        <w:instrText xml:space="preserve"> SEQ Hình \* ARABIC \s 1 </w:instrText>
      </w:r>
      <w:r w:rsidR="001F205D" w:rsidRPr="001F205D">
        <w:fldChar w:fldCharType="separate"/>
      </w:r>
      <w:r w:rsidR="001F205D" w:rsidRPr="001F205D">
        <w:t>2</w:t>
      </w:r>
      <w:r w:rsidR="001F205D" w:rsidRPr="001F205D">
        <w:fldChar w:fldCharType="end"/>
      </w:r>
      <w:r w:rsidRPr="001F205D">
        <w:t>: Khung nghiên cứu</w:t>
      </w:r>
      <w:bookmarkEnd w:id="58"/>
    </w:p>
    <w:p w14:paraId="6A3B3B58" w14:textId="30A76EE0" w:rsidR="00127524" w:rsidRPr="006842E2" w:rsidRDefault="008A247B" w:rsidP="006842E2">
      <w:pPr>
        <w:pStyle w:val="u2"/>
      </w:pPr>
      <w:bookmarkStart w:id="59" w:name="_Toc156588405"/>
      <w:r w:rsidRPr="006842E2">
        <w:t>Qui trình thu thập số liệu</w:t>
      </w:r>
      <w:bookmarkEnd w:id="59"/>
      <w:r w:rsidRPr="006842E2">
        <w:t xml:space="preserve"> </w:t>
      </w:r>
    </w:p>
    <w:p w14:paraId="253DABEC" w14:textId="77777777" w:rsidR="001F205D" w:rsidRDefault="00127524" w:rsidP="001F205D">
      <w:pPr>
        <w:pStyle w:val="oancuaDanhsach"/>
        <w:keepNext/>
      </w:pPr>
      <w:r>
        <w:rPr>
          <w:rFonts w:cs="Times New Roman"/>
          <w:b/>
          <w:bCs/>
          <w:noProof/>
          <w:szCs w:val="26"/>
        </w:rPr>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2255450B" w14:textId="6EF1184C" w:rsidR="00127524" w:rsidRDefault="001F205D" w:rsidP="001F205D">
      <w:pPr>
        <w:pStyle w:val="Chuthich"/>
        <w:rPr>
          <w:rFonts w:cs="Times New Roman"/>
          <w:b w:val="0"/>
          <w:bCs/>
          <w:szCs w:val="26"/>
        </w:rPr>
      </w:pPr>
      <w:bookmarkStart w:id="60" w:name="_Toc156580022"/>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3</w:t>
      </w:r>
      <w:r>
        <w:fldChar w:fldCharType="end"/>
      </w:r>
      <w:r>
        <w:t>: Quy trình nghiên cứu</w:t>
      </w:r>
      <w:bookmarkEnd w:id="60"/>
    </w:p>
    <w:p w14:paraId="43DE9D25" w14:textId="77777777" w:rsidR="00B54375" w:rsidRPr="00B54375" w:rsidRDefault="00A611B6" w:rsidP="00B54375">
      <w:pPr>
        <w:pStyle w:val="oancuaDanhsach"/>
        <w:rPr>
          <w:rFonts w:cs="Times New Roman"/>
          <w:szCs w:val="26"/>
        </w:rPr>
      </w:pPr>
      <w:r w:rsidRPr="00F92A88">
        <w:rPr>
          <w:rFonts w:cs="Times New Roman"/>
          <w:i/>
          <w:iCs/>
          <w:szCs w:val="26"/>
        </w:rPr>
        <w:t>Bước 1:</w:t>
      </w:r>
      <w:r>
        <w:rPr>
          <w:rFonts w:cs="Times New Roman"/>
          <w:szCs w:val="26"/>
        </w:rPr>
        <w:t xml:space="preserve"> </w:t>
      </w:r>
      <w:r w:rsidR="00B54375" w:rsidRPr="00B54375">
        <w:rPr>
          <w:rFonts w:cs="Times New Roman"/>
          <w:szCs w:val="26"/>
        </w:rPr>
        <w:t>Sau khi đề cương nghiên cứu được thông qua Hội đồng xét duyệt Đề</w:t>
      </w:r>
    </w:p>
    <w:p w14:paraId="18AEBB15" w14:textId="2D229CBF" w:rsidR="00A611B6" w:rsidRPr="00B54375" w:rsidRDefault="00B54375" w:rsidP="00B54375">
      <w:pPr>
        <w:pStyle w:val="oancuaDanhsach"/>
        <w:rPr>
          <w:rFonts w:cs="Times New Roman"/>
          <w:szCs w:val="26"/>
        </w:rPr>
      </w:pPr>
      <w:r w:rsidRPr="00B54375">
        <w:rPr>
          <w:rFonts w:cs="Times New Roman"/>
          <w:szCs w:val="26"/>
        </w:rPr>
        <w:lastRenderedPageBreak/>
        <w:t>cương và Hội đồng Đạo đức của Trường Đại học Y khoa Phạm Ngọc Thạch, phê</w:t>
      </w:r>
      <w:r>
        <w:rPr>
          <w:rFonts w:cs="Times New Roman"/>
          <w:szCs w:val="26"/>
        </w:rPr>
        <w:t xml:space="preserve"> </w:t>
      </w:r>
      <w:r w:rsidRPr="00B54375">
        <w:rPr>
          <w:rFonts w:cs="Times New Roman"/>
          <w:szCs w:val="26"/>
        </w:rPr>
        <w:t>duyệt và đồng ý cho thực hiện nghiên cứu thì nhóm nghiên cứu sẽ tiến hành thu thập</w:t>
      </w:r>
      <w:r>
        <w:rPr>
          <w:rFonts w:cs="Times New Roman"/>
          <w:szCs w:val="26"/>
        </w:rPr>
        <w:t xml:space="preserve"> </w:t>
      </w:r>
      <w:r w:rsidRPr="00B54375">
        <w:rPr>
          <w:rFonts w:cs="Times New Roman"/>
          <w:szCs w:val="26"/>
        </w:rPr>
        <w:t>số liệu.</w:t>
      </w:r>
    </w:p>
    <w:p w14:paraId="390BC2E9" w14:textId="523DEA7C" w:rsidR="00A611B6" w:rsidRDefault="00A611B6" w:rsidP="00D3453E">
      <w:pPr>
        <w:pStyle w:val="oancuaDanhsach"/>
        <w:rPr>
          <w:rFonts w:cs="Times New Roman"/>
          <w:szCs w:val="26"/>
        </w:rPr>
      </w:pPr>
      <w:r w:rsidRPr="00F92A88">
        <w:rPr>
          <w:rFonts w:cs="Times New Roman"/>
          <w:i/>
          <w:iCs/>
          <w:szCs w:val="26"/>
        </w:rPr>
        <w:t>Bước 2:</w:t>
      </w:r>
      <w:r>
        <w:rPr>
          <w:rFonts w:cs="Times New Roman"/>
          <w:szCs w:val="26"/>
        </w:rPr>
        <w:t xml:space="preserve"> </w:t>
      </w:r>
      <w:r w:rsidR="007C7860" w:rsidRPr="00A611B6">
        <w:rPr>
          <w:rFonts w:cs="Times New Roman"/>
          <w:szCs w:val="26"/>
        </w:rPr>
        <w:t xml:space="preserve">Nghiên cứu viên liên hệ và trình với Cố vấn học tập và lớp trưởng của các lớp Điều dưỡng đa khoa và các chuyên ngành: Điều dưỡng Hộ sinh, Điều dưỡng Cấp cứu ngoài bệnh viện, Điều dưỡng Phục hồi chức năng năm </w:t>
      </w:r>
      <w:r w:rsidR="00D6322F">
        <w:rPr>
          <w:rFonts w:cs="Times New Roman"/>
          <w:szCs w:val="26"/>
        </w:rPr>
        <w:t>4</w:t>
      </w:r>
      <w:r w:rsidR="007C7860" w:rsidRPr="00A611B6">
        <w:rPr>
          <w:rFonts w:cs="Times New Roman"/>
          <w:szCs w:val="26"/>
        </w:rPr>
        <w:t xml:space="preserve"> về nội dung và mục tiêu nghiên cứu. </w:t>
      </w:r>
    </w:p>
    <w:p w14:paraId="13A5A9BE" w14:textId="2A9D91D4" w:rsidR="0081767A" w:rsidRPr="00A611B6" w:rsidRDefault="00A611B6" w:rsidP="00D3453E">
      <w:pPr>
        <w:pStyle w:val="oancuaDanhsach"/>
        <w:rPr>
          <w:rFonts w:cs="Times New Roman"/>
          <w:szCs w:val="26"/>
        </w:rPr>
      </w:pPr>
      <w:r w:rsidRPr="00F92A88">
        <w:rPr>
          <w:rFonts w:cs="Times New Roman"/>
          <w:i/>
          <w:iCs/>
          <w:szCs w:val="26"/>
        </w:rPr>
        <w:t>Bước 3:</w:t>
      </w:r>
      <w:r>
        <w:rPr>
          <w:rFonts w:cs="Times New Roman"/>
          <w:szCs w:val="26"/>
        </w:rPr>
        <w:t xml:space="preserve"> </w:t>
      </w:r>
      <w:r w:rsidR="007C7860" w:rsidRPr="00A611B6">
        <w:rPr>
          <w:rFonts w:cs="Times New Roman"/>
          <w:szCs w:val="26"/>
        </w:rPr>
        <w:t>Sau khi nhận được sự đồng ý của Cố vấn học tập của các lớp trên, nghiên cứu viên tiến hành lấy mẫu. Chọn mẫu theo phương thức chọn mẫu toàn bộ.</w:t>
      </w:r>
    </w:p>
    <w:p w14:paraId="72E7C14F" w14:textId="2E17D24E" w:rsidR="0081767A" w:rsidRPr="00A611B6" w:rsidRDefault="00A611B6" w:rsidP="00D3453E">
      <w:pPr>
        <w:pStyle w:val="oancuaDanhsach"/>
        <w:rPr>
          <w:rFonts w:cs="Times New Roman"/>
          <w:szCs w:val="26"/>
        </w:rPr>
      </w:pPr>
      <w:r w:rsidRPr="00F92A88">
        <w:rPr>
          <w:rFonts w:cs="Times New Roman"/>
          <w:i/>
          <w:iCs/>
          <w:szCs w:val="26"/>
        </w:rPr>
        <w:t>Bước 4:</w:t>
      </w:r>
      <w:r>
        <w:rPr>
          <w:rFonts w:cs="Times New Roman"/>
          <w:szCs w:val="26"/>
        </w:rPr>
        <w:t xml:space="preserve"> </w:t>
      </w:r>
      <w:r w:rsidR="007C7860" w:rsidRPr="00A611B6">
        <w:rPr>
          <w:rFonts w:cs="Times New Roman"/>
          <w:szCs w:val="26"/>
        </w:rPr>
        <w:t>Nghiên cứu viên giới thiệu đề tài, giải thích mục tiêu nghiên cứu và nội dung</w:t>
      </w:r>
      <w:r w:rsidR="00306F05">
        <w:rPr>
          <w:rFonts w:cs="Times New Roman"/>
          <w:szCs w:val="26"/>
        </w:rPr>
        <w:t xml:space="preserve"> bộ câu hỏi</w:t>
      </w:r>
      <w:r w:rsidR="007C7860" w:rsidRPr="00A611B6">
        <w:rPr>
          <w:rFonts w:cs="Times New Roman"/>
          <w:szCs w:val="26"/>
        </w:rPr>
        <w:t xml:space="preserve"> </w:t>
      </w:r>
      <w:r w:rsidR="00306F05">
        <w:rPr>
          <w:rFonts w:cs="Times New Roman"/>
          <w:szCs w:val="26"/>
        </w:rPr>
        <w:t>(</w:t>
      </w:r>
      <w:r w:rsidR="007C7860" w:rsidRPr="00A611B6">
        <w:rPr>
          <w:rFonts w:cs="Times New Roman"/>
          <w:szCs w:val="26"/>
        </w:rPr>
        <w:t>BCH</w:t>
      </w:r>
      <w:r w:rsidR="00306F05">
        <w:rPr>
          <w:rFonts w:cs="Times New Roman"/>
          <w:szCs w:val="26"/>
        </w:rPr>
        <w:t>)</w:t>
      </w:r>
      <w:r w:rsidR="007C7860" w:rsidRPr="00A611B6">
        <w:rPr>
          <w:rFonts w:cs="Times New Roman"/>
          <w:szCs w:val="26"/>
        </w:rPr>
        <w:t xml:space="preserve"> cho SV tham gia nghiên cứu. Các SV CNĐD nếu đồng ý tham gia sẽ ký vào bảng đồng thuận tham gia nghiên cứu. Nghiên cứu viên sau đó phát BCH cho SV đồng ý tham gia nghiên cứu trả lời. Nghiên cứu viên hướng dẫn SV cách điền BCH. Thời gian để SV hoàn thành BCH khoảng </w:t>
      </w:r>
      <w:r w:rsidR="00E57869">
        <w:rPr>
          <w:rFonts w:cs="Times New Roman"/>
          <w:szCs w:val="26"/>
        </w:rPr>
        <w:t xml:space="preserve">từ </w:t>
      </w:r>
      <w:r w:rsidR="00B54375">
        <w:rPr>
          <w:rFonts w:cs="Times New Roman"/>
          <w:szCs w:val="26"/>
        </w:rPr>
        <w:t>30</w:t>
      </w:r>
      <w:r w:rsidR="007C7860" w:rsidRPr="00A611B6">
        <w:rPr>
          <w:rFonts w:cs="Times New Roman"/>
          <w:szCs w:val="26"/>
        </w:rPr>
        <w:t xml:space="preserve"> phút. Trong thời gian SV trả lời BCH, nghiên cứu viên quan sát và giải thích những thắc mắc của SV (nếu có). SV được bố trí ngồi cách xa nhau đảm bảo không có sự trao đổi thông tin trong quá trình trả lời các câu hỏi. Hôm tiến hành lấy mẫu khảo sát, SV vắng mặt, nghiên cứu viên sẽ gặp riêng hôm khác và giải thích lại nội dung mục đích của nghiên cứu và phát bộ câu hỏi. Sau khi đi khảo sát 3 lần SV vẫn vắng mặt, nghiên cứu viên loại mẫu.</w:t>
      </w:r>
    </w:p>
    <w:p w14:paraId="732A9990" w14:textId="17B8DD23" w:rsidR="0081767A" w:rsidRDefault="00A611B6" w:rsidP="00D3453E">
      <w:pPr>
        <w:pStyle w:val="oancuaDanhsach"/>
        <w:rPr>
          <w:rFonts w:cs="Times New Roman"/>
          <w:szCs w:val="26"/>
        </w:rPr>
      </w:pPr>
      <w:r w:rsidRPr="00F92A88">
        <w:rPr>
          <w:rFonts w:cs="Times New Roman"/>
          <w:i/>
          <w:iCs/>
          <w:szCs w:val="26"/>
        </w:rPr>
        <w:t>Bước 5:</w:t>
      </w:r>
      <w:r>
        <w:rPr>
          <w:rFonts w:cs="Times New Roman"/>
          <w:szCs w:val="26"/>
        </w:rPr>
        <w:t xml:space="preserve"> </w:t>
      </w:r>
      <w:r w:rsidR="007C7860" w:rsidRPr="00A611B6">
        <w:rPr>
          <w:rFonts w:cs="Times New Roman"/>
          <w:szCs w:val="26"/>
        </w:rPr>
        <w:t>Khi SV nộp phiếu BCH, nghiên cứu viên kiểm tra xem phiếu được điền đầy đủ chưa. Những trường hợp thiếu, nghiên cứu viên sẽ yêu cầu SV bổ sung đầy đủ ngay tại nơi khảo sát. Cuối cùng, tập hợp phiếu, làm sạch chuẩn bị cho nhập liệu.</w:t>
      </w:r>
    </w:p>
    <w:p w14:paraId="2F249E3D" w14:textId="220B29C9" w:rsidR="00A7202D" w:rsidRPr="00A7202D" w:rsidRDefault="00A611B6" w:rsidP="00D3453E">
      <w:pPr>
        <w:pStyle w:val="oancuaDanhsach"/>
        <w:rPr>
          <w:rFonts w:cs="Times New Roman"/>
          <w:szCs w:val="26"/>
        </w:rPr>
      </w:pPr>
      <w:r w:rsidRPr="00F92A88">
        <w:rPr>
          <w:rFonts w:cs="Times New Roman"/>
          <w:i/>
          <w:iCs/>
          <w:szCs w:val="26"/>
        </w:rPr>
        <w:t>Bước 6:</w:t>
      </w:r>
      <w:r>
        <w:rPr>
          <w:rFonts w:cs="Times New Roman"/>
          <w:szCs w:val="26"/>
        </w:rPr>
        <w:t xml:space="preserve"> Nhập liệu vào phần mềm SPSS phiên bản </w:t>
      </w:r>
      <w:r w:rsidR="00464ABD">
        <w:rPr>
          <w:rFonts w:cs="Times New Roman"/>
          <w:szCs w:val="26"/>
        </w:rPr>
        <w:t>16</w:t>
      </w:r>
      <w:r>
        <w:rPr>
          <w:rFonts w:cs="Times New Roman"/>
          <w:szCs w:val="26"/>
        </w:rPr>
        <w:t>.0</w:t>
      </w:r>
      <w:r w:rsidR="00A7202D">
        <w:rPr>
          <w:rFonts w:cs="Times New Roman"/>
          <w:szCs w:val="26"/>
        </w:rPr>
        <w:t xml:space="preserve">. Từ đó phân tích dữ liệu, đưa ra kết quả, hoàn thành nghiên cứu. </w:t>
      </w:r>
    </w:p>
    <w:p w14:paraId="634694BA" w14:textId="77777777" w:rsidR="00045543" w:rsidRPr="0092344F" w:rsidRDefault="00045543" w:rsidP="00D3453E">
      <w:pPr>
        <w:rPr>
          <w:rFonts w:cs="Times New Roman"/>
          <w:b/>
          <w:bCs/>
          <w:i/>
          <w:iCs/>
          <w:szCs w:val="26"/>
        </w:rPr>
      </w:pPr>
      <w:r w:rsidRPr="0092344F">
        <w:rPr>
          <w:rFonts w:cs="Times New Roman"/>
          <w:b/>
          <w:bCs/>
          <w:i/>
          <w:iCs/>
          <w:szCs w:val="26"/>
        </w:rPr>
        <w:t xml:space="preserve">Nhiệm vụ phải hoàn thành: </w:t>
      </w:r>
    </w:p>
    <w:p w14:paraId="25C4911E" w14:textId="1D0706F3" w:rsidR="00045543" w:rsidRPr="0092344F" w:rsidRDefault="00045543" w:rsidP="00D3453E">
      <w:pPr>
        <w:rPr>
          <w:rFonts w:cs="Times New Roman"/>
          <w:szCs w:val="26"/>
        </w:rPr>
      </w:pPr>
      <w:r w:rsidRPr="0092344F">
        <w:rPr>
          <w:rFonts w:cs="Times New Roman"/>
          <w:szCs w:val="26"/>
        </w:rPr>
        <w:t xml:space="preserve">Thu thập đầy đủ số liệu của 142 SV điều dưỡng năm </w:t>
      </w:r>
      <w:r w:rsidR="00D6322F">
        <w:rPr>
          <w:rFonts w:cs="Times New Roman"/>
          <w:szCs w:val="26"/>
        </w:rPr>
        <w:t>4</w:t>
      </w:r>
      <w:r w:rsidRPr="0092344F">
        <w:rPr>
          <w:rFonts w:cs="Times New Roman"/>
          <w:szCs w:val="26"/>
        </w:rPr>
        <w:t xml:space="preserve"> thuộc các chuyên ngành khác nhau. </w:t>
      </w:r>
    </w:p>
    <w:p w14:paraId="765F528F" w14:textId="5D8072C0" w:rsidR="00045543" w:rsidRPr="0092344F" w:rsidRDefault="00045543" w:rsidP="00D3453E">
      <w:pPr>
        <w:rPr>
          <w:rFonts w:cs="Times New Roman"/>
          <w:szCs w:val="26"/>
        </w:rPr>
      </w:pPr>
      <w:r w:rsidRPr="0092344F">
        <w:rPr>
          <w:rFonts w:cs="Times New Roman"/>
          <w:szCs w:val="26"/>
        </w:rPr>
        <w:lastRenderedPageBreak/>
        <w:t xml:space="preserve">Tổng hợp số lượng khảo sát và chuyển tới bước số liệu.  </w:t>
      </w:r>
    </w:p>
    <w:p w14:paraId="41EF1BFB" w14:textId="7BEC53C2" w:rsidR="00045543" w:rsidRPr="006842E2" w:rsidRDefault="00045543" w:rsidP="006842E2">
      <w:pPr>
        <w:pStyle w:val="u2"/>
      </w:pPr>
      <w:bookmarkStart w:id="61" w:name="_Toc156588406"/>
      <w:r w:rsidRPr="006842E2">
        <w:t>X</w:t>
      </w:r>
      <w:r w:rsidR="00CA708B" w:rsidRPr="006842E2">
        <w:t>ử lí và phân tích số liệu</w:t>
      </w:r>
      <w:bookmarkEnd w:id="61"/>
      <w:r w:rsidR="00CA708B" w:rsidRPr="006842E2">
        <w:t xml:space="preserve"> </w:t>
      </w:r>
    </w:p>
    <w:p w14:paraId="0D113E15" w14:textId="2E5F28FB" w:rsidR="00045543" w:rsidRPr="0092344F" w:rsidRDefault="00045543" w:rsidP="00FB32B8">
      <w:pPr>
        <w:pStyle w:val="oancuaDanhsach"/>
        <w:numPr>
          <w:ilvl w:val="2"/>
          <w:numId w:val="11"/>
        </w:numPr>
        <w:outlineLvl w:val="2"/>
        <w:rPr>
          <w:rFonts w:cs="Times New Roman"/>
          <w:b/>
          <w:bCs/>
          <w:i/>
          <w:iCs/>
          <w:szCs w:val="26"/>
        </w:rPr>
      </w:pPr>
      <w:bookmarkStart w:id="62" w:name="_Toc156588407"/>
      <w:r w:rsidRPr="0092344F">
        <w:rPr>
          <w:rFonts w:cs="Times New Roman"/>
          <w:b/>
          <w:bCs/>
          <w:i/>
          <w:iCs/>
          <w:szCs w:val="26"/>
        </w:rPr>
        <w:t>Phương pháp xử lý</w:t>
      </w:r>
      <w:bookmarkEnd w:id="62"/>
    </w:p>
    <w:p w14:paraId="3791143A" w14:textId="3F3A4442" w:rsidR="00045543" w:rsidRPr="0092344F" w:rsidRDefault="007A527F" w:rsidP="00D3453E">
      <w:pPr>
        <w:rPr>
          <w:rFonts w:cs="Times New Roman"/>
          <w:szCs w:val="26"/>
        </w:rPr>
      </w:pPr>
      <w:r>
        <w:rPr>
          <w:rFonts w:cs="Times New Roman"/>
          <w:szCs w:val="26"/>
        </w:rPr>
        <w:t xml:space="preserve">Dữ liệu được nhập và phân tích bằng cách Thống kê (SPSS </w:t>
      </w:r>
      <w:r w:rsidR="00464ABD">
        <w:rPr>
          <w:rFonts w:cs="Times New Roman"/>
          <w:szCs w:val="26"/>
        </w:rPr>
        <w:t>16</w:t>
      </w:r>
      <w:r>
        <w:rPr>
          <w:rFonts w:cs="Times New Roman"/>
          <w:szCs w:val="26"/>
        </w:rPr>
        <w:t xml:space="preserve">.0), vẽ biểu đồ bằng phần mềm Excel. </w:t>
      </w:r>
    </w:p>
    <w:p w14:paraId="2DEE2E76" w14:textId="64BAA9F4" w:rsidR="00045543" w:rsidRPr="0092344F" w:rsidRDefault="00045543" w:rsidP="00D3453E">
      <w:pPr>
        <w:rPr>
          <w:rFonts w:cs="Times New Roman"/>
          <w:szCs w:val="26"/>
        </w:rPr>
      </w:pPr>
      <w:r w:rsidRPr="0092344F">
        <w:rPr>
          <w:rFonts w:cs="Times New Roman"/>
          <w:szCs w:val="26"/>
        </w:rPr>
        <w:t>Thống kê mô tả (tỷ lệ, phần trăm, trung bình, độ lệch chuẩn)</w:t>
      </w:r>
      <w:r w:rsidR="00AA7DFD">
        <w:rPr>
          <w:rFonts w:cs="Times New Roman"/>
          <w:szCs w:val="26"/>
        </w:rPr>
        <w:t>:</w:t>
      </w:r>
      <w:r w:rsidRPr="0092344F">
        <w:rPr>
          <w:rFonts w:cs="Times New Roman"/>
          <w:szCs w:val="26"/>
        </w:rPr>
        <w:t xml:space="preserve"> được sử dụng để mô tả đặc điểm chung của đối tượng nghiên cứu và thái độ đối với NCKH.</w:t>
      </w:r>
    </w:p>
    <w:p w14:paraId="353BC08D" w14:textId="7560D99B" w:rsidR="007A527F" w:rsidRPr="00144F2F" w:rsidRDefault="00045543" w:rsidP="00AA7DFD">
      <w:pPr>
        <w:rPr>
          <w:rFonts w:cs="Times New Roman"/>
          <w:szCs w:val="26"/>
        </w:rPr>
      </w:pPr>
      <w:r w:rsidRPr="0092344F">
        <w:rPr>
          <w:rFonts w:cs="Times New Roman"/>
          <w:szCs w:val="26"/>
        </w:rPr>
        <w:t xml:space="preserve">Thống kê suy luận: </w:t>
      </w:r>
      <w:r w:rsidR="00144F2F">
        <w:rPr>
          <w:rFonts w:cs="Times New Roman"/>
          <w:szCs w:val="26"/>
        </w:rPr>
        <w:t>K</w:t>
      </w:r>
      <w:r w:rsidRPr="00144F2F">
        <w:rPr>
          <w:rFonts w:cs="Times New Roman"/>
          <w:szCs w:val="26"/>
        </w:rPr>
        <w:t xml:space="preserve">iểm định </w:t>
      </w:r>
      <w:r w:rsidR="007A527F" w:rsidRPr="00144F2F">
        <w:rPr>
          <w:rFonts w:cs="Times New Roman"/>
          <w:szCs w:val="26"/>
        </w:rPr>
        <w:t>T</w:t>
      </w:r>
      <w:r w:rsidRPr="00144F2F">
        <w:rPr>
          <w:rFonts w:cs="Times New Roman"/>
          <w:szCs w:val="26"/>
        </w:rPr>
        <w:t xml:space="preserve">-test, ANOVA, </w:t>
      </w:r>
      <w:r w:rsidR="00AA7DFD" w:rsidRPr="00AA7DFD">
        <w:rPr>
          <w:rFonts w:cs="Times New Roman"/>
          <w:szCs w:val="26"/>
        </w:rPr>
        <w:t>và tương quan Pearson, mức ý nghĩa thống kê khi p &lt; 0,05 được sử dụng để kiểm định mối</w:t>
      </w:r>
      <w:r w:rsidR="00AA7DFD">
        <w:rPr>
          <w:rFonts w:cs="Times New Roman"/>
          <w:szCs w:val="26"/>
        </w:rPr>
        <w:t xml:space="preserve"> </w:t>
      </w:r>
      <w:r w:rsidR="00AA7DFD" w:rsidRPr="00AA7DFD">
        <w:rPr>
          <w:rFonts w:cs="Times New Roman"/>
          <w:szCs w:val="26"/>
        </w:rPr>
        <w:t>liên quan giữa đặc điểm chung của đối tượng nghiên cứu và thái độ với NCKH</w:t>
      </w:r>
      <w:r w:rsidR="00AA7DFD">
        <w:rPr>
          <w:rFonts w:cs="Times New Roman"/>
          <w:szCs w:val="26"/>
        </w:rPr>
        <w:t xml:space="preserve"> </w:t>
      </w:r>
      <w:r w:rsidR="00144F2F" w:rsidRPr="00144F2F">
        <w:rPr>
          <w:rFonts w:cs="Times New Roman"/>
          <w:szCs w:val="26"/>
        </w:rPr>
        <w:t>với khoảng tin cậy 95%.</w:t>
      </w:r>
    </w:p>
    <w:p w14:paraId="349BB7A1" w14:textId="65099006" w:rsidR="00045543" w:rsidRPr="0092344F" w:rsidRDefault="00045543" w:rsidP="00FB32B8">
      <w:pPr>
        <w:pStyle w:val="oancuaDanhsach"/>
        <w:numPr>
          <w:ilvl w:val="2"/>
          <w:numId w:val="11"/>
        </w:numPr>
        <w:outlineLvl w:val="2"/>
        <w:rPr>
          <w:rFonts w:cs="Times New Roman"/>
          <w:b/>
          <w:bCs/>
          <w:i/>
          <w:iCs/>
          <w:szCs w:val="26"/>
        </w:rPr>
      </w:pPr>
      <w:bookmarkStart w:id="63" w:name="_Toc156588408"/>
      <w:r w:rsidRPr="0092344F">
        <w:rPr>
          <w:rFonts w:cs="Times New Roman"/>
          <w:b/>
          <w:bCs/>
          <w:i/>
          <w:iCs/>
          <w:szCs w:val="26"/>
        </w:rPr>
        <w:t>Phân tích dữ liệu</w:t>
      </w:r>
      <w:bookmarkEnd w:id="63"/>
    </w:p>
    <w:p w14:paraId="232BE6A9" w14:textId="757AFBF7" w:rsidR="0081767A" w:rsidRPr="0092344F" w:rsidRDefault="00045543" w:rsidP="00D3453E">
      <w:pPr>
        <w:rPr>
          <w:rFonts w:cs="Times New Roman"/>
          <w:szCs w:val="26"/>
        </w:rPr>
      </w:pPr>
      <w:r w:rsidRPr="0092344F">
        <w:rPr>
          <w:rFonts w:cs="Times New Roman"/>
          <w:szCs w:val="26"/>
        </w:rPr>
        <w:t xml:space="preserve">Số liệu định lượng: nghiên cứu xác định những biến số chủ yếu để xem xét thái độ về NCKH của sinh viên dựa trên trị trung bình giữa các thành tố. Theo đó với thang đo Likert </w:t>
      </w:r>
      <w:r w:rsidR="00086BD3">
        <w:rPr>
          <w:rFonts w:cs="Times New Roman"/>
          <w:szCs w:val="26"/>
        </w:rPr>
        <w:t>5</w:t>
      </w:r>
      <w:r w:rsidRPr="0092344F">
        <w:rPr>
          <w:rFonts w:cs="Times New Roman"/>
          <w:szCs w:val="26"/>
        </w:rPr>
        <w:t xml:space="preserve"> mức độ thì giá trị trung bình đối với thang đo được tính theo giá trị trung bình</w:t>
      </w:r>
      <w:r w:rsidR="00A204E6" w:rsidRPr="0092344F">
        <w:rPr>
          <w:rFonts w:cs="Times New Roman"/>
          <w:szCs w:val="26"/>
        </w:rPr>
        <w:t>.</w:t>
      </w:r>
      <w:r w:rsidR="007A527F">
        <w:rPr>
          <w:rFonts w:cs="Times New Roman"/>
          <w:szCs w:val="26"/>
        </w:rPr>
        <w:t xml:space="preserve"> </w:t>
      </w:r>
      <w:r w:rsidR="007A527F" w:rsidRPr="008C4476">
        <w:rPr>
          <w:rFonts w:cs="Times New Roman"/>
          <w:szCs w:val="26"/>
        </w:rPr>
        <w:t>Điểm trung bình thái độ tổng thể và với từng khía cạnh ≥ 4 được xem là tích cực</w:t>
      </w:r>
      <w:r w:rsidR="007A527F">
        <w:rPr>
          <w:rFonts w:cs="Times New Roman"/>
          <w:szCs w:val="26"/>
        </w:rPr>
        <w:t xml:space="preserve"> </w:t>
      </w:r>
      <w:r w:rsidR="007A527F" w:rsidRPr="008C4476">
        <w:rPr>
          <w:rFonts w:cs="Times New Roman"/>
          <w:szCs w:val="26"/>
        </w:rPr>
        <w:t>và với từng khía cạnh &lt; 4 được xem là chưa tích cực.</w:t>
      </w:r>
    </w:p>
    <w:p w14:paraId="5F679CE2" w14:textId="0182EA11" w:rsidR="00AA7DFD" w:rsidRPr="00144F2F" w:rsidRDefault="00045543" w:rsidP="00AA7DFD">
      <w:pPr>
        <w:rPr>
          <w:rFonts w:cs="Times New Roman"/>
          <w:szCs w:val="26"/>
        </w:rPr>
      </w:pPr>
      <w:r w:rsidRPr="0092344F">
        <w:rPr>
          <w:rFonts w:cs="Times New Roman"/>
          <w:szCs w:val="26"/>
        </w:rPr>
        <w:t xml:space="preserve">Quá trình phân tích tập trung vào xem xét thái độ NCKH của sinh viên và mối tương quan giữa thái độ đối với NCKH và đặc điểm chung của đối tượng nghiên cứu </w:t>
      </w:r>
      <w:r w:rsidRPr="00144F2F">
        <w:rPr>
          <w:rFonts w:cs="Times New Roman"/>
          <w:szCs w:val="26"/>
        </w:rPr>
        <w:t xml:space="preserve">Các mối tương quan được kiểm định </w:t>
      </w:r>
      <w:bookmarkStart w:id="64" w:name="_Toc156588409"/>
      <w:r w:rsidR="00AA7DFD" w:rsidRPr="00AA7DFD">
        <w:rPr>
          <w:rFonts w:cs="Times New Roman"/>
          <w:szCs w:val="26"/>
        </w:rPr>
        <w:t>tương quan Pearson</w:t>
      </w:r>
      <w:r w:rsidR="00AA7DFD">
        <w:rPr>
          <w:rFonts w:cs="Times New Roman"/>
          <w:szCs w:val="26"/>
        </w:rPr>
        <w:t xml:space="preserve"> </w:t>
      </w:r>
      <w:r w:rsidR="00AA7DFD" w:rsidRPr="00AA7DFD">
        <w:rPr>
          <w:rFonts w:cs="Times New Roman"/>
          <w:szCs w:val="26"/>
        </w:rPr>
        <w:t>mức ý nghĩa thống kê khi p &lt; 0,05 được sử dụng để kiểm định mối</w:t>
      </w:r>
      <w:r w:rsidR="00AA7DFD">
        <w:rPr>
          <w:rFonts w:cs="Times New Roman"/>
          <w:szCs w:val="26"/>
        </w:rPr>
        <w:t xml:space="preserve"> </w:t>
      </w:r>
      <w:r w:rsidR="00AA7DFD" w:rsidRPr="00AA7DFD">
        <w:rPr>
          <w:rFonts w:cs="Times New Roman"/>
          <w:szCs w:val="26"/>
        </w:rPr>
        <w:t>liên quan giữa đặc điểm chung của đối tượng nghiên cứu và thái độ với NCKH</w:t>
      </w:r>
      <w:r w:rsidR="00AA7DFD">
        <w:rPr>
          <w:rFonts w:cs="Times New Roman"/>
          <w:szCs w:val="26"/>
        </w:rPr>
        <w:t xml:space="preserve"> </w:t>
      </w:r>
      <w:r w:rsidR="00AA7DFD" w:rsidRPr="00144F2F">
        <w:rPr>
          <w:rFonts w:cs="Times New Roman"/>
          <w:szCs w:val="26"/>
        </w:rPr>
        <w:t>với khoảng tin cậy 95%.</w:t>
      </w:r>
    </w:p>
    <w:p w14:paraId="7A2A5FFB" w14:textId="14EB2D84" w:rsidR="00045543" w:rsidRPr="006842E2" w:rsidRDefault="00045543" w:rsidP="00AA7DFD">
      <w:pPr>
        <w:pStyle w:val="u2"/>
      </w:pPr>
      <w:r w:rsidRPr="006842E2">
        <w:t>V</w:t>
      </w:r>
      <w:r w:rsidR="00CA708B" w:rsidRPr="006842E2">
        <w:t>ấn đề đạo đức trong nghiên cứu</w:t>
      </w:r>
      <w:bookmarkEnd w:id="64"/>
    </w:p>
    <w:p w14:paraId="7BD5C78E" w14:textId="373DB818" w:rsidR="00144F2F" w:rsidRPr="00144F2F" w:rsidRDefault="00144F2F" w:rsidP="00D3453E">
      <w:pPr>
        <w:rPr>
          <w:rFonts w:cs="Times New Roman"/>
          <w:szCs w:val="26"/>
        </w:rPr>
      </w:pPr>
      <w:r w:rsidRPr="00144F2F">
        <w:rPr>
          <w:rFonts w:cs="Times New Roman"/>
          <w:szCs w:val="26"/>
        </w:rPr>
        <w:t xml:space="preserve">Sự chấp thuận từ Hội đồng </w:t>
      </w:r>
      <w:r w:rsidRPr="00A611B6">
        <w:rPr>
          <w:rFonts w:cs="Times New Roman"/>
          <w:szCs w:val="26"/>
        </w:rPr>
        <w:t xml:space="preserve">Hội đồng Khoa học và Hội đồng Đạo đức của trường ĐHYK PNT </w:t>
      </w:r>
      <w:r w:rsidRPr="00144F2F">
        <w:rPr>
          <w:rFonts w:cs="Times New Roman"/>
          <w:szCs w:val="26"/>
        </w:rPr>
        <w:t xml:space="preserve">sau một quá trình xem xét đề cương nghiên cứu. Một tờ thông tin bao gồm đầy đủ thông tin về cuộc nghiên cứu đã được cung cấp và tất cả những người tham gia đều nhận được sự đồng ý bằng văn bản trước khi họ đăng ký tham gia </w:t>
      </w:r>
      <w:r>
        <w:rPr>
          <w:rFonts w:cs="Times New Roman"/>
          <w:szCs w:val="26"/>
        </w:rPr>
        <w:t>khảo sát</w:t>
      </w:r>
      <w:r w:rsidRPr="00144F2F">
        <w:rPr>
          <w:rFonts w:cs="Times New Roman"/>
          <w:szCs w:val="26"/>
        </w:rPr>
        <w:t>. Những người tham gia có quyền từ chối tham gia hoặc rút khỏi nghiên cứu bất cứ lúc nào họ muốn. Sự tham gia ẩn danh, bí mật và tự</w:t>
      </w:r>
      <w:r>
        <w:rPr>
          <w:rFonts w:cs="Times New Roman"/>
          <w:szCs w:val="26"/>
        </w:rPr>
        <w:t xml:space="preserve"> </w:t>
      </w:r>
      <w:r w:rsidRPr="00144F2F">
        <w:rPr>
          <w:rFonts w:cs="Times New Roman"/>
          <w:szCs w:val="26"/>
        </w:rPr>
        <w:t xml:space="preserve">nguyện được tuân thủ nghiêm ngặt trong khi thu thập dữ liệu. Những người tham gia phải tự mình hoàn thành bảng câu hỏi và nó được thu thập ngay sau khi hoàn thành. Bảng câu hỏi mất </w:t>
      </w:r>
      <w:r w:rsidRPr="00B54375">
        <w:rPr>
          <w:rFonts w:cs="Times New Roman"/>
          <w:szCs w:val="26"/>
        </w:rPr>
        <w:t xml:space="preserve">khoảng </w:t>
      </w:r>
      <w:r w:rsidR="00B54375" w:rsidRPr="00B54375">
        <w:rPr>
          <w:rFonts w:cs="Times New Roman"/>
          <w:szCs w:val="26"/>
        </w:rPr>
        <w:t>30</w:t>
      </w:r>
      <w:r w:rsidRPr="00B54375">
        <w:rPr>
          <w:rFonts w:cs="Times New Roman"/>
          <w:szCs w:val="26"/>
        </w:rPr>
        <w:t xml:space="preserve"> phút để </w:t>
      </w:r>
      <w:r w:rsidRPr="00144F2F">
        <w:rPr>
          <w:rFonts w:cs="Times New Roman"/>
          <w:szCs w:val="26"/>
        </w:rPr>
        <w:t>hoàn thành.</w:t>
      </w:r>
    </w:p>
    <w:p w14:paraId="46D4746C" w14:textId="2509CA51" w:rsidR="00144F2F" w:rsidRPr="0092344F" w:rsidRDefault="00144F2F" w:rsidP="00D3453E">
      <w:pPr>
        <w:rPr>
          <w:rFonts w:cs="Times New Roman"/>
          <w:szCs w:val="26"/>
        </w:rPr>
      </w:pPr>
      <w:r w:rsidRPr="00144F2F">
        <w:rPr>
          <w:rFonts w:cs="Times New Roman"/>
          <w:szCs w:val="26"/>
        </w:rPr>
        <w:lastRenderedPageBreak/>
        <w:t xml:space="preserve">Dữ liệu được thu thập tháng </w:t>
      </w:r>
      <w:r w:rsidR="00340549">
        <w:rPr>
          <w:rFonts w:cs="Times New Roman"/>
          <w:szCs w:val="26"/>
        </w:rPr>
        <w:t>03</w:t>
      </w:r>
      <w:r w:rsidRPr="00144F2F">
        <w:rPr>
          <w:rFonts w:cs="Times New Roman"/>
          <w:szCs w:val="26"/>
        </w:rPr>
        <w:t xml:space="preserve"> năm 202</w:t>
      </w:r>
      <w:r w:rsidR="00340549">
        <w:rPr>
          <w:rFonts w:cs="Times New Roman"/>
          <w:szCs w:val="26"/>
        </w:rPr>
        <w:t>4</w:t>
      </w:r>
      <w:r w:rsidRPr="00144F2F">
        <w:rPr>
          <w:rFonts w:cs="Times New Roman"/>
          <w:szCs w:val="26"/>
        </w:rPr>
        <w:t>. Sau khi thu thập dữ liệu, mỗi người tham gia được tặng một món quà nhỏ thay lời cảm ơn của nghiên cứu viên.</w:t>
      </w:r>
    </w:p>
    <w:p w14:paraId="67C75AAC" w14:textId="340024D4" w:rsidR="00045543" w:rsidRPr="006842E2" w:rsidRDefault="00045543" w:rsidP="006842E2">
      <w:pPr>
        <w:pStyle w:val="u2"/>
      </w:pPr>
      <w:bookmarkStart w:id="65" w:name="_Toc156588410"/>
      <w:r w:rsidRPr="006842E2">
        <w:t>H</w:t>
      </w:r>
      <w:r w:rsidR="00CA708B" w:rsidRPr="006842E2">
        <w:t>ạn chế của nghiên cứu, sai số và biện pháp khắc phục sai số</w:t>
      </w:r>
      <w:bookmarkEnd w:id="65"/>
      <w:r w:rsidRPr="006842E2">
        <w:t xml:space="preserve"> </w:t>
      </w:r>
    </w:p>
    <w:p w14:paraId="65EE583E" w14:textId="1B57E49C" w:rsidR="00045543" w:rsidRPr="0092344F" w:rsidRDefault="00045543" w:rsidP="00FB32B8">
      <w:pPr>
        <w:pStyle w:val="oancuaDanhsach"/>
        <w:numPr>
          <w:ilvl w:val="2"/>
          <w:numId w:val="11"/>
        </w:numPr>
        <w:outlineLvl w:val="2"/>
        <w:rPr>
          <w:rFonts w:cs="Times New Roman"/>
          <w:b/>
          <w:bCs/>
          <w:i/>
          <w:iCs/>
          <w:szCs w:val="26"/>
        </w:rPr>
      </w:pPr>
      <w:bookmarkStart w:id="66" w:name="_Toc156588411"/>
      <w:r w:rsidRPr="0092344F">
        <w:rPr>
          <w:rFonts w:cs="Times New Roman"/>
          <w:b/>
          <w:bCs/>
          <w:i/>
          <w:iCs/>
          <w:szCs w:val="26"/>
        </w:rPr>
        <w:t>Hạn chế của nghiên cứu</w:t>
      </w:r>
      <w:bookmarkEnd w:id="66"/>
    </w:p>
    <w:p w14:paraId="19A55B6A" w14:textId="3C72EEF7" w:rsidR="00A562D5" w:rsidRPr="0092344F" w:rsidRDefault="00A562D5" w:rsidP="00D3453E">
      <w:pPr>
        <w:rPr>
          <w:rFonts w:cs="Times New Roman"/>
          <w:szCs w:val="26"/>
        </w:rPr>
      </w:pPr>
      <w:r w:rsidRPr="0092344F">
        <w:rPr>
          <w:rFonts w:cs="Times New Roman"/>
          <w:szCs w:val="26"/>
        </w:rPr>
        <w:t xml:space="preserve">Nghiên cứu có những hạn chế của một nghiên cứu cắt ngang nên chỉ đánh giá thái độ về NCKH của SV ĐD năm </w:t>
      </w:r>
      <w:r w:rsidR="00D6322F">
        <w:rPr>
          <w:rFonts w:cs="Times New Roman"/>
          <w:szCs w:val="26"/>
        </w:rPr>
        <w:t>4</w:t>
      </w:r>
      <w:r w:rsidRPr="0092344F">
        <w:rPr>
          <w:rFonts w:cs="Times New Roman"/>
          <w:szCs w:val="26"/>
        </w:rPr>
        <w:t xml:space="preserve"> trong năm học 2023-2024 tại thời điểm nghiên cứu. Kết quả nghiên cứu chỉ đại diện cho SV ĐD, chưa thể đại diện cho toàn bộ SV Trường ĐHYK PNT.</w:t>
      </w:r>
    </w:p>
    <w:p w14:paraId="4F43A341" w14:textId="37B7A14D" w:rsidR="00A562D5" w:rsidRPr="0092344F" w:rsidRDefault="00A562D5" w:rsidP="00D3453E">
      <w:pPr>
        <w:rPr>
          <w:rFonts w:cs="Times New Roman"/>
          <w:szCs w:val="26"/>
        </w:rPr>
      </w:pPr>
      <w:r w:rsidRPr="0092344F">
        <w:rPr>
          <w:rFonts w:cs="Times New Roman"/>
          <w:szCs w:val="26"/>
        </w:rPr>
        <w:t xml:space="preserve">Bên cạnh đó, nghiên cứu này lấy số liệu bằng bộ câu hỏi tự điền nên một số đối tượng nghiên cứu có cách hiểu sai về nội dung câu hỏi. </w:t>
      </w:r>
    </w:p>
    <w:p w14:paraId="03BC219D" w14:textId="543BEAA3" w:rsidR="00045543" w:rsidRPr="0092344F" w:rsidRDefault="00045543" w:rsidP="00D3453E">
      <w:pPr>
        <w:rPr>
          <w:rFonts w:cs="Times New Roman"/>
          <w:szCs w:val="26"/>
        </w:rPr>
      </w:pPr>
      <w:r w:rsidRPr="0092344F">
        <w:rPr>
          <w:rFonts w:cs="Times New Roman"/>
          <w:szCs w:val="26"/>
        </w:rPr>
        <w:t xml:space="preserve">Đối tượng tham gia nghiên cứu là SV và chưa tiếp cận nhiều với NCKH. </w:t>
      </w:r>
    </w:p>
    <w:p w14:paraId="7601F419" w14:textId="0CEE59B6" w:rsidR="002A41A9" w:rsidRPr="0092344F" w:rsidRDefault="002A41A9" w:rsidP="00FB32B8">
      <w:pPr>
        <w:pStyle w:val="oancuaDanhsach"/>
        <w:numPr>
          <w:ilvl w:val="2"/>
          <w:numId w:val="11"/>
        </w:numPr>
        <w:outlineLvl w:val="2"/>
        <w:rPr>
          <w:rFonts w:cs="Times New Roman"/>
          <w:b/>
          <w:bCs/>
          <w:i/>
          <w:iCs/>
          <w:szCs w:val="26"/>
        </w:rPr>
      </w:pPr>
      <w:bookmarkStart w:id="67" w:name="_Toc156588412"/>
      <w:r w:rsidRPr="0092344F">
        <w:rPr>
          <w:rFonts w:cs="Times New Roman"/>
          <w:b/>
          <w:bCs/>
          <w:i/>
          <w:iCs/>
          <w:szCs w:val="26"/>
        </w:rPr>
        <w:t>Sai số</w:t>
      </w:r>
      <w:bookmarkEnd w:id="67"/>
    </w:p>
    <w:p w14:paraId="471B6F3D" w14:textId="77FDB497" w:rsidR="00045543" w:rsidRPr="0092344F" w:rsidRDefault="00045543" w:rsidP="00D3453E">
      <w:pPr>
        <w:rPr>
          <w:rFonts w:cs="Times New Roman"/>
          <w:szCs w:val="26"/>
        </w:rPr>
      </w:pPr>
      <w:r w:rsidRPr="0092344F">
        <w:rPr>
          <w:rFonts w:cs="Times New Roman"/>
          <w:szCs w:val="26"/>
        </w:rPr>
        <w:t>Trong nghiên cứu này có thể có sai số hệ thống gồm sai số thông tin (bộ câu hỏi</w:t>
      </w:r>
      <w:r w:rsidR="002A41A9" w:rsidRPr="0092344F">
        <w:rPr>
          <w:rFonts w:cs="Times New Roman"/>
          <w:szCs w:val="26"/>
        </w:rPr>
        <w:t xml:space="preserve"> </w:t>
      </w:r>
      <w:r w:rsidRPr="0092344F">
        <w:rPr>
          <w:rFonts w:cs="Times New Roman"/>
          <w:szCs w:val="26"/>
        </w:rPr>
        <w:t xml:space="preserve">thiết kế dài, nhiều nội dung), sai số trong quá trình thu thập và nhập liệu thông tin. </w:t>
      </w:r>
    </w:p>
    <w:p w14:paraId="010C6584" w14:textId="1AD2B8D2" w:rsidR="00A562D5" w:rsidRPr="0092344F" w:rsidRDefault="00A562D5" w:rsidP="00D3453E">
      <w:pPr>
        <w:rPr>
          <w:rFonts w:cs="Times New Roman"/>
          <w:szCs w:val="26"/>
        </w:rPr>
      </w:pPr>
      <w:r w:rsidRPr="0092344F">
        <w:rPr>
          <w:rFonts w:cs="Times New Roman"/>
          <w:szCs w:val="26"/>
        </w:rPr>
        <w:t>SV thiếu hợp tác trong quá trình trả lời, trả lời một cách qua quýt cho xong.</w:t>
      </w:r>
    </w:p>
    <w:p w14:paraId="02875F9D" w14:textId="6E8B534C" w:rsidR="00045543" w:rsidRPr="0092344F" w:rsidRDefault="00045543" w:rsidP="00FB32B8">
      <w:pPr>
        <w:pStyle w:val="oancuaDanhsach"/>
        <w:numPr>
          <w:ilvl w:val="2"/>
          <w:numId w:val="11"/>
        </w:numPr>
        <w:outlineLvl w:val="2"/>
        <w:rPr>
          <w:rFonts w:cs="Times New Roman"/>
          <w:b/>
          <w:bCs/>
          <w:i/>
          <w:iCs/>
          <w:szCs w:val="26"/>
        </w:rPr>
      </w:pPr>
      <w:bookmarkStart w:id="68" w:name="_Toc156588413"/>
      <w:r w:rsidRPr="0092344F">
        <w:rPr>
          <w:rFonts w:cs="Times New Roman"/>
          <w:b/>
          <w:bCs/>
          <w:i/>
          <w:iCs/>
          <w:szCs w:val="26"/>
        </w:rPr>
        <w:t>Biện pháp hạn chế sai số</w:t>
      </w:r>
      <w:bookmarkEnd w:id="68"/>
    </w:p>
    <w:p w14:paraId="2782CE8F" w14:textId="2F241872" w:rsidR="00045543" w:rsidRPr="0092344F" w:rsidRDefault="00045543" w:rsidP="00D3453E">
      <w:pPr>
        <w:rPr>
          <w:rFonts w:cs="Times New Roman"/>
          <w:szCs w:val="26"/>
        </w:rPr>
      </w:pPr>
      <w:r w:rsidRPr="0092344F">
        <w:rPr>
          <w:rFonts w:cs="Times New Roman"/>
          <w:szCs w:val="26"/>
        </w:rPr>
        <w:t>Người nghiên cứu hướng dẫn trực tiếp, giải thích rõ ràng mục đích nghiên cứu</w:t>
      </w:r>
      <w:r w:rsidR="002A41A9" w:rsidRPr="0092344F">
        <w:rPr>
          <w:rFonts w:cs="Times New Roman"/>
          <w:szCs w:val="26"/>
        </w:rPr>
        <w:t xml:space="preserve"> </w:t>
      </w:r>
      <w:r w:rsidRPr="0092344F">
        <w:rPr>
          <w:rFonts w:cs="Times New Roman"/>
          <w:szCs w:val="26"/>
        </w:rPr>
        <w:t>cho SV.</w:t>
      </w:r>
    </w:p>
    <w:p w14:paraId="603AFF24" w14:textId="77777777" w:rsidR="00045543" w:rsidRPr="0092344F" w:rsidRDefault="00045543" w:rsidP="00D3453E">
      <w:pPr>
        <w:rPr>
          <w:rFonts w:cs="Times New Roman"/>
          <w:szCs w:val="26"/>
        </w:rPr>
      </w:pPr>
      <w:r w:rsidRPr="0092344F">
        <w:rPr>
          <w:rFonts w:cs="Times New Roman"/>
          <w:szCs w:val="26"/>
        </w:rPr>
        <w:t>Hướng dẫn SV cách trả lời bộ câu hỏi một cách rõ ràng nhất.</w:t>
      </w:r>
    </w:p>
    <w:p w14:paraId="525AF4F3" w14:textId="77777777" w:rsidR="00045543" w:rsidRPr="0092344F" w:rsidRDefault="00045543" w:rsidP="00D3453E">
      <w:pPr>
        <w:rPr>
          <w:rFonts w:cs="Times New Roman"/>
          <w:szCs w:val="26"/>
        </w:rPr>
      </w:pPr>
      <w:r w:rsidRPr="0092344F">
        <w:rPr>
          <w:rFonts w:cs="Times New Roman"/>
          <w:szCs w:val="26"/>
        </w:rPr>
        <w:t>Quan sát và yêu cầu SV không trao đổi ý kiến với nhau khi trả lời bộ câu hỏi và giải thích các vấn đề mà SV không rõ, tránh sai lệch thông tin.</w:t>
      </w:r>
    </w:p>
    <w:p w14:paraId="272C7D9E" w14:textId="5D654824" w:rsidR="00045543" w:rsidRDefault="00045543" w:rsidP="00D3453E">
      <w:pPr>
        <w:rPr>
          <w:rFonts w:cs="Times New Roman"/>
          <w:szCs w:val="26"/>
        </w:rPr>
      </w:pPr>
      <w:r w:rsidRPr="0092344F">
        <w:rPr>
          <w:rFonts w:cs="Times New Roman"/>
          <w:szCs w:val="26"/>
        </w:rPr>
        <w:t>Kiểm tra lại phiếu trả lời ngay sau khi thu phiếu, xem các thông tin được điền đầy đủ chưa. Nếu chưa đầy đủ, đề nghị đối tương trả lời thêm hoặc trả lời lại.</w:t>
      </w:r>
    </w:p>
    <w:p w14:paraId="4B3257A8" w14:textId="3F28F4B6" w:rsidR="00271177" w:rsidRPr="006842E2" w:rsidRDefault="00271177" w:rsidP="006842E2">
      <w:pPr>
        <w:pStyle w:val="u2"/>
      </w:pPr>
      <w:bookmarkStart w:id="69" w:name="_Toc156588414"/>
      <w:r w:rsidRPr="006842E2">
        <w:t>Tính ứng dụng của đề tài nghiên cứu</w:t>
      </w:r>
      <w:bookmarkEnd w:id="69"/>
    </w:p>
    <w:p w14:paraId="452FDC27" w14:textId="2A9AF6A9" w:rsidR="006B67C8" w:rsidRDefault="00271177" w:rsidP="00FB32B8">
      <w:pPr>
        <w:rPr>
          <w:rFonts w:cs="Times New Roman"/>
          <w:szCs w:val="26"/>
        </w:rPr>
      </w:pPr>
      <w:r>
        <w:rPr>
          <w:rFonts w:cs="Times New Roman"/>
          <w:szCs w:val="26"/>
        </w:rPr>
        <w:t>Kết quả nghiên cứu</w:t>
      </w:r>
      <w:r w:rsidR="006B67C8">
        <w:rPr>
          <w:rFonts w:cs="Times New Roman"/>
          <w:szCs w:val="26"/>
        </w:rPr>
        <w:t xml:space="preserve"> cho thấy thái độ của sinh viên điều dưỡng năm thứ 4 đối với nghiên cứu khoa học trên nhiều khía cạnh, từ đó góp phần xây dựng nên các biện pháp nhằm cải thiện hiệu quả giáo dục, tăng cường</w:t>
      </w:r>
      <w:r w:rsidR="00B352C0">
        <w:rPr>
          <w:rFonts w:cs="Times New Roman"/>
          <w:szCs w:val="26"/>
        </w:rPr>
        <w:t xml:space="preserve"> </w:t>
      </w:r>
      <w:r w:rsidR="006B67C8">
        <w:rPr>
          <w:rFonts w:cs="Times New Roman"/>
          <w:szCs w:val="26"/>
        </w:rPr>
        <w:t>và</w:t>
      </w:r>
      <w:r w:rsidR="00B352C0">
        <w:rPr>
          <w:rFonts w:cs="Times New Roman"/>
          <w:szCs w:val="26"/>
        </w:rPr>
        <w:t xml:space="preserve"> </w:t>
      </w:r>
      <w:r w:rsidR="006B67C8" w:rsidRPr="006B67C8">
        <w:rPr>
          <w:rFonts w:cs="Times New Roman"/>
          <w:szCs w:val="26"/>
        </w:rPr>
        <w:t>điều chỉnh phương pháp giảng dạy và kế hoạch học tập, tạo điều kiện cho sự phát triển của nghiên cứu và đổi mới trong lĩnh vực y học.</w:t>
      </w:r>
      <w:r>
        <w:rPr>
          <w:rFonts w:cs="Times New Roman"/>
          <w:szCs w:val="26"/>
        </w:rPr>
        <w:t xml:space="preserve"> </w:t>
      </w:r>
      <w:r w:rsidR="006B67C8">
        <w:rPr>
          <w:rFonts w:cs="Times New Roman"/>
          <w:szCs w:val="26"/>
        </w:rPr>
        <w:t xml:space="preserve">Cải thiện các khía cạnh mà mức độ tích cực còn thấp cũng là </w:t>
      </w:r>
      <w:r w:rsidR="006B67C8">
        <w:rPr>
          <w:rFonts w:cs="Times New Roman"/>
          <w:szCs w:val="26"/>
        </w:rPr>
        <w:lastRenderedPageBreak/>
        <w:t xml:space="preserve">một trong những biện pháp để thúc đẩy sinh viên tham gia vào nghiên cứu và thực hành áp dụng nghiên cứu vào đời sống. </w:t>
      </w:r>
    </w:p>
    <w:p w14:paraId="70DBD0B1" w14:textId="31119D8B" w:rsidR="00045543" w:rsidRPr="006842E2" w:rsidRDefault="00CA708B" w:rsidP="006842E2">
      <w:pPr>
        <w:pStyle w:val="u2"/>
      </w:pPr>
      <w:bookmarkStart w:id="70" w:name="_Toc156588415"/>
      <w:r w:rsidRPr="006842E2">
        <w:t>Tính khả thi của đề tài nghiên cứu</w:t>
      </w:r>
      <w:bookmarkEnd w:id="70"/>
    </w:p>
    <w:p w14:paraId="3BE1FC47" w14:textId="1E435CB9" w:rsidR="00045543" w:rsidRPr="00FB32B8" w:rsidRDefault="00FB32B8" w:rsidP="00FB32B8">
      <w:pPr>
        <w:pStyle w:val="oancuaDanhsach"/>
        <w:numPr>
          <w:ilvl w:val="2"/>
          <w:numId w:val="11"/>
        </w:numPr>
        <w:outlineLvl w:val="2"/>
        <w:rPr>
          <w:rFonts w:cs="Times New Roman"/>
          <w:b/>
          <w:bCs/>
          <w:i/>
          <w:iCs/>
          <w:szCs w:val="26"/>
        </w:rPr>
      </w:pPr>
      <w:r>
        <w:rPr>
          <w:rFonts w:cs="Times New Roman"/>
          <w:b/>
          <w:bCs/>
          <w:i/>
          <w:iCs/>
          <w:szCs w:val="26"/>
        </w:rPr>
        <w:t xml:space="preserve"> </w:t>
      </w:r>
      <w:bookmarkStart w:id="71" w:name="_Toc156588416"/>
      <w:r w:rsidR="00045543" w:rsidRPr="00FB32B8">
        <w:rPr>
          <w:rFonts w:cs="Times New Roman"/>
          <w:b/>
          <w:bCs/>
          <w:i/>
          <w:iCs/>
          <w:szCs w:val="26"/>
        </w:rPr>
        <w:t>Kế hoạch về phương ti</w:t>
      </w:r>
      <w:r w:rsidR="008A2C2A" w:rsidRPr="00FB32B8">
        <w:rPr>
          <w:rFonts w:cs="Times New Roman"/>
          <w:b/>
          <w:bCs/>
          <w:i/>
          <w:iCs/>
          <w:szCs w:val="26"/>
        </w:rPr>
        <w:t>ệ</w:t>
      </w:r>
      <w:r w:rsidR="00045543" w:rsidRPr="00FB32B8">
        <w:rPr>
          <w:rFonts w:cs="Times New Roman"/>
          <w:b/>
          <w:bCs/>
          <w:i/>
          <w:iCs/>
          <w:szCs w:val="26"/>
        </w:rPr>
        <w:t>n và trang thiết bị</w:t>
      </w:r>
      <w:bookmarkEnd w:id="71"/>
      <w:r w:rsidR="00045543" w:rsidRPr="00FB32B8">
        <w:rPr>
          <w:rFonts w:cs="Times New Roman"/>
          <w:b/>
          <w:bCs/>
          <w:i/>
          <w:iCs/>
          <w:szCs w:val="26"/>
        </w:rPr>
        <w:t xml:space="preserve"> </w:t>
      </w:r>
    </w:p>
    <w:p w14:paraId="679811DF" w14:textId="66967460" w:rsidR="00045543" w:rsidRDefault="006B67C8" w:rsidP="006B67C8">
      <w:pPr>
        <w:rPr>
          <w:rFonts w:cs="Times New Roman"/>
          <w:szCs w:val="26"/>
        </w:rPr>
      </w:pPr>
      <w:r w:rsidRPr="006B67C8">
        <w:rPr>
          <w:rFonts w:cs="Times New Roman"/>
          <w:szCs w:val="26"/>
        </w:rPr>
        <w:t>Các nguồn lực cần thiết để thực hiện đề tài bao gồm nhân lực tài chính, trang thiết</w:t>
      </w:r>
      <w:r>
        <w:rPr>
          <w:rFonts w:cs="Times New Roman"/>
          <w:szCs w:val="26"/>
        </w:rPr>
        <w:t xml:space="preserve"> </w:t>
      </w:r>
      <w:r w:rsidRPr="006B67C8">
        <w:rPr>
          <w:rFonts w:cs="Times New Roman"/>
          <w:szCs w:val="26"/>
        </w:rPr>
        <w:t xml:space="preserve">bị, thời gian và kỹ năng. </w:t>
      </w:r>
      <w:r>
        <w:rPr>
          <w:rFonts w:cs="Times New Roman"/>
          <w:szCs w:val="26"/>
        </w:rPr>
        <w:t>S</w:t>
      </w:r>
      <w:r w:rsidRPr="006B67C8">
        <w:rPr>
          <w:rFonts w:cs="Times New Roman"/>
          <w:szCs w:val="26"/>
        </w:rPr>
        <w:t xml:space="preserve">ự hợp tác hỗ trợ của </w:t>
      </w:r>
      <w:r>
        <w:rPr>
          <w:rFonts w:cs="Times New Roman"/>
          <w:szCs w:val="26"/>
        </w:rPr>
        <w:t>giáo viên chủ nhiệm, sinh viên các lớp</w:t>
      </w:r>
      <w:r w:rsidRPr="006B67C8">
        <w:rPr>
          <w:rFonts w:cs="Times New Roman"/>
          <w:szCs w:val="26"/>
        </w:rPr>
        <w:t xml:space="preserve"> và sự chấp thuận về mặt đạo đức từ hội đồng xét duyệt của Trường</w:t>
      </w:r>
      <w:r>
        <w:rPr>
          <w:rFonts w:cs="Times New Roman"/>
          <w:szCs w:val="26"/>
        </w:rPr>
        <w:t xml:space="preserve"> </w:t>
      </w:r>
      <w:r w:rsidRPr="006B67C8">
        <w:rPr>
          <w:rFonts w:cs="Times New Roman"/>
          <w:szCs w:val="26"/>
        </w:rPr>
        <w:t>Đại học Y khoa Phạm Ngọc Thạch.</w:t>
      </w:r>
    </w:p>
    <w:p w14:paraId="2D6BFF1E" w14:textId="38F126BA" w:rsidR="00464ABD" w:rsidRDefault="00464ABD" w:rsidP="00464ABD">
      <w:pPr>
        <w:rPr>
          <w:rFonts w:cs="Times New Roman"/>
          <w:szCs w:val="26"/>
        </w:rPr>
      </w:pPr>
      <w:r>
        <w:rPr>
          <w:rFonts w:cs="Times New Roman"/>
          <w:szCs w:val="26"/>
        </w:rPr>
        <w:t>C</w:t>
      </w:r>
      <w:r w:rsidRPr="00464ABD">
        <w:rPr>
          <w:rFonts w:cs="Times New Roman"/>
          <w:szCs w:val="26"/>
        </w:rPr>
        <w:t>ác giải pháp lưu trữ dữ liệu an toàn và đào</w:t>
      </w:r>
      <w:r>
        <w:rPr>
          <w:rFonts w:cs="Times New Roman"/>
          <w:szCs w:val="26"/>
        </w:rPr>
        <w:t xml:space="preserve"> </w:t>
      </w:r>
      <w:r w:rsidRPr="00464ABD">
        <w:rPr>
          <w:rFonts w:cs="Times New Roman"/>
          <w:szCs w:val="26"/>
        </w:rPr>
        <w:t xml:space="preserve">tạo về các công cụ phân tích dữ liệu </w:t>
      </w:r>
      <w:r>
        <w:rPr>
          <w:rFonts w:cs="Times New Roman"/>
          <w:szCs w:val="26"/>
        </w:rPr>
        <w:t>(</w:t>
      </w:r>
      <w:r w:rsidRPr="00464ABD">
        <w:rPr>
          <w:rFonts w:cs="Times New Roman"/>
          <w:szCs w:val="26"/>
        </w:rPr>
        <w:t>SPSS</w:t>
      </w:r>
      <w:r>
        <w:rPr>
          <w:rFonts w:cs="Times New Roman"/>
          <w:szCs w:val="26"/>
        </w:rPr>
        <w:t>)</w:t>
      </w:r>
      <w:r w:rsidRPr="00464ABD">
        <w:rPr>
          <w:rFonts w:cs="Times New Roman"/>
          <w:szCs w:val="26"/>
        </w:rPr>
        <w:t>, quản lý tài liệu tham khảo</w:t>
      </w:r>
      <w:r>
        <w:rPr>
          <w:rFonts w:cs="Times New Roman"/>
          <w:szCs w:val="26"/>
        </w:rPr>
        <w:t xml:space="preserve"> </w:t>
      </w:r>
      <w:r w:rsidRPr="00464ABD">
        <w:rPr>
          <w:rFonts w:cs="Times New Roman"/>
          <w:szCs w:val="26"/>
        </w:rPr>
        <w:t>(Endnote) đảm bảo sử dụng công nghệ hiệu quả. Các công cụ và mẫu báo cáo đề tài</w:t>
      </w:r>
      <w:r>
        <w:rPr>
          <w:rFonts w:cs="Times New Roman"/>
          <w:szCs w:val="26"/>
        </w:rPr>
        <w:t xml:space="preserve"> </w:t>
      </w:r>
      <w:r w:rsidRPr="00464ABD">
        <w:rPr>
          <w:rFonts w:cs="Times New Roman"/>
          <w:szCs w:val="26"/>
        </w:rPr>
        <w:t xml:space="preserve">cần cập nhật và tuân thủ theo hướng dẫn của Khoa </w:t>
      </w:r>
      <w:r w:rsidR="00ED35C8">
        <w:rPr>
          <w:rFonts w:cs="Times New Roman"/>
          <w:szCs w:val="26"/>
        </w:rPr>
        <w:t>Điều dưỡng – Kỹ thuật Y học (</w:t>
      </w:r>
      <w:r w:rsidRPr="00464ABD">
        <w:rPr>
          <w:rFonts w:cs="Times New Roman"/>
          <w:szCs w:val="26"/>
        </w:rPr>
        <w:t>ĐD – KTYH</w:t>
      </w:r>
      <w:r w:rsidR="00ED35C8">
        <w:rPr>
          <w:rFonts w:cs="Times New Roman"/>
          <w:szCs w:val="26"/>
        </w:rPr>
        <w:t>)</w:t>
      </w:r>
      <w:r w:rsidRPr="00464ABD">
        <w:rPr>
          <w:rFonts w:cs="Times New Roman"/>
          <w:szCs w:val="26"/>
        </w:rPr>
        <w:t xml:space="preserve"> và Phòng Quản lý</w:t>
      </w:r>
      <w:r>
        <w:rPr>
          <w:rFonts w:cs="Times New Roman"/>
          <w:szCs w:val="26"/>
        </w:rPr>
        <w:t xml:space="preserve"> </w:t>
      </w:r>
      <w:r w:rsidRPr="00464ABD">
        <w:rPr>
          <w:rFonts w:cs="Times New Roman"/>
          <w:szCs w:val="26"/>
        </w:rPr>
        <w:t>đào tạo Đại học. Kế hoạch nguồn lực toàn diện này là không thể thiếu cho sự thành</w:t>
      </w:r>
      <w:r>
        <w:rPr>
          <w:rFonts w:cs="Times New Roman"/>
          <w:szCs w:val="26"/>
        </w:rPr>
        <w:t xml:space="preserve"> </w:t>
      </w:r>
      <w:r w:rsidRPr="00464ABD">
        <w:rPr>
          <w:rFonts w:cs="Times New Roman"/>
          <w:szCs w:val="26"/>
        </w:rPr>
        <w:t>công của nghiên cứu.</w:t>
      </w:r>
      <w:r>
        <w:rPr>
          <w:rFonts w:cs="Times New Roman"/>
          <w:szCs w:val="26"/>
        </w:rPr>
        <w:t xml:space="preserve"> </w:t>
      </w:r>
    </w:p>
    <w:p w14:paraId="256DCEFD" w14:textId="15FF863D" w:rsidR="00464ABD" w:rsidRPr="0092344F" w:rsidRDefault="00464ABD" w:rsidP="00464ABD">
      <w:pPr>
        <w:rPr>
          <w:rFonts w:cs="Times New Roman"/>
          <w:szCs w:val="26"/>
        </w:rPr>
      </w:pPr>
      <w:r w:rsidRPr="00464ABD">
        <w:rPr>
          <w:rFonts w:cs="Times New Roman"/>
          <w:szCs w:val="26"/>
        </w:rPr>
        <w:t>Biểu đồ Gantt với thời gian chi tiết cho các hoạt động của nhà nghiên cứu</w:t>
      </w:r>
      <w:r>
        <w:rPr>
          <w:rFonts w:cs="Times New Roman"/>
          <w:szCs w:val="26"/>
        </w:rPr>
        <w:t xml:space="preserve"> </w:t>
      </w:r>
      <w:r w:rsidRPr="00464ABD">
        <w:rPr>
          <w:rFonts w:cs="Times New Roman"/>
          <w:szCs w:val="26"/>
        </w:rPr>
        <w:t>và quy trình thu thập dữ liệu cũng như các hoạt động xây dựng năng lực để nâng cao</w:t>
      </w:r>
      <w:r>
        <w:rPr>
          <w:rFonts w:cs="Times New Roman"/>
          <w:szCs w:val="26"/>
        </w:rPr>
        <w:t xml:space="preserve"> </w:t>
      </w:r>
      <w:r w:rsidRPr="00464ABD">
        <w:rPr>
          <w:rFonts w:cs="Times New Roman"/>
          <w:szCs w:val="26"/>
        </w:rPr>
        <w:t>kỹ năng nhóm cộng tác viên nghiên cứu.</w:t>
      </w:r>
    </w:p>
    <w:p w14:paraId="5DD79E4B" w14:textId="38F0C670" w:rsidR="002A41A9" w:rsidRPr="0092344F" w:rsidRDefault="002A41A9" w:rsidP="00FB32B8">
      <w:pPr>
        <w:pStyle w:val="oancuaDanhsach"/>
        <w:numPr>
          <w:ilvl w:val="2"/>
          <w:numId w:val="11"/>
        </w:numPr>
        <w:outlineLvl w:val="2"/>
        <w:rPr>
          <w:rFonts w:cs="Times New Roman"/>
          <w:b/>
          <w:bCs/>
          <w:i/>
          <w:iCs/>
          <w:szCs w:val="26"/>
        </w:rPr>
      </w:pPr>
      <w:bookmarkStart w:id="72" w:name="_Toc156588417"/>
      <w:r w:rsidRPr="0092344F">
        <w:rPr>
          <w:rFonts w:cs="Times New Roman"/>
          <w:b/>
          <w:bCs/>
          <w:i/>
          <w:iCs/>
          <w:szCs w:val="26"/>
        </w:rPr>
        <w:t>Kế hoạch về tài chính</w:t>
      </w:r>
      <w:bookmarkEnd w:id="72"/>
    </w:p>
    <w:p w14:paraId="52315992" w14:textId="33B24294" w:rsidR="006B67C8" w:rsidRDefault="006B67C8" w:rsidP="006B67C8">
      <w:pPr>
        <w:rPr>
          <w:rFonts w:cs="Times New Roman"/>
          <w:szCs w:val="26"/>
        </w:rPr>
      </w:pPr>
      <w:r w:rsidRPr="006B67C8">
        <w:rPr>
          <w:rFonts w:cs="Times New Roman"/>
          <w:szCs w:val="26"/>
        </w:rPr>
        <w:t>Một khoản tài chính dự trù khoảng 3</w:t>
      </w:r>
      <w:r>
        <w:rPr>
          <w:rFonts w:cs="Times New Roman"/>
          <w:szCs w:val="26"/>
        </w:rPr>
        <w:t>.689</w:t>
      </w:r>
      <w:r w:rsidRPr="006B67C8">
        <w:rPr>
          <w:rFonts w:cs="Times New Roman"/>
          <w:szCs w:val="26"/>
        </w:rPr>
        <w:t>.500 đồng</w:t>
      </w:r>
      <w:r>
        <w:rPr>
          <w:rFonts w:cs="Times New Roman"/>
          <w:szCs w:val="26"/>
        </w:rPr>
        <w:t xml:space="preserve"> </w:t>
      </w:r>
      <w:r w:rsidRPr="006B67C8">
        <w:rPr>
          <w:rFonts w:cs="Times New Roman"/>
          <w:szCs w:val="26"/>
        </w:rPr>
        <w:t xml:space="preserve">được trình bày chi tiết trong </w:t>
      </w:r>
      <w:r w:rsidRPr="006B67C8">
        <w:rPr>
          <w:rFonts w:cs="Times New Roman"/>
          <w:b/>
          <w:bCs/>
          <w:szCs w:val="26"/>
        </w:rPr>
        <w:t>Phụ lục 5</w:t>
      </w:r>
      <w:r w:rsidR="000A4E5F">
        <w:rPr>
          <w:rFonts w:cs="Times New Roman"/>
          <w:b/>
          <w:bCs/>
          <w:szCs w:val="26"/>
        </w:rPr>
        <w:t xml:space="preserve"> </w:t>
      </w:r>
      <w:r w:rsidR="000A4E5F" w:rsidRPr="000A4E5F">
        <w:rPr>
          <w:rFonts w:cs="Times New Roman"/>
          <w:szCs w:val="26"/>
        </w:rPr>
        <w:t>do nghiên cứu viên tự chi trả.</w:t>
      </w:r>
    </w:p>
    <w:p w14:paraId="1ED72274" w14:textId="4A460B75" w:rsidR="008A2C2A" w:rsidRPr="006B67C8" w:rsidRDefault="006B67C8" w:rsidP="006B67C8">
      <w:pPr>
        <w:rPr>
          <w:rFonts w:cs="Times New Roman"/>
          <w:szCs w:val="26"/>
        </w:rPr>
      </w:pPr>
      <w:r w:rsidRPr="006B67C8">
        <w:rPr>
          <w:rFonts w:cs="Times New Roman"/>
          <w:szCs w:val="26"/>
        </w:rPr>
        <w:t>Cần có các biện pháp khuyến khích, chẳng hạn như tặng quà, để khuyến khích sự tham gia của sinh viên.</w:t>
      </w:r>
    </w:p>
    <w:p w14:paraId="0BD2D7B7" w14:textId="3123E68B" w:rsidR="00AB46A6" w:rsidRDefault="008A2C2A" w:rsidP="00FB32B8">
      <w:pPr>
        <w:pStyle w:val="oancuaDanhsach"/>
        <w:numPr>
          <w:ilvl w:val="2"/>
          <w:numId w:val="11"/>
        </w:numPr>
        <w:outlineLvl w:val="2"/>
        <w:rPr>
          <w:rFonts w:cs="Times New Roman"/>
          <w:b/>
          <w:bCs/>
          <w:i/>
          <w:iCs/>
          <w:szCs w:val="26"/>
        </w:rPr>
      </w:pPr>
      <w:bookmarkStart w:id="73" w:name="_Toc156588418"/>
      <w:r w:rsidRPr="0092344F">
        <w:rPr>
          <w:rFonts w:cs="Times New Roman"/>
          <w:b/>
          <w:bCs/>
          <w:i/>
          <w:iCs/>
          <w:szCs w:val="26"/>
        </w:rPr>
        <w:t xml:space="preserve">Kế hoạch về </w:t>
      </w:r>
      <w:r>
        <w:rPr>
          <w:rFonts w:cs="Times New Roman"/>
          <w:b/>
          <w:bCs/>
          <w:i/>
          <w:iCs/>
          <w:szCs w:val="26"/>
        </w:rPr>
        <w:t>thời gian thực hiện dự kiến</w:t>
      </w:r>
      <w:bookmarkEnd w:id="73"/>
      <w:r>
        <w:rPr>
          <w:rFonts w:cs="Times New Roman"/>
          <w:b/>
          <w:bCs/>
          <w:i/>
          <w:iCs/>
          <w:szCs w:val="26"/>
        </w:rPr>
        <w:t xml:space="preserve"> </w:t>
      </w:r>
    </w:p>
    <w:p w14:paraId="692B1CCA" w14:textId="77777777" w:rsidR="00F804A1" w:rsidRDefault="00F804A1" w:rsidP="00D3453E"/>
    <w:p w14:paraId="2CC185A7" w14:textId="77777777" w:rsidR="00F804A1" w:rsidRDefault="00F804A1" w:rsidP="00D3453E"/>
    <w:p w14:paraId="54EEDDC7" w14:textId="77777777" w:rsidR="00F804A1" w:rsidRDefault="00F804A1" w:rsidP="00D3453E"/>
    <w:p w14:paraId="3C055D0F" w14:textId="77777777" w:rsidR="00F804A1" w:rsidRPr="00F804A1" w:rsidRDefault="00F804A1" w:rsidP="00D3453E"/>
    <w:p w14:paraId="74491EAF" w14:textId="77777777" w:rsidR="00C72242" w:rsidRDefault="00C72242" w:rsidP="00D3453E">
      <w:pPr>
        <w:pStyle w:val="Chuthich"/>
        <w:spacing w:after="0"/>
        <w:rPr>
          <w:b w:val="0"/>
          <w:bCs/>
        </w:rPr>
      </w:pPr>
    </w:p>
    <w:p w14:paraId="75ED6159" w14:textId="77777777" w:rsidR="00C72242" w:rsidRDefault="00C72242" w:rsidP="00D3453E">
      <w:pPr>
        <w:pStyle w:val="Chuthich"/>
        <w:spacing w:after="0"/>
        <w:rPr>
          <w:b w:val="0"/>
          <w:bCs/>
        </w:rPr>
      </w:pPr>
    </w:p>
    <w:p w14:paraId="10418574" w14:textId="77777777" w:rsidR="00C72242" w:rsidRDefault="00C72242" w:rsidP="00D3453E">
      <w:pPr>
        <w:pStyle w:val="Chuthich"/>
        <w:spacing w:after="0"/>
        <w:rPr>
          <w:b w:val="0"/>
          <w:bCs/>
        </w:rPr>
      </w:pPr>
    </w:p>
    <w:p w14:paraId="49A1AF45" w14:textId="77777777" w:rsidR="00C72242" w:rsidRDefault="00C72242" w:rsidP="00D3453E">
      <w:pPr>
        <w:pStyle w:val="Chuthich"/>
        <w:spacing w:after="0"/>
        <w:rPr>
          <w:b w:val="0"/>
          <w:bCs/>
        </w:rPr>
      </w:pPr>
    </w:p>
    <w:p w14:paraId="21D0593E" w14:textId="77777777" w:rsidR="00C72242" w:rsidRDefault="00C72242" w:rsidP="00D3453E">
      <w:pPr>
        <w:pStyle w:val="Chuthich"/>
        <w:spacing w:after="0"/>
        <w:rPr>
          <w:b w:val="0"/>
          <w:bCs/>
        </w:rPr>
      </w:pPr>
    </w:p>
    <w:p w14:paraId="7C258BDD" w14:textId="77777777" w:rsidR="00C72242" w:rsidRDefault="00C72242" w:rsidP="00D3453E">
      <w:pPr>
        <w:pStyle w:val="Chuthich"/>
        <w:spacing w:after="0"/>
        <w:rPr>
          <w:b w:val="0"/>
          <w:bCs/>
        </w:rPr>
      </w:pPr>
    </w:p>
    <w:p w14:paraId="3B75DEAD" w14:textId="77777777" w:rsidR="00C72242" w:rsidRDefault="00C72242" w:rsidP="00D3453E">
      <w:pPr>
        <w:pStyle w:val="Chuthich"/>
        <w:spacing w:after="0"/>
        <w:rPr>
          <w:b w:val="0"/>
          <w:bCs/>
        </w:rPr>
      </w:pPr>
    </w:p>
    <w:p w14:paraId="0D74ABBF" w14:textId="77777777" w:rsidR="00C72242" w:rsidRDefault="00C72242" w:rsidP="00D3453E">
      <w:pPr>
        <w:pStyle w:val="Chuthich"/>
        <w:spacing w:after="0"/>
        <w:rPr>
          <w:b w:val="0"/>
          <w:bCs/>
        </w:rPr>
      </w:pPr>
    </w:p>
    <w:p w14:paraId="449F2CF4" w14:textId="33EC5B3B" w:rsidR="00482F89" w:rsidRPr="00482F89" w:rsidRDefault="00482F89" w:rsidP="00D3453E">
      <w:pPr>
        <w:pStyle w:val="Chuthich"/>
        <w:spacing w:after="0"/>
        <w:rPr>
          <w:rFonts w:cs="Times New Roman"/>
          <w:b w:val="0"/>
          <w:bCs/>
          <w:szCs w:val="26"/>
        </w:rPr>
      </w:pPr>
      <w:bookmarkStart w:id="74" w:name="_Toc156580019"/>
      <w:r w:rsidRPr="00482F89">
        <w:rPr>
          <w:bCs/>
        </w:rPr>
        <w:t xml:space="preserve">Bảng </w:t>
      </w:r>
      <w:r>
        <w:rPr>
          <w:bCs/>
        </w:rPr>
        <w:t>3</w:t>
      </w:r>
      <w:r w:rsidRPr="00482F89">
        <w:rPr>
          <w:bCs/>
        </w:rPr>
        <w:t>.</w:t>
      </w:r>
      <w:r w:rsidRPr="00482F89">
        <w:rPr>
          <w:b w:val="0"/>
          <w:bCs/>
        </w:rPr>
        <w:fldChar w:fldCharType="begin"/>
      </w:r>
      <w:r w:rsidRPr="00482F89">
        <w:rPr>
          <w:bCs/>
        </w:rPr>
        <w:instrText xml:space="preserve"> SEQ Bảng \* ARABIC \s 1 </w:instrText>
      </w:r>
      <w:r w:rsidRPr="00482F89">
        <w:rPr>
          <w:b w:val="0"/>
          <w:bCs/>
        </w:rPr>
        <w:fldChar w:fldCharType="separate"/>
      </w:r>
      <w:r w:rsidR="00B54DB3">
        <w:rPr>
          <w:bCs/>
          <w:noProof/>
        </w:rPr>
        <w:t>4</w:t>
      </w:r>
      <w:r w:rsidRPr="00482F89">
        <w:rPr>
          <w:b w:val="0"/>
          <w:bCs/>
        </w:rPr>
        <w:fldChar w:fldCharType="end"/>
      </w:r>
      <w:r w:rsidRPr="00482F89">
        <w:rPr>
          <w:bCs/>
        </w:rPr>
        <w:t>:</w:t>
      </w:r>
      <w:r w:rsidRPr="00482F89">
        <w:t xml:space="preserve"> Kế hoạch về thời gian thực hiện dự kiến</w:t>
      </w:r>
      <w:bookmarkEnd w:id="74"/>
    </w:p>
    <w:tbl>
      <w:tblPr>
        <w:tblStyle w:val="LiBang"/>
        <w:tblW w:w="5004" w:type="pct"/>
        <w:tblLayout w:type="fixed"/>
        <w:tblLook w:val="04A0" w:firstRow="1" w:lastRow="0" w:firstColumn="1" w:lastColumn="0" w:noHBand="0" w:noVBand="1"/>
      </w:tblPr>
      <w:tblGrid>
        <w:gridCol w:w="709"/>
        <w:gridCol w:w="2403"/>
        <w:gridCol w:w="689"/>
        <w:gridCol w:w="720"/>
        <w:gridCol w:w="719"/>
        <w:gridCol w:w="710"/>
        <w:gridCol w:w="708"/>
        <w:gridCol w:w="708"/>
        <w:gridCol w:w="710"/>
        <w:gridCol w:w="708"/>
      </w:tblGrid>
      <w:tr w:rsidR="000A44F8" w14:paraId="64A39E43" w14:textId="0ECCE90B" w:rsidTr="000A44F8">
        <w:tc>
          <w:tcPr>
            <w:tcW w:w="404" w:type="pct"/>
            <w:vMerge w:val="restart"/>
            <w:vAlign w:val="center"/>
          </w:tcPr>
          <w:p w14:paraId="7601F50C" w14:textId="57B8C8E4" w:rsidR="000A44F8" w:rsidRDefault="000A44F8" w:rsidP="004A2A25">
            <w:pPr>
              <w:ind w:firstLine="0"/>
              <w:jc w:val="center"/>
              <w:rPr>
                <w:rFonts w:cs="Times New Roman"/>
                <w:b/>
                <w:bCs/>
                <w:szCs w:val="26"/>
              </w:rPr>
            </w:pPr>
            <w:r>
              <w:rPr>
                <w:rFonts w:cs="Times New Roman"/>
                <w:b/>
                <w:bCs/>
                <w:szCs w:val="26"/>
              </w:rPr>
              <w:t>STT</w:t>
            </w:r>
          </w:p>
        </w:tc>
        <w:tc>
          <w:tcPr>
            <w:tcW w:w="1368" w:type="pct"/>
            <w:vMerge w:val="restart"/>
            <w:vAlign w:val="center"/>
          </w:tcPr>
          <w:p w14:paraId="4422CDB6" w14:textId="1F4017E0" w:rsidR="000A44F8" w:rsidRDefault="000A44F8" w:rsidP="004A2A25">
            <w:pPr>
              <w:ind w:firstLine="0"/>
              <w:jc w:val="center"/>
              <w:rPr>
                <w:rFonts w:cs="Times New Roman"/>
                <w:b/>
                <w:bCs/>
                <w:szCs w:val="26"/>
              </w:rPr>
            </w:pPr>
            <w:r>
              <w:rPr>
                <w:rFonts w:cs="Times New Roman"/>
                <w:b/>
                <w:bCs/>
                <w:szCs w:val="26"/>
              </w:rPr>
              <w:t>Nội dung công việc</w:t>
            </w:r>
          </w:p>
        </w:tc>
        <w:tc>
          <w:tcPr>
            <w:tcW w:w="3229" w:type="pct"/>
            <w:gridSpan w:val="8"/>
            <w:vAlign w:val="center"/>
          </w:tcPr>
          <w:p w14:paraId="6614F3C1" w14:textId="5E2BB3AC" w:rsidR="000A44F8" w:rsidRDefault="000A44F8" w:rsidP="004A2A25">
            <w:pPr>
              <w:ind w:firstLine="0"/>
              <w:jc w:val="center"/>
              <w:rPr>
                <w:rFonts w:cs="Times New Roman"/>
                <w:b/>
                <w:bCs/>
                <w:szCs w:val="26"/>
              </w:rPr>
            </w:pPr>
            <w:r>
              <w:rPr>
                <w:rFonts w:cs="Times New Roman"/>
                <w:b/>
                <w:bCs/>
                <w:szCs w:val="26"/>
              </w:rPr>
              <w:t>Thời gian</w:t>
            </w:r>
          </w:p>
        </w:tc>
      </w:tr>
      <w:tr w:rsidR="000A44F8" w14:paraId="293FD3CF" w14:textId="4CD82C1F" w:rsidTr="000A44F8">
        <w:tc>
          <w:tcPr>
            <w:tcW w:w="404" w:type="pct"/>
            <w:vMerge/>
            <w:vAlign w:val="center"/>
          </w:tcPr>
          <w:p w14:paraId="1F9196E5" w14:textId="77777777" w:rsidR="000A44F8" w:rsidRDefault="000A44F8" w:rsidP="004A2A25">
            <w:pPr>
              <w:ind w:firstLine="0"/>
              <w:jc w:val="center"/>
              <w:rPr>
                <w:rFonts w:cs="Times New Roman"/>
                <w:b/>
                <w:bCs/>
                <w:szCs w:val="26"/>
              </w:rPr>
            </w:pPr>
          </w:p>
        </w:tc>
        <w:tc>
          <w:tcPr>
            <w:tcW w:w="1368" w:type="pct"/>
            <w:vMerge/>
            <w:vAlign w:val="center"/>
          </w:tcPr>
          <w:p w14:paraId="2F568EA8" w14:textId="77777777" w:rsidR="000A44F8" w:rsidRDefault="000A44F8" w:rsidP="004A2A25">
            <w:pPr>
              <w:ind w:firstLine="0"/>
              <w:jc w:val="center"/>
              <w:rPr>
                <w:rFonts w:cs="Times New Roman"/>
                <w:b/>
                <w:bCs/>
                <w:szCs w:val="26"/>
              </w:rPr>
            </w:pPr>
          </w:p>
        </w:tc>
        <w:tc>
          <w:tcPr>
            <w:tcW w:w="392" w:type="pct"/>
            <w:vAlign w:val="center"/>
          </w:tcPr>
          <w:p w14:paraId="26AB971A" w14:textId="3BCAB604" w:rsidR="000A44F8" w:rsidRDefault="000A44F8" w:rsidP="004A2A25">
            <w:pPr>
              <w:ind w:firstLine="0"/>
              <w:jc w:val="center"/>
              <w:rPr>
                <w:rFonts w:cs="Times New Roman"/>
                <w:b/>
                <w:bCs/>
                <w:szCs w:val="26"/>
              </w:rPr>
            </w:pPr>
            <w:r>
              <w:rPr>
                <w:rFonts w:cs="Times New Roman"/>
                <w:b/>
                <w:bCs/>
                <w:szCs w:val="26"/>
              </w:rPr>
              <w:t>T11</w:t>
            </w:r>
          </w:p>
        </w:tc>
        <w:tc>
          <w:tcPr>
            <w:tcW w:w="410" w:type="pct"/>
            <w:vAlign w:val="center"/>
          </w:tcPr>
          <w:p w14:paraId="1FD092A5" w14:textId="4ED966DB" w:rsidR="000A44F8" w:rsidRDefault="000A44F8" w:rsidP="004A2A25">
            <w:pPr>
              <w:ind w:firstLine="0"/>
              <w:jc w:val="center"/>
              <w:rPr>
                <w:rFonts w:cs="Times New Roman"/>
                <w:b/>
                <w:bCs/>
                <w:szCs w:val="26"/>
              </w:rPr>
            </w:pPr>
            <w:r>
              <w:rPr>
                <w:rFonts w:cs="Times New Roman"/>
                <w:b/>
                <w:bCs/>
                <w:szCs w:val="26"/>
              </w:rPr>
              <w:t>T12</w:t>
            </w:r>
          </w:p>
        </w:tc>
        <w:tc>
          <w:tcPr>
            <w:tcW w:w="409" w:type="pct"/>
            <w:vAlign w:val="center"/>
          </w:tcPr>
          <w:p w14:paraId="1F968163" w14:textId="054BAC10" w:rsidR="000A44F8" w:rsidRDefault="000A44F8" w:rsidP="004A2A25">
            <w:pPr>
              <w:ind w:firstLine="0"/>
              <w:jc w:val="center"/>
              <w:rPr>
                <w:rFonts w:cs="Times New Roman"/>
                <w:b/>
                <w:bCs/>
                <w:szCs w:val="26"/>
              </w:rPr>
            </w:pPr>
            <w:r>
              <w:rPr>
                <w:rFonts w:cs="Times New Roman"/>
                <w:b/>
                <w:bCs/>
                <w:szCs w:val="26"/>
              </w:rPr>
              <w:t>T1</w:t>
            </w:r>
          </w:p>
        </w:tc>
        <w:tc>
          <w:tcPr>
            <w:tcW w:w="404" w:type="pct"/>
            <w:vAlign w:val="center"/>
          </w:tcPr>
          <w:p w14:paraId="6BEE6457" w14:textId="6581C67F" w:rsidR="000A44F8" w:rsidRDefault="000A44F8" w:rsidP="004A2A25">
            <w:pPr>
              <w:ind w:firstLine="0"/>
              <w:jc w:val="center"/>
              <w:rPr>
                <w:rFonts w:cs="Times New Roman"/>
                <w:b/>
                <w:bCs/>
                <w:szCs w:val="26"/>
              </w:rPr>
            </w:pPr>
            <w:r>
              <w:rPr>
                <w:rFonts w:cs="Times New Roman"/>
                <w:b/>
                <w:bCs/>
                <w:szCs w:val="26"/>
              </w:rPr>
              <w:t>T2</w:t>
            </w:r>
          </w:p>
        </w:tc>
        <w:tc>
          <w:tcPr>
            <w:tcW w:w="403" w:type="pct"/>
            <w:vAlign w:val="center"/>
          </w:tcPr>
          <w:p w14:paraId="338C5258" w14:textId="3C6B67B7" w:rsidR="000A44F8" w:rsidRDefault="000A44F8" w:rsidP="004A2A25">
            <w:pPr>
              <w:ind w:firstLine="0"/>
              <w:jc w:val="center"/>
              <w:rPr>
                <w:rFonts w:cs="Times New Roman"/>
                <w:b/>
                <w:bCs/>
                <w:szCs w:val="26"/>
              </w:rPr>
            </w:pPr>
            <w:r>
              <w:rPr>
                <w:rFonts w:cs="Times New Roman"/>
                <w:b/>
                <w:bCs/>
                <w:szCs w:val="26"/>
              </w:rPr>
              <w:t>T3</w:t>
            </w:r>
          </w:p>
        </w:tc>
        <w:tc>
          <w:tcPr>
            <w:tcW w:w="403" w:type="pct"/>
            <w:vAlign w:val="center"/>
          </w:tcPr>
          <w:p w14:paraId="18743ABA" w14:textId="04F9856F" w:rsidR="000A44F8" w:rsidRDefault="000A44F8" w:rsidP="004A2A25">
            <w:pPr>
              <w:ind w:firstLine="0"/>
              <w:jc w:val="center"/>
              <w:rPr>
                <w:rFonts w:cs="Times New Roman"/>
                <w:b/>
                <w:bCs/>
                <w:szCs w:val="26"/>
              </w:rPr>
            </w:pPr>
            <w:r>
              <w:rPr>
                <w:rFonts w:cs="Times New Roman"/>
                <w:b/>
                <w:bCs/>
                <w:szCs w:val="26"/>
              </w:rPr>
              <w:t>T4</w:t>
            </w:r>
          </w:p>
        </w:tc>
        <w:tc>
          <w:tcPr>
            <w:tcW w:w="404" w:type="pct"/>
            <w:vAlign w:val="center"/>
          </w:tcPr>
          <w:p w14:paraId="0A094BCD" w14:textId="29DC5486" w:rsidR="000A44F8" w:rsidRDefault="000A44F8" w:rsidP="004A2A25">
            <w:pPr>
              <w:ind w:firstLine="0"/>
              <w:jc w:val="center"/>
              <w:rPr>
                <w:rFonts w:cs="Times New Roman"/>
                <w:b/>
                <w:bCs/>
                <w:szCs w:val="26"/>
              </w:rPr>
            </w:pPr>
            <w:r>
              <w:rPr>
                <w:rFonts w:cs="Times New Roman"/>
                <w:b/>
                <w:bCs/>
                <w:szCs w:val="26"/>
              </w:rPr>
              <w:t>T5</w:t>
            </w:r>
          </w:p>
        </w:tc>
        <w:tc>
          <w:tcPr>
            <w:tcW w:w="404" w:type="pct"/>
            <w:vAlign w:val="center"/>
          </w:tcPr>
          <w:p w14:paraId="1C218884" w14:textId="0D562B07" w:rsidR="000A44F8" w:rsidRDefault="000A44F8" w:rsidP="004A2A25">
            <w:pPr>
              <w:ind w:firstLine="0"/>
              <w:jc w:val="center"/>
              <w:rPr>
                <w:rFonts w:cs="Times New Roman"/>
                <w:b/>
                <w:bCs/>
                <w:szCs w:val="26"/>
              </w:rPr>
            </w:pPr>
            <w:r>
              <w:rPr>
                <w:rFonts w:cs="Times New Roman"/>
                <w:b/>
                <w:bCs/>
                <w:szCs w:val="26"/>
              </w:rPr>
              <w:t>T6</w:t>
            </w:r>
          </w:p>
        </w:tc>
      </w:tr>
      <w:tr w:rsidR="000A44F8" w14:paraId="10D04CA7" w14:textId="4D7EEEF8" w:rsidTr="000A44F8">
        <w:tc>
          <w:tcPr>
            <w:tcW w:w="404" w:type="pct"/>
            <w:vAlign w:val="center"/>
          </w:tcPr>
          <w:p w14:paraId="73FB67FF" w14:textId="78E0BDF8" w:rsidR="000A44F8" w:rsidRPr="000A44F8" w:rsidRDefault="000A44F8" w:rsidP="004A2A25">
            <w:pPr>
              <w:ind w:firstLine="0"/>
              <w:jc w:val="center"/>
              <w:rPr>
                <w:rFonts w:cs="Times New Roman"/>
                <w:szCs w:val="26"/>
              </w:rPr>
            </w:pPr>
            <w:r w:rsidRPr="000A44F8">
              <w:rPr>
                <w:rFonts w:cs="Times New Roman"/>
                <w:szCs w:val="26"/>
              </w:rPr>
              <w:t>1</w:t>
            </w:r>
          </w:p>
        </w:tc>
        <w:tc>
          <w:tcPr>
            <w:tcW w:w="1368" w:type="pct"/>
            <w:vAlign w:val="center"/>
          </w:tcPr>
          <w:p w14:paraId="0ED1A4EA" w14:textId="552DAAB4" w:rsidR="000A44F8" w:rsidRPr="000A44F8" w:rsidRDefault="000A44F8" w:rsidP="004A2A25">
            <w:pPr>
              <w:ind w:firstLine="0"/>
              <w:rPr>
                <w:rFonts w:cs="Times New Roman"/>
                <w:szCs w:val="26"/>
              </w:rPr>
            </w:pPr>
            <w:r w:rsidRPr="000A44F8">
              <w:rPr>
                <w:rFonts w:cs="Times New Roman"/>
                <w:szCs w:val="26"/>
              </w:rPr>
              <w:t>Viết đề cương</w:t>
            </w:r>
          </w:p>
        </w:tc>
        <w:tc>
          <w:tcPr>
            <w:tcW w:w="392" w:type="pct"/>
            <w:shd w:val="clear" w:color="auto" w:fill="B4C6E7" w:themeFill="accent1" w:themeFillTint="66"/>
            <w:vAlign w:val="center"/>
          </w:tcPr>
          <w:p w14:paraId="1BB0617A" w14:textId="77777777" w:rsidR="000A44F8" w:rsidRPr="000A44F8" w:rsidRDefault="000A44F8" w:rsidP="004A2A25">
            <w:pPr>
              <w:ind w:firstLine="0"/>
              <w:jc w:val="center"/>
              <w:rPr>
                <w:rFonts w:cs="Times New Roman"/>
                <w:szCs w:val="26"/>
              </w:rPr>
            </w:pPr>
          </w:p>
        </w:tc>
        <w:tc>
          <w:tcPr>
            <w:tcW w:w="410" w:type="pct"/>
            <w:shd w:val="clear" w:color="auto" w:fill="B4C6E7" w:themeFill="accent1" w:themeFillTint="66"/>
            <w:vAlign w:val="center"/>
          </w:tcPr>
          <w:p w14:paraId="58984F33" w14:textId="77777777" w:rsidR="000A44F8" w:rsidRPr="000A44F8" w:rsidRDefault="000A44F8" w:rsidP="004A2A25">
            <w:pPr>
              <w:ind w:firstLine="0"/>
              <w:jc w:val="center"/>
              <w:rPr>
                <w:rFonts w:cs="Times New Roman"/>
                <w:szCs w:val="26"/>
              </w:rPr>
            </w:pPr>
          </w:p>
        </w:tc>
        <w:tc>
          <w:tcPr>
            <w:tcW w:w="409" w:type="pct"/>
            <w:vAlign w:val="center"/>
          </w:tcPr>
          <w:p w14:paraId="6623351C" w14:textId="77777777" w:rsidR="000A44F8" w:rsidRPr="000A44F8" w:rsidRDefault="000A44F8" w:rsidP="004A2A25">
            <w:pPr>
              <w:ind w:firstLine="0"/>
              <w:jc w:val="center"/>
              <w:rPr>
                <w:rFonts w:cs="Times New Roman"/>
                <w:szCs w:val="26"/>
              </w:rPr>
            </w:pPr>
          </w:p>
        </w:tc>
        <w:tc>
          <w:tcPr>
            <w:tcW w:w="404" w:type="pct"/>
            <w:vAlign w:val="center"/>
          </w:tcPr>
          <w:p w14:paraId="6FB96E5A" w14:textId="77777777" w:rsidR="000A44F8" w:rsidRPr="000A44F8" w:rsidRDefault="000A44F8" w:rsidP="004A2A25">
            <w:pPr>
              <w:ind w:firstLine="0"/>
              <w:jc w:val="center"/>
              <w:rPr>
                <w:rFonts w:cs="Times New Roman"/>
                <w:szCs w:val="26"/>
              </w:rPr>
            </w:pPr>
          </w:p>
        </w:tc>
        <w:tc>
          <w:tcPr>
            <w:tcW w:w="403" w:type="pct"/>
            <w:vAlign w:val="center"/>
          </w:tcPr>
          <w:p w14:paraId="37CB6436" w14:textId="77777777" w:rsidR="000A44F8" w:rsidRPr="000A44F8" w:rsidRDefault="000A44F8" w:rsidP="004A2A25">
            <w:pPr>
              <w:ind w:firstLine="0"/>
              <w:jc w:val="center"/>
              <w:rPr>
                <w:rFonts w:cs="Times New Roman"/>
                <w:szCs w:val="26"/>
              </w:rPr>
            </w:pPr>
          </w:p>
        </w:tc>
        <w:tc>
          <w:tcPr>
            <w:tcW w:w="403" w:type="pct"/>
            <w:vAlign w:val="center"/>
          </w:tcPr>
          <w:p w14:paraId="48411D0E" w14:textId="77777777" w:rsidR="000A44F8" w:rsidRPr="000A44F8" w:rsidRDefault="000A44F8" w:rsidP="004A2A25">
            <w:pPr>
              <w:ind w:firstLine="0"/>
              <w:jc w:val="center"/>
              <w:rPr>
                <w:rFonts w:cs="Times New Roman"/>
                <w:szCs w:val="26"/>
              </w:rPr>
            </w:pPr>
          </w:p>
        </w:tc>
        <w:tc>
          <w:tcPr>
            <w:tcW w:w="404" w:type="pct"/>
            <w:vAlign w:val="center"/>
          </w:tcPr>
          <w:p w14:paraId="21B73918" w14:textId="77777777" w:rsidR="000A44F8" w:rsidRPr="000A44F8" w:rsidRDefault="000A44F8" w:rsidP="004A2A25">
            <w:pPr>
              <w:ind w:firstLine="0"/>
              <w:jc w:val="center"/>
              <w:rPr>
                <w:rFonts w:cs="Times New Roman"/>
                <w:szCs w:val="26"/>
              </w:rPr>
            </w:pPr>
          </w:p>
        </w:tc>
        <w:tc>
          <w:tcPr>
            <w:tcW w:w="404" w:type="pct"/>
            <w:vAlign w:val="center"/>
          </w:tcPr>
          <w:p w14:paraId="19A270B8" w14:textId="77777777" w:rsidR="000A44F8" w:rsidRPr="000A44F8" w:rsidRDefault="000A44F8" w:rsidP="004A2A25">
            <w:pPr>
              <w:ind w:firstLine="0"/>
              <w:jc w:val="center"/>
              <w:rPr>
                <w:rFonts w:cs="Times New Roman"/>
                <w:szCs w:val="26"/>
              </w:rPr>
            </w:pPr>
          </w:p>
        </w:tc>
      </w:tr>
      <w:tr w:rsidR="000A44F8" w14:paraId="2F273779" w14:textId="07CB0768" w:rsidTr="000A44F8">
        <w:tc>
          <w:tcPr>
            <w:tcW w:w="404" w:type="pct"/>
            <w:vAlign w:val="center"/>
          </w:tcPr>
          <w:p w14:paraId="22195EC3" w14:textId="55F69C5E" w:rsidR="000A44F8" w:rsidRPr="000A44F8" w:rsidRDefault="000A44F8" w:rsidP="004A2A25">
            <w:pPr>
              <w:ind w:firstLine="0"/>
              <w:jc w:val="center"/>
              <w:rPr>
                <w:rFonts w:cs="Times New Roman"/>
                <w:szCs w:val="26"/>
              </w:rPr>
            </w:pPr>
            <w:r w:rsidRPr="000A44F8">
              <w:rPr>
                <w:rFonts w:cs="Times New Roman"/>
                <w:szCs w:val="26"/>
              </w:rPr>
              <w:t>2</w:t>
            </w:r>
          </w:p>
        </w:tc>
        <w:tc>
          <w:tcPr>
            <w:tcW w:w="1368" w:type="pct"/>
            <w:vAlign w:val="center"/>
          </w:tcPr>
          <w:p w14:paraId="42552C3E" w14:textId="62C7DBDB" w:rsidR="000A44F8" w:rsidRPr="000A44F8" w:rsidRDefault="000A44F8" w:rsidP="004A2A25">
            <w:pPr>
              <w:ind w:firstLine="0"/>
              <w:rPr>
                <w:rFonts w:cs="Times New Roman"/>
                <w:szCs w:val="26"/>
              </w:rPr>
            </w:pPr>
            <w:r w:rsidRPr="000A44F8">
              <w:rPr>
                <w:rFonts w:cs="Times New Roman"/>
                <w:szCs w:val="26"/>
              </w:rPr>
              <w:t>Trình hội đồng đề cương</w:t>
            </w:r>
          </w:p>
        </w:tc>
        <w:tc>
          <w:tcPr>
            <w:tcW w:w="392" w:type="pct"/>
            <w:vAlign w:val="center"/>
          </w:tcPr>
          <w:p w14:paraId="588F125A" w14:textId="77777777" w:rsidR="000A44F8" w:rsidRPr="000A44F8" w:rsidRDefault="000A44F8" w:rsidP="004A2A25">
            <w:pPr>
              <w:ind w:firstLine="0"/>
              <w:jc w:val="center"/>
              <w:rPr>
                <w:rFonts w:cs="Times New Roman"/>
                <w:szCs w:val="26"/>
              </w:rPr>
            </w:pPr>
          </w:p>
        </w:tc>
        <w:tc>
          <w:tcPr>
            <w:tcW w:w="410" w:type="pct"/>
            <w:vAlign w:val="center"/>
          </w:tcPr>
          <w:p w14:paraId="03BFD9A5" w14:textId="77777777" w:rsidR="000A44F8" w:rsidRPr="000A44F8" w:rsidRDefault="000A44F8" w:rsidP="004A2A25">
            <w:pPr>
              <w:ind w:firstLine="0"/>
              <w:jc w:val="center"/>
              <w:rPr>
                <w:rFonts w:cs="Times New Roman"/>
                <w:szCs w:val="26"/>
              </w:rPr>
            </w:pPr>
          </w:p>
        </w:tc>
        <w:tc>
          <w:tcPr>
            <w:tcW w:w="409" w:type="pct"/>
            <w:shd w:val="clear" w:color="auto" w:fill="B4C6E7" w:themeFill="accent1" w:themeFillTint="66"/>
            <w:vAlign w:val="center"/>
          </w:tcPr>
          <w:p w14:paraId="720D4556" w14:textId="72B74419" w:rsidR="000A44F8" w:rsidRPr="000A44F8" w:rsidRDefault="000A44F8" w:rsidP="004A2A25">
            <w:pPr>
              <w:ind w:firstLine="0"/>
              <w:rPr>
                <w:rFonts w:cs="Times New Roman"/>
                <w:szCs w:val="26"/>
              </w:rPr>
            </w:pPr>
          </w:p>
        </w:tc>
        <w:tc>
          <w:tcPr>
            <w:tcW w:w="404" w:type="pct"/>
            <w:vAlign w:val="center"/>
          </w:tcPr>
          <w:p w14:paraId="0229EF81" w14:textId="77777777" w:rsidR="000A44F8" w:rsidRPr="000A44F8" w:rsidRDefault="000A44F8" w:rsidP="004A2A25">
            <w:pPr>
              <w:ind w:firstLine="0"/>
              <w:jc w:val="center"/>
              <w:rPr>
                <w:rFonts w:cs="Times New Roman"/>
                <w:szCs w:val="26"/>
              </w:rPr>
            </w:pPr>
          </w:p>
        </w:tc>
        <w:tc>
          <w:tcPr>
            <w:tcW w:w="403" w:type="pct"/>
            <w:vAlign w:val="center"/>
          </w:tcPr>
          <w:p w14:paraId="1DD5D3B3" w14:textId="77777777" w:rsidR="000A44F8" w:rsidRPr="000A44F8" w:rsidRDefault="000A44F8" w:rsidP="004A2A25">
            <w:pPr>
              <w:ind w:firstLine="0"/>
              <w:jc w:val="center"/>
              <w:rPr>
                <w:rFonts w:cs="Times New Roman"/>
                <w:szCs w:val="26"/>
              </w:rPr>
            </w:pPr>
          </w:p>
        </w:tc>
        <w:tc>
          <w:tcPr>
            <w:tcW w:w="403" w:type="pct"/>
            <w:vAlign w:val="center"/>
          </w:tcPr>
          <w:p w14:paraId="18666106" w14:textId="77777777" w:rsidR="000A44F8" w:rsidRPr="000A44F8" w:rsidRDefault="000A44F8" w:rsidP="004A2A25">
            <w:pPr>
              <w:ind w:firstLine="0"/>
              <w:jc w:val="center"/>
              <w:rPr>
                <w:rFonts w:cs="Times New Roman"/>
                <w:szCs w:val="26"/>
              </w:rPr>
            </w:pPr>
          </w:p>
        </w:tc>
        <w:tc>
          <w:tcPr>
            <w:tcW w:w="404" w:type="pct"/>
            <w:vAlign w:val="center"/>
          </w:tcPr>
          <w:p w14:paraId="225DB423" w14:textId="77777777" w:rsidR="000A44F8" w:rsidRPr="000A44F8" w:rsidRDefault="000A44F8" w:rsidP="004A2A25">
            <w:pPr>
              <w:ind w:firstLine="0"/>
              <w:jc w:val="center"/>
              <w:rPr>
                <w:rFonts w:cs="Times New Roman"/>
                <w:szCs w:val="26"/>
              </w:rPr>
            </w:pPr>
          </w:p>
        </w:tc>
        <w:tc>
          <w:tcPr>
            <w:tcW w:w="404" w:type="pct"/>
            <w:vAlign w:val="center"/>
          </w:tcPr>
          <w:p w14:paraId="12E7DBFA" w14:textId="77777777" w:rsidR="000A44F8" w:rsidRPr="000A44F8" w:rsidRDefault="000A44F8" w:rsidP="004A2A25">
            <w:pPr>
              <w:ind w:firstLine="0"/>
              <w:jc w:val="center"/>
              <w:rPr>
                <w:rFonts w:cs="Times New Roman"/>
                <w:szCs w:val="26"/>
              </w:rPr>
            </w:pPr>
          </w:p>
        </w:tc>
      </w:tr>
      <w:tr w:rsidR="000A44F8" w14:paraId="40FBFD0F" w14:textId="63EECC53" w:rsidTr="000A44F8">
        <w:tc>
          <w:tcPr>
            <w:tcW w:w="404" w:type="pct"/>
            <w:vAlign w:val="center"/>
          </w:tcPr>
          <w:p w14:paraId="0E87E557" w14:textId="70D9B802" w:rsidR="000A44F8" w:rsidRPr="000A44F8" w:rsidRDefault="000A44F8" w:rsidP="004A2A25">
            <w:pPr>
              <w:ind w:firstLine="0"/>
              <w:jc w:val="center"/>
              <w:rPr>
                <w:rFonts w:cs="Times New Roman"/>
                <w:szCs w:val="26"/>
              </w:rPr>
            </w:pPr>
            <w:r w:rsidRPr="000A44F8">
              <w:rPr>
                <w:rFonts w:cs="Times New Roman"/>
                <w:szCs w:val="26"/>
              </w:rPr>
              <w:t>3</w:t>
            </w:r>
          </w:p>
        </w:tc>
        <w:tc>
          <w:tcPr>
            <w:tcW w:w="1368" w:type="pct"/>
            <w:vAlign w:val="center"/>
          </w:tcPr>
          <w:p w14:paraId="0E75FFEB" w14:textId="10EF1466" w:rsidR="000A44F8" w:rsidRPr="000A44F8" w:rsidRDefault="000A44F8" w:rsidP="004A2A25">
            <w:pPr>
              <w:ind w:firstLine="0"/>
              <w:rPr>
                <w:rFonts w:cs="Times New Roman"/>
                <w:szCs w:val="26"/>
              </w:rPr>
            </w:pPr>
            <w:r w:rsidRPr="000A44F8">
              <w:rPr>
                <w:rFonts w:cs="Times New Roman"/>
                <w:szCs w:val="26"/>
              </w:rPr>
              <w:t>Xét duyệt Hội đồng đạo đức</w:t>
            </w:r>
          </w:p>
        </w:tc>
        <w:tc>
          <w:tcPr>
            <w:tcW w:w="392" w:type="pct"/>
            <w:vAlign w:val="center"/>
          </w:tcPr>
          <w:p w14:paraId="5FE78E85" w14:textId="77777777" w:rsidR="000A44F8" w:rsidRPr="000A44F8" w:rsidRDefault="000A44F8" w:rsidP="004A2A25">
            <w:pPr>
              <w:ind w:firstLine="0"/>
              <w:jc w:val="center"/>
              <w:rPr>
                <w:rFonts w:cs="Times New Roman"/>
                <w:szCs w:val="26"/>
              </w:rPr>
            </w:pPr>
          </w:p>
        </w:tc>
        <w:tc>
          <w:tcPr>
            <w:tcW w:w="410" w:type="pct"/>
            <w:vAlign w:val="center"/>
          </w:tcPr>
          <w:p w14:paraId="51536E57" w14:textId="77777777" w:rsidR="000A44F8" w:rsidRPr="000A44F8" w:rsidRDefault="000A44F8" w:rsidP="004A2A25">
            <w:pPr>
              <w:ind w:firstLine="0"/>
              <w:jc w:val="center"/>
              <w:rPr>
                <w:rFonts w:cs="Times New Roman"/>
                <w:szCs w:val="26"/>
              </w:rPr>
            </w:pPr>
          </w:p>
        </w:tc>
        <w:tc>
          <w:tcPr>
            <w:tcW w:w="409" w:type="pct"/>
            <w:shd w:val="clear" w:color="auto" w:fill="B4C6E7" w:themeFill="accent1" w:themeFillTint="66"/>
            <w:vAlign w:val="center"/>
          </w:tcPr>
          <w:p w14:paraId="08BCDA46"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500E5AAA" w14:textId="77777777" w:rsidR="000A44F8" w:rsidRPr="000A44F8" w:rsidRDefault="000A44F8" w:rsidP="004A2A25">
            <w:pPr>
              <w:ind w:firstLine="0"/>
              <w:jc w:val="center"/>
              <w:rPr>
                <w:rFonts w:cs="Times New Roman"/>
                <w:szCs w:val="26"/>
              </w:rPr>
            </w:pPr>
          </w:p>
        </w:tc>
        <w:tc>
          <w:tcPr>
            <w:tcW w:w="403" w:type="pct"/>
            <w:vAlign w:val="center"/>
          </w:tcPr>
          <w:p w14:paraId="51B8FE2E" w14:textId="77777777" w:rsidR="000A44F8" w:rsidRPr="000A44F8" w:rsidRDefault="000A44F8" w:rsidP="004A2A25">
            <w:pPr>
              <w:ind w:firstLine="0"/>
              <w:jc w:val="center"/>
              <w:rPr>
                <w:rFonts w:cs="Times New Roman"/>
                <w:szCs w:val="26"/>
              </w:rPr>
            </w:pPr>
          </w:p>
        </w:tc>
        <w:tc>
          <w:tcPr>
            <w:tcW w:w="403" w:type="pct"/>
            <w:vAlign w:val="center"/>
          </w:tcPr>
          <w:p w14:paraId="1010E51D" w14:textId="77777777" w:rsidR="000A44F8" w:rsidRPr="000A44F8" w:rsidRDefault="000A44F8" w:rsidP="004A2A25">
            <w:pPr>
              <w:ind w:firstLine="0"/>
              <w:jc w:val="center"/>
              <w:rPr>
                <w:rFonts w:cs="Times New Roman"/>
                <w:szCs w:val="26"/>
              </w:rPr>
            </w:pPr>
          </w:p>
        </w:tc>
        <w:tc>
          <w:tcPr>
            <w:tcW w:w="404" w:type="pct"/>
            <w:vAlign w:val="center"/>
          </w:tcPr>
          <w:p w14:paraId="12B0284F" w14:textId="77777777" w:rsidR="000A44F8" w:rsidRPr="000A44F8" w:rsidRDefault="000A44F8" w:rsidP="004A2A25">
            <w:pPr>
              <w:ind w:firstLine="0"/>
              <w:jc w:val="center"/>
              <w:rPr>
                <w:rFonts w:cs="Times New Roman"/>
                <w:szCs w:val="26"/>
              </w:rPr>
            </w:pPr>
          </w:p>
        </w:tc>
        <w:tc>
          <w:tcPr>
            <w:tcW w:w="404" w:type="pct"/>
            <w:vAlign w:val="center"/>
          </w:tcPr>
          <w:p w14:paraId="5B21896E" w14:textId="77777777" w:rsidR="000A44F8" w:rsidRPr="000A44F8" w:rsidRDefault="000A44F8" w:rsidP="004A2A25">
            <w:pPr>
              <w:ind w:firstLine="0"/>
              <w:jc w:val="center"/>
              <w:rPr>
                <w:rFonts w:cs="Times New Roman"/>
                <w:szCs w:val="26"/>
              </w:rPr>
            </w:pPr>
          </w:p>
        </w:tc>
      </w:tr>
      <w:tr w:rsidR="000A44F8" w14:paraId="141BD552" w14:textId="30A235C7" w:rsidTr="001B6CC8">
        <w:tc>
          <w:tcPr>
            <w:tcW w:w="404" w:type="pct"/>
            <w:vAlign w:val="center"/>
          </w:tcPr>
          <w:p w14:paraId="1E27F3D4" w14:textId="6B751A36" w:rsidR="000A44F8" w:rsidRPr="000A44F8" w:rsidRDefault="000A44F8" w:rsidP="004A2A25">
            <w:pPr>
              <w:ind w:firstLine="0"/>
              <w:jc w:val="center"/>
              <w:rPr>
                <w:rFonts w:cs="Times New Roman"/>
                <w:szCs w:val="26"/>
              </w:rPr>
            </w:pPr>
            <w:r w:rsidRPr="000A44F8">
              <w:rPr>
                <w:rFonts w:cs="Times New Roman"/>
                <w:szCs w:val="26"/>
              </w:rPr>
              <w:t>4</w:t>
            </w:r>
          </w:p>
        </w:tc>
        <w:tc>
          <w:tcPr>
            <w:tcW w:w="1368" w:type="pct"/>
            <w:vAlign w:val="center"/>
          </w:tcPr>
          <w:p w14:paraId="7DC1DB83" w14:textId="5B9E857E" w:rsidR="000A44F8" w:rsidRPr="000A44F8" w:rsidRDefault="000A44F8" w:rsidP="004A2A25">
            <w:pPr>
              <w:ind w:firstLine="0"/>
              <w:rPr>
                <w:rFonts w:cs="Times New Roman"/>
                <w:szCs w:val="26"/>
              </w:rPr>
            </w:pPr>
            <w:r w:rsidRPr="000A44F8">
              <w:rPr>
                <w:rFonts w:cs="Times New Roman"/>
                <w:szCs w:val="26"/>
              </w:rPr>
              <w:t>Thu thập số liệu</w:t>
            </w:r>
          </w:p>
        </w:tc>
        <w:tc>
          <w:tcPr>
            <w:tcW w:w="392" w:type="pct"/>
            <w:vAlign w:val="center"/>
          </w:tcPr>
          <w:p w14:paraId="110F2615" w14:textId="77777777" w:rsidR="000A44F8" w:rsidRPr="000A44F8" w:rsidRDefault="000A44F8" w:rsidP="004A2A25">
            <w:pPr>
              <w:ind w:firstLine="0"/>
              <w:jc w:val="center"/>
              <w:rPr>
                <w:rFonts w:cs="Times New Roman"/>
                <w:szCs w:val="26"/>
              </w:rPr>
            </w:pPr>
          </w:p>
        </w:tc>
        <w:tc>
          <w:tcPr>
            <w:tcW w:w="410" w:type="pct"/>
            <w:vAlign w:val="center"/>
          </w:tcPr>
          <w:p w14:paraId="0D349FEA" w14:textId="77777777" w:rsidR="000A44F8" w:rsidRPr="000A44F8" w:rsidRDefault="000A44F8" w:rsidP="004A2A25">
            <w:pPr>
              <w:ind w:firstLine="0"/>
              <w:jc w:val="center"/>
              <w:rPr>
                <w:rFonts w:cs="Times New Roman"/>
                <w:szCs w:val="26"/>
              </w:rPr>
            </w:pPr>
          </w:p>
        </w:tc>
        <w:tc>
          <w:tcPr>
            <w:tcW w:w="409" w:type="pct"/>
            <w:vAlign w:val="center"/>
          </w:tcPr>
          <w:p w14:paraId="36E794E6" w14:textId="77777777" w:rsidR="000A44F8" w:rsidRPr="000A44F8" w:rsidRDefault="000A44F8" w:rsidP="004A2A25">
            <w:pPr>
              <w:ind w:firstLine="0"/>
              <w:jc w:val="center"/>
              <w:rPr>
                <w:rFonts w:cs="Times New Roman"/>
                <w:szCs w:val="26"/>
              </w:rPr>
            </w:pPr>
          </w:p>
        </w:tc>
        <w:tc>
          <w:tcPr>
            <w:tcW w:w="404" w:type="pct"/>
            <w:vAlign w:val="center"/>
          </w:tcPr>
          <w:p w14:paraId="6D47FA91" w14:textId="77777777" w:rsidR="000A44F8" w:rsidRPr="000A44F8" w:rsidRDefault="000A44F8" w:rsidP="004A2A25">
            <w:pPr>
              <w:ind w:firstLine="0"/>
              <w:jc w:val="center"/>
              <w:rPr>
                <w:rFonts w:cs="Times New Roman"/>
                <w:szCs w:val="26"/>
              </w:rPr>
            </w:pPr>
          </w:p>
        </w:tc>
        <w:tc>
          <w:tcPr>
            <w:tcW w:w="403" w:type="pct"/>
            <w:shd w:val="clear" w:color="auto" w:fill="B4C6E7" w:themeFill="accent1" w:themeFillTint="66"/>
            <w:vAlign w:val="center"/>
          </w:tcPr>
          <w:p w14:paraId="7D6483A9" w14:textId="77777777" w:rsidR="000A44F8" w:rsidRPr="000A44F8" w:rsidRDefault="000A44F8" w:rsidP="004A2A25">
            <w:pPr>
              <w:ind w:firstLine="0"/>
              <w:jc w:val="center"/>
              <w:rPr>
                <w:rFonts w:cs="Times New Roman"/>
                <w:szCs w:val="26"/>
              </w:rPr>
            </w:pPr>
          </w:p>
        </w:tc>
        <w:tc>
          <w:tcPr>
            <w:tcW w:w="403" w:type="pct"/>
            <w:shd w:val="clear" w:color="auto" w:fill="B4C6E7" w:themeFill="accent1" w:themeFillTint="66"/>
            <w:vAlign w:val="center"/>
          </w:tcPr>
          <w:p w14:paraId="69304FB3" w14:textId="77777777" w:rsidR="000A44F8" w:rsidRPr="000A44F8" w:rsidRDefault="000A44F8" w:rsidP="004A2A25">
            <w:pPr>
              <w:ind w:firstLine="0"/>
              <w:jc w:val="center"/>
              <w:rPr>
                <w:rFonts w:cs="Times New Roman"/>
                <w:szCs w:val="26"/>
              </w:rPr>
            </w:pPr>
          </w:p>
        </w:tc>
        <w:tc>
          <w:tcPr>
            <w:tcW w:w="404" w:type="pct"/>
            <w:vAlign w:val="center"/>
          </w:tcPr>
          <w:p w14:paraId="29E6934C" w14:textId="77777777" w:rsidR="000A44F8" w:rsidRPr="000A44F8" w:rsidRDefault="000A44F8" w:rsidP="004A2A25">
            <w:pPr>
              <w:ind w:firstLine="0"/>
              <w:jc w:val="center"/>
              <w:rPr>
                <w:rFonts w:cs="Times New Roman"/>
                <w:szCs w:val="26"/>
              </w:rPr>
            </w:pPr>
          </w:p>
        </w:tc>
        <w:tc>
          <w:tcPr>
            <w:tcW w:w="404" w:type="pct"/>
            <w:vAlign w:val="center"/>
          </w:tcPr>
          <w:p w14:paraId="59F5CD96" w14:textId="77777777" w:rsidR="000A44F8" w:rsidRPr="000A44F8" w:rsidRDefault="000A44F8" w:rsidP="004A2A25">
            <w:pPr>
              <w:ind w:firstLine="0"/>
              <w:jc w:val="center"/>
              <w:rPr>
                <w:rFonts w:cs="Times New Roman"/>
                <w:szCs w:val="26"/>
              </w:rPr>
            </w:pPr>
          </w:p>
        </w:tc>
      </w:tr>
      <w:tr w:rsidR="000A44F8" w14:paraId="5DEAB1DF" w14:textId="45DCD978" w:rsidTr="001B6CC8">
        <w:tc>
          <w:tcPr>
            <w:tcW w:w="404" w:type="pct"/>
            <w:vAlign w:val="center"/>
          </w:tcPr>
          <w:p w14:paraId="61D1111D" w14:textId="040475F7" w:rsidR="000A44F8" w:rsidRPr="000A44F8" w:rsidRDefault="000A44F8" w:rsidP="004A2A25">
            <w:pPr>
              <w:ind w:firstLine="0"/>
              <w:jc w:val="center"/>
              <w:rPr>
                <w:rFonts w:cs="Times New Roman"/>
                <w:szCs w:val="26"/>
              </w:rPr>
            </w:pPr>
            <w:r w:rsidRPr="000A44F8">
              <w:rPr>
                <w:rFonts w:cs="Times New Roman"/>
                <w:szCs w:val="26"/>
              </w:rPr>
              <w:t>5</w:t>
            </w:r>
          </w:p>
        </w:tc>
        <w:tc>
          <w:tcPr>
            <w:tcW w:w="1368" w:type="pct"/>
            <w:vAlign w:val="center"/>
          </w:tcPr>
          <w:p w14:paraId="2C8A6B97" w14:textId="6B740D36" w:rsidR="000A44F8" w:rsidRPr="000A44F8" w:rsidRDefault="000A44F8" w:rsidP="004A2A25">
            <w:pPr>
              <w:ind w:firstLine="0"/>
              <w:rPr>
                <w:rFonts w:cs="Times New Roman"/>
                <w:szCs w:val="26"/>
              </w:rPr>
            </w:pPr>
            <w:r w:rsidRPr="000A44F8">
              <w:rPr>
                <w:rFonts w:cs="Times New Roman"/>
                <w:szCs w:val="26"/>
              </w:rPr>
              <w:t>Nhập số liệu và xử lí số liệu</w:t>
            </w:r>
          </w:p>
        </w:tc>
        <w:tc>
          <w:tcPr>
            <w:tcW w:w="392" w:type="pct"/>
            <w:vAlign w:val="center"/>
          </w:tcPr>
          <w:p w14:paraId="554E4277" w14:textId="77777777" w:rsidR="000A44F8" w:rsidRPr="000A44F8" w:rsidRDefault="000A44F8" w:rsidP="004A2A25">
            <w:pPr>
              <w:ind w:firstLine="0"/>
              <w:jc w:val="center"/>
              <w:rPr>
                <w:rFonts w:cs="Times New Roman"/>
                <w:szCs w:val="26"/>
              </w:rPr>
            </w:pPr>
          </w:p>
        </w:tc>
        <w:tc>
          <w:tcPr>
            <w:tcW w:w="410" w:type="pct"/>
            <w:vAlign w:val="center"/>
          </w:tcPr>
          <w:p w14:paraId="3658BB6E" w14:textId="77777777" w:rsidR="000A44F8" w:rsidRPr="000A44F8" w:rsidRDefault="000A44F8" w:rsidP="004A2A25">
            <w:pPr>
              <w:ind w:firstLine="0"/>
              <w:jc w:val="center"/>
              <w:rPr>
                <w:rFonts w:cs="Times New Roman"/>
                <w:szCs w:val="26"/>
              </w:rPr>
            </w:pPr>
          </w:p>
        </w:tc>
        <w:tc>
          <w:tcPr>
            <w:tcW w:w="409" w:type="pct"/>
            <w:vAlign w:val="center"/>
          </w:tcPr>
          <w:p w14:paraId="051B2988" w14:textId="77777777" w:rsidR="000A44F8" w:rsidRPr="000A44F8" w:rsidRDefault="000A44F8" w:rsidP="004A2A25">
            <w:pPr>
              <w:ind w:firstLine="0"/>
              <w:jc w:val="center"/>
              <w:rPr>
                <w:rFonts w:cs="Times New Roman"/>
                <w:szCs w:val="26"/>
              </w:rPr>
            </w:pPr>
          </w:p>
        </w:tc>
        <w:tc>
          <w:tcPr>
            <w:tcW w:w="404" w:type="pct"/>
            <w:vAlign w:val="center"/>
          </w:tcPr>
          <w:p w14:paraId="7E14ED37" w14:textId="77777777" w:rsidR="000A44F8" w:rsidRPr="000A44F8" w:rsidRDefault="000A44F8" w:rsidP="004A2A25">
            <w:pPr>
              <w:ind w:firstLine="0"/>
              <w:jc w:val="center"/>
              <w:rPr>
                <w:rFonts w:cs="Times New Roman"/>
                <w:szCs w:val="26"/>
              </w:rPr>
            </w:pPr>
          </w:p>
        </w:tc>
        <w:tc>
          <w:tcPr>
            <w:tcW w:w="403" w:type="pct"/>
            <w:vAlign w:val="center"/>
          </w:tcPr>
          <w:p w14:paraId="03DD5AA2" w14:textId="77777777" w:rsidR="000A44F8" w:rsidRPr="000A44F8" w:rsidRDefault="000A44F8" w:rsidP="004A2A25">
            <w:pPr>
              <w:ind w:firstLine="0"/>
              <w:jc w:val="center"/>
              <w:rPr>
                <w:rFonts w:cs="Times New Roman"/>
                <w:szCs w:val="26"/>
              </w:rPr>
            </w:pPr>
          </w:p>
        </w:tc>
        <w:tc>
          <w:tcPr>
            <w:tcW w:w="403" w:type="pct"/>
            <w:vAlign w:val="center"/>
          </w:tcPr>
          <w:p w14:paraId="11D5F17E"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561B0906" w14:textId="77777777" w:rsidR="000A44F8" w:rsidRPr="000A44F8" w:rsidRDefault="000A44F8" w:rsidP="004A2A25">
            <w:pPr>
              <w:ind w:firstLine="0"/>
              <w:jc w:val="center"/>
              <w:rPr>
                <w:rFonts w:cs="Times New Roman"/>
                <w:szCs w:val="26"/>
              </w:rPr>
            </w:pPr>
          </w:p>
        </w:tc>
        <w:tc>
          <w:tcPr>
            <w:tcW w:w="404" w:type="pct"/>
            <w:vAlign w:val="center"/>
          </w:tcPr>
          <w:p w14:paraId="448FB29A" w14:textId="77777777" w:rsidR="000A44F8" w:rsidRPr="000A44F8" w:rsidRDefault="000A44F8" w:rsidP="004A2A25">
            <w:pPr>
              <w:ind w:firstLine="0"/>
              <w:jc w:val="center"/>
              <w:rPr>
                <w:rFonts w:cs="Times New Roman"/>
                <w:szCs w:val="26"/>
              </w:rPr>
            </w:pPr>
          </w:p>
        </w:tc>
      </w:tr>
      <w:tr w:rsidR="000A44F8" w14:paraId="77D2DDF6" w14:textId="57C387E6" w:rsidTr="001B6CC8">
        <w:tc>
          <w:tcPr>
            <w:tcW w:w="404" w:type="pct"/>
            <w:vAlign w:val="center"/>
          </w:tcPr>
          <w:p w14:paraId="30A4714F" w14:textId="3A2E283F" w:rsidR="000A44F8" w:rsidRPr="000A44F8" w:rsidRDefault="000A44F8" w:rsidP="004A2A25">
            <w:pPr>
              <w:ind w:firstLine="0"/>
              <w:jc w:val="center"/>
              <w:rPr>
                <w:rFonts w:cs="Times New Roman"/>
                <w:szCs w:val="26"/>
              </w:rPr>
            </w:pPr>
            <w:r w:rsidRPr="000A44F8">
              <w:rPr>
                <w:rFonts w:cs="Times New Roman"/>
                <w:szCs w:val="26"/>
              </w:rPr>
              <w:t>6</w:t>
            </w:r>
          </w:p>
        </w:tc>
        <w:tc>
          <w:tcPr>
            <w:tcW w:w="1368" w:type="pct"/>
            <w:vAlign w:val="center"/>
          </w:tcPr>
          <w:p w14:paraId="2F9BB1ED" w14:textId="5860FAD3" w:rsidR="000A44F8" w:rsidRPr="000A44F8" w:rsidRDefault="000A44F8" w:rsidP="004A2A25">
            <w:pPr>
              <w:ind w:firstLine="0"/>
              <w:rPr>
                <w:rFonts w:cs="Times New Roman"/>
                <w:szCs w:val="26"/>
              </w:rPr>
            </w:pPr>
            <w:r w:rsidRPr="000A44F8">
              <w:rPr>
                <w:rFonts w:cs="Times New Roman"/>
                <w:szCs w:val="26"/>
              </w:rPr>
              <w:t>Viết đề tài</w:t>
            </w:r>
          </w:p>
        </w:tc>
        <w:tc>
          <w:tcPr>
            <w:tcW w:w="392" w:type="pct"/>
            <w:vAlign w:val="center"/>
          </w:tcPr>
          <w:p w14:paraId="03059CDB" w14:textId="77777777" w:rsidR="000A44F8" w:rsidRPr="000A44F8" w:rsidRDefault="000A44F8" w:rsidP="004A2A25">
            <w:pPr>
              <w:ind w:firstLine="0"/>
              <w:jc w:val="center"/>
              <w:rPr>
                <w:rFonts w:cs="Times New Roman"/>
                <w:szCs w:val="26"/>
              </w:rPr>
            </w:pPr>
          </w:p>
        </w:tc>
        <w:tc>
          <w:tcPr>
            <w:tcW w:w="410" w:type="pct"/>
            <w:vAlign w:val="center"/>
          </w:tcPr>
          <w:p w14:paraId="095F232D" w14:textId="77777777" w:rsidR="000A44F8" w:rsidRPr="000A44F8" w:rsidRDefault="000A44F8" w:rsidP="004A2A25">
            <w:pPr>
              <w:ind w:firstLine="0"/>
              <w:jc w:val="center"/>
              <w:rPr>
                <w:rFonts w:cs="Times New Roman"/>
                <w:szCs w:val="26"/>
              </w:rPr>
            </w:pPr>
          </w:p>
        </w:tc>
        <w:tc>
          <w:tcPr>
            <w:tcW w:w="409" w:type="pct"/>
            <w:vAlign w:val="center"/>
          </w:tcPr>
          <w:p w14:paraId="21D52FDF" w14:textId="77777777" w:rsidR="000A44F8" w:rsidRPr="000A44F8" w:rsidRDefault="000A44F8" w:rsidP="004A2A25">
            <w:pPr>
              <w:ind w:firstLine="0"/>
              <w:jc w:val="center"/>
              <w:rPr>
                <w:rFonts w:cs="Times New Roman"/>
                <w:szCs w:val="26"/>
              </w:rPr>
            </w:pPr>
          </w:p>
        </w:tc>
        <w:tc>
          <w:tcPr>
            <w:tcW w:w="404" w:type="pct"/>
            <w:vAlign w:val="center"/>
          </w:tcPr>
          <w:p w14:paraId="0A9A432A" w14:textId="77777777" w:rsidR="000A44F8" w:rsidRPr="000A44F8" w:rsidRDefault="000A44F8" w:rsidP="004A2A25">
            <w:pPr>
              <w:ind w:firstLine="0"/>
              <w:jc w:val="center"/>
              <w:rPr>
                <w:rFonts w:cs="Times New Roman"/>
                <w:szCs w:val="26"/>
              </w:rPr>
            </w:pPr>
          </w:p>
        </w:tc>
        <w:tc>
          <w:tcPr>
            <w:tcW w:w="403" w:type="pct"/>
            <w:vAlign w:val="center"/>
          </w:tcPr>
          <w:p w14:paraId="5B0F5F96" w14:textId="77777777" w:rsidR="000A44F8" w:rsidRPr="000A44F8" w:rsidRDefault="000A44F8" w:rsidP="004A2A25">
            <w:pPr>
              <w:ind w:firstLine="0"/>
              <w:jc w:val="center"/>
              <w:rPr>
                <w:rFonts w:cs="Times New Roman"/>
                <w:szCs w:val="26"/>
              </w:rPr>
            </w:pPr>
          </w:p>
        </w:tc>
        <w:tc>
          <w:tcPr>
            <w:tcW w:w="403" w:type="pct"/>
            <w:vAlign w:val="center"/>
          </w:tcPr>
          <w:p w14:paraId="680AC921"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409C6BCD"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0341671D" w14:textId="77777777" w:rsidR="000A44F8" w:rsidRPr="000A44F8" w:rsidRDefault="000A44F8" w:rsidP="004A2A25">
            <w:pPr>
              <w:ind w:firstLine="0"/>
              <w:jc w:val="center"/>
              <w:rPr>
                <w:rFonts w:cs="Times New Roman"/>
                <w:szCs w:val="26"/>
              </w:rPr>
            </w:pPr>
          </w:p>
        </w:tc>
      </w:tr>
      <w:tr w:rsidR="000A44F8" w14:paraId="3515A20F" w14:textId="77777777" w:rsidTr="000A44F8">
        <w:tc>
          <w:tcPr>
            <w:tcW w:w="404" w:type="pct"/>
            <w:vAlign w:val="center"/>
          </w:tcPr>
          <w:p w14:paraId="7EED62AB" w14:textId="2238888D" w:rsidR="000A44F8" w:rsidRPr="000A44F8" w:rsidRDefault="004508BA" w:rsidP="004A2A25">
            <w:pPr>
              <w:ind w:firstLine="0"/>
              <w:jc w:val="center"/>
              <w:rPr>
                <w:rFonts w:cs="Times New Roman"/>
                <w:szCs w:val="26"/>
              </w:rPr>
            </w:pPr>
            <w:r>
              <w:rPr>
                <w:rFonts w:cs="Times New Roman"/>
                <w:szCs w:val="26"/>
              </w:rPr>
              <w:t>7</w:t>
            </w:r>
          </w:p>
        </w:tc>
        <w:tc>
          <w:tcPr>
            <w:tcW w:w="1368" w:type="pct"/>
            <w:vAlign w:val="center"/>
          </w:tcPr>
          <w:p w14:paraId="73EF391F" w14:textId="7E609E1C" w:rsidR="000A44F8" w:rsidRPr="000A44F8" w:rsidRDefault="000A44F8" w:rsidP="004A2A25">
            <w:pPr>
              <w:ind w:firstLine="0"/>
              <w:rPr>
                <w:rFonts w:cs="Times New Roman"/>
                <w:szCs w:val="26"/>
              </w:rPr>
            </w:pPr>
            <w:r w:rsidRPr="000A44F8">
              <w:rPr>
                <w:rFonts w:cs="Times New Roman"/>
                <w:szCs w:val="26"/>
              </w:rPr>
              <w:t>Trình Hội đồng đề tài</w:t>
            </w:r>
          </w:p>
        </w:tc>
        <w:tc>
          <w:tcPr>
            <w:tcW w:w="392" w:type="pct"/>
            <w:vAlign w:val="center"/>
          </w:tcPr>
          <w:p w14:paraId="3B6F55F8" w14:textId="77777777" w:rsidR="000A44F8" w:rsidRPr="000A44F8" w:rsidRDefault="000A44F8" w:rsidP="004A2A25">
            <w:pPr>
              <w:ind w:firstLine="0"/>
              <w:jc w:val="center"/>
              <w:rPr>
                <w:rFonts w:cs="Times New Roman"/>
                <w:szCs w:val="26"/>
              </w:rPr>
            </w:pPr>
          </w:p>
        </w:tc>
        <w:tc>
          <w:tcPr>
            <w:tcW w:w="410" w:type="pct"/>
            <w:vAlign w:val="center"/>
          </w:tcPr>
          <w:p w14:paraId="3941E0BD" w14:textId="77777777" w:rsidR="000A44F8" w:rsidRPr="000A44F8" w:rsidRDefault="000A44F8" w:rsidP="004A2A25">
            <w:pPr>
              <w:ind w:firstLine="0"/>
              <w:jc w:val="center"/>
              <w:rPr>
                <w:rFonts w:cs="Times New Roman"/>
                <w:szCs w:val="26"/>
              </w:rPr>
            </w:pPr>
          </w:p>
        </w:tc>
        <w:tc>
          <w:tcPr>
            <w:tcW w:w="409" w:type="pct"/>
            <w:vAlign w:val="center"/>
          </w:tcPr>
          <w:p w14:paraId="2F577DBD" w14:textId="77777777" w:rsidR="000A44F8" w:rsidRPr="000A44F8" w:rsidRDefault="000A44F8" w:rsidP="004A2A25">
            <w:pPr>
              <w:ind w:firstLine="0"/>
              <w:jc w:val="center"/>
              <w:rPr>
                <w:rFonts w:cs="Times New Roman"/>
                <w:szCs w:val="26"/>
              </w:rPr>
            </w:pPr>
          </w:p>
        </w:tc>
        <w:tc>
          <w:tcPr>
            <w:tcW w:w="404" w:type="pct"/>
            <w:vAlign w:val="center"/>
          </w:tcPr>
          <w:p w14:paraId="4A7F95A6" w14:textId="77777777" w:rsidR="000A44F8" w:rsidRPr="000A44F8" w:rsidRDefault="000A44F8" w:rsidP="004A2A25">
            <w:pPr>
              <w:ind w:firstLine="0"/>
              <w:jc w:val="center"/>
              <w:rPr>
                <w:rFonts w:cs="Times New Roman"/>
                <w:szCs w:val="26"/>
              </w:rPr>
            </w:pPr>
          </w:p>
        </w:tc>
        <w:tc>
          <w:tcPr>
            <w:tcW w:w="403" w:type="pct"/>
            <w:vAlign w:val="center"/>
          </w:tcPr>
          <w:p w14:paraId="1B9CE0EA" w14:textId="77777777" w:rsidR="000A44F8" w:rsidRPr="000A44F8" w:rsidRDefault="000A44F8" w:rsidP="004A2A25">
            <w:pPr>
              <w:ind w:firstLine="0"/>
              <w:jc w:val="center"/>
              <w:rPr>
                <w:rFonts w:cs="Times New Roman"/>
                <w:szCs w:val="26"/>
              </w:rPr>
            </w:pPr>
          </w:p>
        </w:tc>
        <w:tc>
          <w:tcPr>
            <w:tcW w:w="403" w:type="pct"/>
            <w:vAlign w:val="center"/>
          </w:tcPr>
          <w:p w14:paraId="6C6D4227" w14:textId="77777777" w:rsidR="000A44F8" w:rsidRPr="000A44F8" w:rsidRDefault="000A44F8" w:rsidP="004A2A25">
            <w:pPr>
              <w:ind w:firstLine="0"/>
              <w:jc w:val="center"/>
              <w:rPr>
                <w:rFonts w:cs="Times New Roman"/>
                <w:szCs w:val="26"/>
              </w:rPr>
            </w:pPr>
          </w:p>
        </w:tc>
        <w:tc>
          <w:tcPr>
            <w:tcW w:w="404" w:type="pct"/>
            <w:vAlign w:val="center"/>
          </w:tcPr>
          <w:p w14:paraId="368FC782"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44E58B16" w14:textId="77777777" w:rsidR="000A44F8" w:rsidRPr="000A44F8" w:rsidRDefault="000A44F8" w:rsidP="004A2A25">
            <w:pPr>
              <w:ind w:firstLine="0"/>
              <w:jc w:val="center"/>
              <w:rPr>
                <w:rFonts w:cs="Times New Roman"/>
                <w:szCs w:val="26"/>
              </w:rPr>
            </w:pPr>
          </w:p>
        </w:tc>
      </w:tr>
      <w:tr w:rsidR="000A44F8" w14:paraId="31F44B96" w14:textId="7F1D6DDE" w:rsidTr="001B6CC8">
        <w:tc>
          <w:tcPr>
            <w:tcW w:w="404" w:type="pct"/>
            <w:vAlign w:val="center"/>
          </w:tcPr>
          <w:p w14:paraId="25DCC670" w14:textId="14041388" w:rsidR="000A44F8" w:rsidRPr="000A44F8" w:rsidRDefault="004508BA" w:rsidP="004A2A25">
            <w:pPr>
              <w:ind w:firstLine="0"/>
              <w:jc w:val="center"/>
              <w:rPr>
                <w:rFonts w:cs="Times New Roman"/>
                <w:szCs w:val="26"/>
              </w:rPr>
            </w:pPr>
            <w:r>
              <w:rPr>
                <w:rFonts w:cs="Times New Roman"/>
                <w:szCs w:val="26"/>
              </w:rPr>
              <w:t>8</w:t>
            </w:r>
          </w:p>
        </w:tc>
        <w:tc>
          <w:tcPr>
            <w:tcW w:w="1368" w:type="pct"/>
            <w:vAlign w:val="center"/>
          </w:tcPr>
          <w:p w14:paraId="21B56E83" w14:textId="60E3C249" w:rsidR="000A44F8" w:rsidRPr="000A44F8" w:rsidRDefault="000A44F8" w:rsidP="004A2A25">
            <w:pPr>
              <w:ind w:firstLine="0"/>
              <w:rPr>
                <w:rFonts w:cs="Times New Roman"/>
                <w:szCs w:val="26"/>
              </w:rPr>
            </w:pPr>
            <w:r w:rsidRPr="000A44F8">
              <w:rPr>
                <w:rFonts w:cs="Times New Roman"/>
                <w:szCs w:val="26"/>
              </w:rPr>
              <w:t>Hiệu chỉnh đề tài</w:t>
            </w:r>
          </w:p>
        </w:tc>
        <w:tc>
          <w:tcPr>
            <w:tcW w:w="392" w:type="pct"/>
            <w:vAlign w:val="center"/>
          </w:tcPr>
          <w:p w14:paraId="485D6E6E" w14:textId="77777777" w:rsidR="000A44F8" w:rsidRPr="000A44F8" w:rsidRDefault="000A44F8" w:rsidP="004A2A25">
            <w:pPr>
              <w:ind w:firstLine="0"/>
              <w:jc w:val="center"/>
              <w:rPr>
                <w:rFonts w:cs="Times New Roman"/>
                <w:szCs w:val="26"/>
              </w:rPr>
            </w:pPr>
          </w:p>
        </w:tc>
        <w:tc>
          <w:tcPr>
            <w:tcW w:w="410" w:type="pct"/>
            <w:vAlign w:val="center"/>
          </w:tcPr>
          <w:p w14:paraId="43625FCE" w14:textId="77777777" w:rsidR="000A44F8" w:rsidRPr="000A44F8" w:rsidRDefault="000A44F8" w:rsidP="004A2A25">
            <w:pPr>
              <w:ind w:firstLine="0"/>
              <w:jc w:val="center"/>
              <w:rPr>
                <w:rFonts w:cs="Times New Roman"/>
                <w:szCs w:val="26"/>
              </w:rPr>
            </w:pPr>
          </w:p>
        </w:tc>
        <w:tc>
          <w:tcPr>
            <w:tcW w:w="409" w:type="pct"/>
            <w:vAlign w:val="center"/>
          </w:tcPr>
          <w:p w14:paraId="3002469E" w14:textId="77777777" w:rsidR="000A44F8" w:rsidRPr="000A44F8" w:rsidRDefault="000A44F8" w:rsidP="004A2A25">
            <w:pPr>
              <w:ind w:firstLine="0"/>
              <w:jc w:val="center"/>
              <w:rPr>
                <w:rFonts w:cs="Times New Roman"/>
                <w:szCs w:val="26"/>
              </w:rPr>
            </w:pPr>
          </w:p>
        </w:tc>
        <w:tc>
          <w:tcPr>
            <w:tcW w:w="404" w:type="pct"/>
            <w:vAlign w:val="center"/>
          </w:tcPr>
          <w:p w14:paraId="625BDAA3" w14:textId="77777777" w:rsidR="000A44F8" w:rsidRPr="000A44F8" w:rsidRDefault="000A44F8" w:rsidP="004A2A25">
            <w:pPr>
              <w:ind w:firstLine="0"/>
              <w:jc w:val="center"/>
              <w:rPr>
                <w:rFonts w:cs="Times New Roman"/>
                <w:szCs w:val="26"/>
              </w:rPr>
            </w:pPr>
          </w:p>
        </w:tc>
        <w:tc>
          <w:tcPr>
            <w:tcW w:w="403" w:type="pct"/>
            <w:vAlign w:val="center"/>
          </w:tcPr>
          <w:p w14:paraId="78DF84BD" w14:textId="77777777" w:rsidR="000A44F8" w:rsidRPr="000A44F8" w:rsidRDefault="000A44F8" w:rsidP="004A2A25">
            <w:pPr>
              <w:ind w:firstLine="0"/>
              <w:jc w:val="center"/>
              <w:rPr>
                <w:rFonts w:cs="Times New Roman"/>
                <w:szCs w:val="26"/>
              </w:rPr>
            </w:pPr>
          </w:p>
        </w:tc>
        <w:tc>
          <w:tcPr>
            <w:tcW w:w="403" w:type="pct"/>
            <w:vAlign w:val="center"/>
          </w:tcPr>
          <w:p w14:paraId="3376DD1E" w14:textId="77777777" w:rsidR="000A44F8" w:rsidRPr="000A44F8" w:rsidRDefault="000A44F8" w:rsidP="004A2A25">
            <w:pPr>
              <w:ind w:firstLine="0"/>
              <w:jc w:val="center"/>
              <w:rPr>
                <w:rFonts w:cs="Times New Roman"/>
                <w:szCs w:val="26"/>
              </w:rPr>
            </w:pPr>
          </w:p>
        </w:tc>
        <w:tc>
          <w:tcPr>
            <w:tcW w:w="404" w:type="pct"/>
            <w:vAlign w:val="center"/>
          </w:tcPr>
          <w:p w14:paraId="7ACFAE18"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270CCF8B" w14:textId="77777777" w:rsidR="000A44F8" w:rsidRPr="000A44F8" w:rsidRDefault="000A44F8" w:rsidP="004A2A25">
            <w:pPr>
              <w:ind w:firstLine="0"/>
              <w:jc w:val="center"/>
              <w:rPr>
                <w:rFonts w:cs="Times New Roman"/>
                <w:szCs w:val="26"/>
              </w:rPr>
            </w:pPr>
          </w:p>
        </w:tc>
      </w:tr>
    </w:tbl>
    <w:p w14:paraId="19E56298" w14:textId="092C6992" w:rsidR="00AB46A6" w:rsidRPr="006842E2" w:rsidRDefault="00AB46A6" w:rsidP="006842E2">
      <w:pPr>
        <w:pStyle w:val="u2"/>
        <w:sectPr w:rsidR="00AB46A6" w:rsidRPr="006842E2" w:rsidSect="00DB294A">
          <w:pgSz w:w="11906" w:h="16838" w:code="9"/>
          <w:pgMar w:top="1418" w:right="1134" w:bottom="1418" w:left="1985" w:header="720" w:footer="720" w:gutter="0"/>
          <w:pgNumType w:start="1"/>
          <w:cols w:space="720"/>
          <w:docGrid w:linePitch="360"/>
        </w:sectPr>
      </w:pPr>
    </w:p>
    <w:p w14:paraId="499ADEBC" w14:textId="77777777" w:rsidR="00F03C2A" w:rsidRPr="007806D4" w:rsidRDefault="000918EA" w:rsidP="007806D4">
      <w:pPr>
        <w:pStyle w:val="EndNoteBibliographyTitle"/>
      </w:pPr>
      <w:r w:rsidRPr="00703802">
        <w:lastRenderedPageBreak/>
        <w:fldChar w:fldCharType="begin"/>
      </w:r>
      <w:r w:rsidRPr="00703802">
        <w:instrText xml:space="preserve"> ADDIN EN.REFLIST </w:instrText>
      </w:r>
      <w:r w:rsidRPr="00703802">
        <w:fldChar w:fldCharType="separate"/>
      </w:r>
      <w:r w:rsidR="00F03C2A" w:rsidRPr="007806D4">
        <w:t>TÀI LIỆU THAM KHẢO</w:t>
      </w:r>
    </w:p>
    <w:p w14:paraId="4B47635F" w14:textId="77777777" w:rsidR="00F03C2A" w:rsidRPr="00F03C2A" w:rsidRDefault="00F03C2A" w:rsidP="00F03C2A">
      <w:pPr>
        <w:pStyle w:val="EndNoteBibliography"/>
        <w:ind w:firstLine="0"/>
      </w:pPr>
      <w:r w:rsidRPr="00F03C2A">
        <w:t>1.</w:t>
      </w:r>
      <w:r w:rsidRPr="00F03C2A">
        <w:tab/>
        <w:t xml:space="preserve">Pektekin. Turkish Journal of Research and Development in Nursing 1. 2010:64-66. </w:t>
      </w:r>
    </w:p>
    <w:p w14:paraId="27197332" w14:textId="77777777" w:rsidR="00F03C2A" w:rsidRPr="00F03C2A" w:rsidRDefault="00F03C2A" w:rsidP="00F03C2A">
      <w:pPr>
        <w:pStyle w:val="EndNoteBibliography"/>
        <w:ind w:firstLine="0"/>
      </w:pPr>
      <w:r w:rsidRPr="00F03C2A">
        <w:t>2.</w:t>
      </w:r>
      <w:r w:rsidRPr="00F03C2A">
        <w:tab/>
        <w:t>International Council of Nurses. THE ICN code of ethics for nurses. 2021.</w:t>
      </w:r>
    </w:p>
    <w:p w14:paraId="017DA8BE" w14:textId="77777777" w:rsidR="00F03C2A" w:rsidRPr="00F03C2A" w:rsidRDefault="00F03C2A" w:rsidP="00F03C2A">
      <w:pPr>
        <w:pStyle w:val="EndNoteBibliography"/>
        <w:ind w:firstLine="0"/>
      </w:pPr>
      <w:r w:rsidRPr="00F03C2A">
        <w:t>3.</w:t>
      </w:r>
      <w:r w:rsidRPr="00F03C2A">
        <w:tab/>
        <w:t xml:space="preserve">Jennifer Gunberg Ross, Sherry A. Burrell. Nursing students' attitudes toward research: An integrative review. </w:t>
      </w:r>
      <w:r w:rsidRPr="00F03C2A">
        <w:rPr>
          <w:i/>
        </w:rPr>
        <w:t>Nurse education today</w:t>
      </w:r>
      <w:r w:rsidRPr="00F03C2A">
        <w:t>. Nov 2019;82:79-87. doi:10.1016/j.nedt.2019.08.006</w:t>
      </w:r>
    </w:p>
    <w:p w14:paraId="42097742" w14:textId="77777777" w:rsidR="00F03C2A" w:rsidRPr="00F03C2A" w:rsidRDefault="00F03C2A" w:rsidP="00F03C2A">
      <w:pPr>
        <w:pStyle w:val="EndNoteBibliography"/>
        <w:ind w:firstLine="0"/>
      </w:pPr>
      <w:r w:rsidRPr="00F03C2A">
        <w:t>4.</w:t>
      </w:r>
      <w:r w:rsidRPr="00F03C2A">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F03C2A">
        <w:rPr>
          <w:i/>
        </w:rPr>
        <w:t xml:space="preserve">Y học Cộng Đồng </w:t>
      </w:r>
      <w:r w:rsidRPr="00F03C2A">
        <w:t xml:space="preserve">2020;59(6):171-176. </w:t>
      </w:r>
    </w:p>
    <w:p w14:paraId="35C75EBC" w14:textId="77777777" w:rsidR="00F03C2A" w:rsidRPr="00F03C2A" w:rsidRDefault="00F03C2A" w:rsidP="00F03C2A">
      <w:pPr>
        <w:pStyle w:val="EndNoteBibliography"/>
        <w:ind w:firstLine="0"/>
      </w:pPr>
      <w:r w:rsidRPr="00F03C2A">
        <w:t>5.</w:t>
      </w:r>
      <w:r w:rsidRPr="00F03C2A">
        <w:tab/>
        <w:t xml:space="preserve">Đoàn Thị Nga, Nguyễn Văn Giang, Nguyễn Thị Ánh. Thực trạng nhu cầu tham gia nghiên cứu khoa học của sinh viên khoa điều dưỡng - trường Đại học Đại Nam. </w:t>
      </w:r>
      <w:r w:rsidRPr="00F03C2A">
        <w:rPr>
          <w:i/>
        </w:rPr>
        <w:t>Tạp chí KHoa học Tây Nguyên</w:t>
      </w:r>
      <w:r w:rsidRPr="00F03C2A">
        <w:t xml:space="preserve">. 30/9/2021 2021;50:137. </w:t>
      </w:r>
    </w:p>
    <w:p w14:paraId="375BED22" w14:textId="77777777" w:rsidR="00F03C2A" w:rsidRPr="00F03C2A" w:rsidRDefault="00F03C2A" w:rsidP="00F03C2A">
      <w:pPr>
        <w:pStyle w:val="EndNoteBibliography"/>
        <w:ind w:firstLine="0"/>
      </w:pPr>
      <w:r w:rsidRPr="00F03C2A">
        <w:t>6.</w:t>
      </w:r>
      <w:r w:rsidRPr="00F03C2A">
        <w:tab/>
        <w:t xml:space="preserve">Chu Thị Thơm, Mai Thị Thu Hằng, Nguyễn Ngọc Thành. Mức độ tham gia và các yếu tố ảnh hưởng đến việc tham gia hoạt động nghiên cứu khoa học của sinh viên Trường Đại học Điều dưỡng Nam Định. </w:t>
      </w:r>
      <w:r w:rsidRPr="00F03C2A">
        <w:rPr>
          <w:i/>
        </w:rPr>
        <w:t>Tạp chí Khoa học Điều dưỡng</w:t>
      </w:r>
      <w:r w:rsidRPr="00F03C2A">
        <w:t>. 05/13 2022;5(02):84-95. doi:10.54436/jns.2022.02.422</w:t>
      </w:r>
    </w:p>
    <w:p w14:paraId="3F9A6BC7" w14:textId="77777777" w:rsidR="00F03C2A" w:rsidRPr="00F03C2A" w:rsidRDefault="00F03C2A" w:rsidP="00F03C2A">
      <w:pPr>
        <w:pStyle w:val="EndNoteBibliography"/>
        <w:ind w:firstLine="0"/>
      </w:pPr>
      <w:r w:rsidRPr="00F03C2A">
        <w:t>7.</w:t>
      </w:r>
      <w:r w:rsidRPr="00F03C2A">
        <w:tab/>
        <w:t>Đỗ Quang Đạt. Khảo sát kiến thức, thái độ, thực hành nghiên cứu khoa học của sinh viên khối cử nhân năm thứ tư trường Đại học Y khoa Phạm Ngọc Thạch. 2023;</w:t>
      </w:r>
    </w:p>
    <w:p w14:paraId="2FAD7CF8" w14:textId="77777777" w:rsidR="00F03C2A" w:rsidRPr="00F03C2A" w:rsidRDefault="00F03C2A" w:rsidP="00F03C2A">
      <w:pPr>
        <w:pStyle w:val="EndNoteBibliography"/>
        <w:ind w:firstLine="0"/>
      </w:pPr>
      <w:r w:rsidRPr="00F03C2A">
        <w:t>8.</w:t>
      </w:r>
      <w:r w:rsidRPr="00F03C2A">
        <w:tab/>
        <w:t>Zohreh Anbari, Abolfazl Mohammadbeigi, Rahmatollah Jadidi. Barriers and challenges in researches by Iranian students of medical universities. 2015;6(2):98 - 103. doi:10.4103/2229-3485.154009</w:t>
      </w:r>
    </w:p>
    <w:p w14:paraId="47B6CF6B" w14:textId="77777777" w:rsidR="00F03C2A" w:rsidRPr="00F03C2A" w:rsidRDefault="00F03C2A" w:rsidP="00F03C2A">
      <w:pPr>
        <w:pStyle w:val="EndNoteBibliography"/>
        <w:ind w:firstLine="0"/>
      </w:pPr>
      <w:r w:rsidRPr="00F03C2A">
        <w:t>9.</w:t>
      </w:r>
      <w:r w:rsidRPr="00F03C2A">
        <w:tab/>
        <w:t xml:space="preserve">Ertuğ N, Önal H. Undergraduate Nursing Students’ Research Activities and Utilization: A Turkish Sample. </w:t>
      </w:r>
      <w:r w:rsidRPr="00F03C2A">
        <w:rPr>
          <w:i/>
        </w:rPr>
        <w:t>Aquichan</w:t>
      </w:r>
      <w:r w:rsidRPr="00F03C2A">
        <w:t>. 2014;14(2):251-260. doi:10.5294/aqui.2014.14.2.11</w:t>
      </w:r>
    </w:p>
    <w:p w14:paraId="5290E426" w14:textId="77777777" w:rsidR="00F03C2A" w:rsidRPr="00F03C2A" w:rsidRDefault="00F03C2A" w:rsidP="00F03C2A">
      <w:pPr>
        <w:pStyle w:val="EndNoteBibliography"/>
        <w:ind w:firstLine="0"/>
      </w:pPr>
      <w:r w:rsidRPr="00F03C2A">
        <w:t>10.</w:t>
      </w:r>
      <w:r w:rsidRPr="00F03C2A">
        <w:tab/>
        <w:t xml:space="preserve">Nguyễn Thị Xuân Huỳnh, Nguyễn Thị Hạnh, Đào Thị Yến Linh, và cộng sự. Nghiên cứu thái độ của sinh viên điều dưỡng đối với nghiên cứu khoa học và các yếu tố liên quan. mô tả cắt ngang. </w:t>
      </w:r>
      <w:r w:rsidRPr="00F03C2A">
        <w:rPr>
          <w:i/>
        </w:rPr>
        <w:t>Tạp chí Y dược Cần Thơ</w:t>
      </w:r>
      <w:r w:rsidRPr="00F03C2A">
        <w:t xml:space="preserve">. 2022; SỐ 49:119-126. </w:t>
      </w:r>
    </w:p>
    <w:p w14:paraId="19395303" w14:textId="77777777" w:rsidR="00F03C2A" w:rsidRPr="00F03C2A" w:rsidRDefault="00F03C2A" w:rsidP="00F03C2A">
      <w:pPr>
        <w:pStyle w:val="EndNoteBibliography"/>
        <w:ind w:firstLine="0"/>
      </w:pPr>
      <w:r w:rsidRPr="00F03C2A">
        <w:t>11.</w:t>
      </w:r>
      <w:r w:rsidRPr="00F03C2A">
        <w:tab/>
        <w:t xml:space="preserve">Nguyễn Hà Phúc Tâm, Nguyễn Văn Pol, Võ Quang Trung. Thực hiện nghiên cứu khoa học của sinh viên ngành dược tại thành phố Hồ Chí Minh: Nghiên cứu thái độ và rào cản. </w:t>
      </w:r>
      <w:r w:rsidRPr="00F03C2A">
        <w:rPr>
          <w:i/>
        </w:rPr>
        <w:t>Tạp chí Y học Việt Nam</w:t>
      </w:r>
      <w:r w:rsidRPr="00F03C2A">
        <w:t xml:space="preserve">. 2023;531(1):182-187. </w:t>
      </w:r>
    </w:p>
    <w:p w14:paraId="5DFE2CDC" w14:textId="77777777" w:rsidR="00F03C2A" w:rsidRPr="00F03C2A" w:rsidRDefault="00F03C2A" w:rsidP="00F03C2A">
      <w:pPr>
        <w:pStyle w:val="EndNoteBibliography"/>
        <w:ind w:firstLine="0"/>
      </w:pPr>
      <w:r w:rsidRPr="00F03C2A">
        <w:t>12.</w:t>
      </w:r>
      <w:r w:rsidRPr="00F03C2A">
        <w:tab/>
        <w:t xml:space="preserve">Tumilara Busayo Amoo, Oluwatosin Gbadamosi. Nursing and Midwifery Students’ Attitudes Towards Research: A Descriptive Study. </w:t>
      </w:r>
      <w:r w:rsidRPr="00F03C2A">
        <w:rPr>
          <w:i/>
        </w:rPr>
        <w:t>Asian Journal of Nursing Education and Research</w:t>
      </w:r>
      <w:r w:rsidRPr="00F03C2A">
        <w:t>. 2021;11(03):375-380. doi:10.52711/2349-2996.2021.00090</w:t>
      </w:r>
    </w:p>
    <w:p w14:paraId="72BE6372" w14:textId="77777777" w:rsidR="00F03C2A" w:rsidRPr="00F03C2A" w:rsidRDefault="00F03C2A" w:rsidP="00F03C2A">
      <w:pPr>
        <w:pStyle w:val="EndNoteBibliography"/>
        <w:ind w:firstLine="0"/>
      </w:pPr>
      <w:r w:rsidRPr="00F03C2A">
        <w:t>13.</w:t>
      </w:r>
      <w:r w:rsidRPr="00F03C2A">
        <w:tab/>
        <w:t xml:space="preserve">Samia Saud Al Furaikh, Badriyah Erbaie Al Omairi, Thilagavathy Ganapathy. A cross-sectional survey on nursing students' attitude towards research. </w:t>
      </w:r>
      <w:r w:rsidRPr="00F03C2A">
        <w:rPr>
          <w:i/>
        </w:rPr>
        <w:t>Journal of Health Specialties</w:t>
      </w:r>
      <w:r w:rsidRPr="00F03C2A">
        <w:t>. 2017;5(4):185. doi:10.4103/jhs.JHS_36_17</w:t>
      </w:r>
    </w:p>
    <w:p w14:paraId="2BFB54F4" w14:textId="17101CC6" w:rsidR="00F03C2A" w:rsidRPr="00F03C2A" w:rsidRDefault="00F03C2A" w:rsidP="00F03C2A">
      <w:pPr>
        <w:pStyle w:val="EndNoteBibliography"/>
        <w:ind w:firstLine="0"/>
      </w:pPr>
      <w:r w:rsidRPr="00F03C2A">
        <w:t>14.</w:t>
      </w:r>
      <w:r w:rsidRPr="00F03C2A">
        <w:tab/>
        <w:t xml:space="preserve">International Council of Nurses. Nursing definitions. Updated 30/2020. Accessed 09/12/2023, </w:t>
      </w:r>
      <w:hyperlink r:id="rId20" w:history="1">
        <w:r w:rsidRPr="00F03C2A">
          <w:rPr>
            <w:rStyle w:val="Siuktni"/>
          </w:rPr>
          <w:t>https://www.icn.ch/resources/nursing-definitions</w:t>
        </w:r>
      </w:hyperlink>
    </w:p>
    <w:p w14:paraId="1075D566" w14:textId="23110824" w:rsidR="00F03C2A" w:rsidRPr="00F03C2A" w:rsidRDefault="00F03C2A" w:rsidP="00F03C2A">
      <w:pPr>
        <w:pStyle w:val="EndNoteBibliography"/>
        <w:ind w:firstLine="0"/>
      </w:pPr>
      <w:r w:rsidRPr="00F03C2A">
        <w:t>15.</w:t>
      </w:r>
      <w:r w:rsidRPr="00F03C2A">
        <w:tab/>
        <w:t xml:space="preserve">International Council of Nurses. Definition of a nurse (1987). </w:t>
      </w:r>
      <w:hyperlink r:id="rId21" w:history="1">
        <w:r w:rsidRPr="00F03C2A">
          <w:rPr>
            <w:rStyle w:val="Siuktni"/>
          </w:rPr>
          <w:t>https://www.icn.ch/nursing-policy/nursing-definitions</w:t>
        </w:r>
      </w:hyperlink>
    </w:p>
    <w:p w14:paraId="74F6958E" w14:textId="4BAED61E" w:rsidR="00F03C2A" w:rsidRPr="00F03C2A" w:rsidRDefault="00F03C2A" w:rsidP="00F03C2A">
      <w:pPr>
        <w:pStyle w:val="EndNoteBibliography"/>
        <w:ind w:firstLine="0"/>
      </w:pPr>
      <w:r w:rsidRPr="00F03C2A">
        <w:t>16.</w:t>
      </w:r>
      <w:r w:rsidRPr="00F03C2A">
        <w:tab/>
        <w:t xml:space="preserve">American Nurses Association. "What is Nursing?". 12/2023. </w:t>
      </w:r>
      <w:hyperlink r:id="rId22" w:history="1">
        <w:r w:rsidRPr="00F03C2A">
          <w:rPr>
            <w:rStyle w:val="Siuktni"/>
          </w:rPr>
          <w:t>https://www.nursingworld.org/practice-policy/workforce/what-is-nursing/</w:t>
        </w:r>
      </w:hyperlink>
    </w:p>
    <w:p w14:paraId="1729FD23" w14:textId="77777777" w:rsidR="00F03C2A" w:rsidRPr="00F03C2A" w:rsidRDefault="00F03C2A" w:rsidP="00F03C2A">
      <w:pPr>
        <w:pStyle w:val="EndNoteBibliography"/>
        <w:ind w:firstLine="0"/>
      </w:pPr>
      <w:r w:rsidRPr="00F03C2A">
        <w:lastRenderedPageBreak/>
        <w:t>17.</w:t>
      </w:r>
      <w:r w:rsidRPr="00F03C2A">
        <w:tab/>
        <w:t>Bộ Y tế. Thông tư số: 31/2021/TT-BYT về Quy định hoạt động điều dưỡng trong bệnh viện. 28/12/2021;</w:t>
      </w:r>
    </w:p>
    <w:p w14:paraId="05B04436" w14:textId="77777777" w:rsidR="00F03C2A" w:rsidRPr="00F03C2A" w:rsidRDefault="00F03C2A" w:rsidP="00F03C2A">
      <w:pPr>
        <w:pStyle w:val="EndNoteBibliography"/>
        <w:ind w:firstLine="0"/>
      </w:pPr>
      <w:r w:rsidRPr="00F03C2A">
        <w:t>18.</w:t>
      </w:r>
      <w:r w:rsidRPr="00F03C2A">
        <w:tab/>
        <w:t xml:space="preserve">Read Bain. An Attitude on Attitude Research. </w:t>
      </w:r>
      <w:r w:rsidRPr="00F03C2A">
        <w:rPr>
          <w:i/>
        </w:rPr>
        <w:t>American Journal of Sociology</w:t>
      </w:r>
      <w:r w:rsidRPr="00F03C2A">
        <w:t xml:space="preserve">. 1928;33(6):940-957. </w:t>
      </w:r>
    </w:p>
    <w:p w14:paraId="5E3F830B" w14:textId="77777777" w:rsidR="00F03C2A" w:rsidRPr="00F03C2A" w:rsidRDefault="00F03C2A" w:rsidP="00F03C2A">
      <w:pPr>
        <w:pStyle w:val="EndNoteBibliography"/>
        <w:ind w:firstLine="0"/>
      </w:pPr>
      <w:r w:rsidRPr="00F03C2A">
        <w:t>19.</w:t>
      </w:r>
      <w:r w:rsidRPr="00F03C2A">
        <w:tab/>
        <w:t xml:space="preserve">Hoàng Phê. </w:t>
      </w:r>
      <w:r w:rsidRPr="00F03C2A">
        <w:rPr>
          <w:i/>
        </w:rPr>
        <w:t>Từ điển Tiếng Việt</w:t>
      </w:r>
      <w:r w:rsidRPr="00F03C2A">
        <w:t>. Trung tâm Từ điển học. NXB Đà Nẵng; 2011.</w:t>
      </w:r>
    </w:p>
    <w:p w14:paraId="3924874A" w14:textId="77777777" w:rsidR="00F03C2A" w:rsidRPr="00F03C2A" w:rsidRDefault="00F03C2A" w:rsidP="00F03C2A">
      <w:pPr>
        <w:pStyle w:val="EndNoteBibliography"/>
        <w:ind w:firstLine="0"/>
      </w:pPr>
      <w:r w:rsidRPr="00F03C2A">
        <w:t>20.</w:t>
      </w:r>
      <w:r w:rsidRPr="00F03C2A">
        <w:tab/>
        <w:t xml:space="preserve">NXB Ngoại văn. </w:t>
      </w:r>
      <w:r w:rsidRPr="00F03C2A">
        <w:rPr>
          <w:i/>
        </w:rPr>
        <w:t>Từ điển Anh - Việt</w:t>
      </w:r>
      <w:r w:rsidRPr="00F03C2A">
        <w:t>. NXB Ngoại văn; 2010.</w:t>
      </w:r>
    </w:p>
    <w:p w14:paraId="2C43FDF3" w14:textId="77777777" w:rsidR="00F03C2A" w:rsidRPr="00F03C2A" w:rsidRDefault="00F03C2A" w:rsidP="00F03C2A">
      <w:pPr>
        <w:pStyle w:val="EndNoteBibliography"/>
        <w:ind w:firstLine="0"/>
      </w:pPr>
      <w:r w:rsidRPr="00F03C2A">
        <w:t>21.</w:t>
      </w:r>
      <w:r w:rsidRPr="00F03C2A">
        <w:tab/>
        <w:t xml:space="preserve">Mel Reed, Bev Lloyd. Health Psychology and Theories. In: behaviour ToP, ed. </w:t>
      </w:r>
      <w:r w:rsidRPr="00F03C2A">
        <w:rPr>
          <w:i/>
        </w:rPr>
        <w:t>Health Psychology</w:t>
      </w:r>
      <w:r w:rsidRPr="00F03C2A">
        <w:t xml:space="preserve">. 2018:43. </w:t>
      </w:r>
      <w:r w:rsidRPr="00F03C2A">
        <w:rPr>
          <w:i/>
        </w:rPr>
        <w:t>Health Psychology and Theories</w:t>
      </w:r>
      <w:r w:rsidRPr="00F03C2A">
        <w:t>.</w:t>
      </w:r>
    </w:p>
    <w:p w14:paraId="5E6B896D" w14:textId="77777777" w:rsidR="00F03C2A" w:rsidRPr="00F03C2A" w:rsidRDefault="00F03C2A" w:rsidP="00F03C2A">
      <w:pPr>
        <w:pStyle w:val="EndNoteBibliography"/>
        <w:ind w:firstLine="0"/>
      </w:pPr>
      <w:r w:rsidRPr="00F03C2A">
        <w:t>22.</w:t>
      </w:r>
      <w:r w:rsidRPr="00F03C2A">
        <w:tab/>
        <w:t xml:space="preserve">Lang Chen, Se Ri Bae, Christian Battista, và cộng sự. Positive Attitude Toward Math Supports Early Academic Success: Behavioral Evidence and Neurocognitive Mechanisms. </w:t>
      </w:r>
      <w:r w:rsidRPr="00F03C2A">
        <w:rPr>
          <w:i/>
        </w:rPr>
        <w:t>Psychol Sci</w:t>
      </w:r>
      <w:r w:rsidRPr="00F03C2A">
        <w:t>. Mar 2018;29(3):390-402. doi:10.1177/0956797617735528</w:t>
      </w:r>
    </w:p>
    <w:p w14:paraId="09A6A2F2" w14:textId="77777777" w:rsidR="00F03C2A" w:rsidRPr="00F03C2A" w:rsidRDefault="00F03C2A" w:rsidP="00F03C2A">
      <w:pPr>
        <w:pStyle w:val="EndNoteBibliography"/>
        <w:ind w:firstLine="0"/>
      </w:pPr>
      <w:r w:rsidRPr="00F03C2A">
        <w:t>23.</w:t>
      </w:r>
      <w:r w:rsidRPr="00F03C2A">
        <w:tab/>
        <w:t>Quốc hội. Luật số: 29/2013/QH13 của Quốc hội về Khoa học và Công nghệ, Hà Nội. 2013;</w:t>
      </w:r>
    </w:p>
    <w:p w14:paraId="393AECC6" w14:textId="77777777" w:rsidR="00F03C2A" w:rsidRPr="00F03C2A" w:rsidRDefault="00F03C2A" w:rsidP="00F03C2A">
      <w:pPr>
        <w:pStyle w:val="EndNoteBibliography"/>
        <w:ind w:firstLine="0"/>
      </w:pPr>
      <w:r w:rsidRPr="00F03C2A">
        <w:t>24.</w:t>
      </w:r>
      <w:r w:rsidRPr="00F03C2A">
        <w:tab/>
        <w:t>Văn phòng Quốc hội. Luật số: 04/VBHN-VPQH  về Khoa học và Công nghệ, Hà Nội. 2018;</w:t>
      </w:r>
    </w:p>
    <w:p w14:paraId="48B007EE" w14:textId="77777777" w:rsidR="00F03C2A" w:rsidRPr="00F03C2A" w:rsidRDefault="00F03C2A" w:rsidP="00F03C2A">
      <w:pPr>
        <w:pStyle w:val="EndNoteBibliography"/>
        <w:ind w:firstLine="0"/>
      </w:pPr>
      <w:r w:rsidRPr="00F03C2A">
        <w:t>25.</w:t>
      </w:r>
      <w:r w:rsidRPr="00F03C2A">
        <w:tab/>
        <w:t xml:space="preserve">Pierre Auger. Tendances actualles de la recherche scientifique. </w:t>
      </w:r>
      <w:r w:rsidRPr="00F03C2A">
        <w:rPr>
          <w:i/>
        </w:rPr>
        <w:t>UNESCO, Paris</w:t>
      </w:r>
      <w:r w:rsidRPr="00F03C2A">
        <w:t>. 1961;</w:t>
      </w:r>
    </w:p>
    <w:p w14:paraId="6D244C00" w14:textId="77777777" w:rsidR="00F03C2A" w:rsidRPr="00F03C2A" w:rsidRDefault="00F03C2A" w:rsidP="00F03C2A">
      <w:pPr>
        <w:pStyle w:val="EndNoteBibliography"/>
        <w:ind w:firstLine="0"/>
      </w:pPr>
      <w:r w:rsidRPr="00F03C2A">
        <w:t>26.</w:t>
      </w:r>
      <w:r w:rsidRPr="00F03C2A">
        <w:tab/>
        <w:t xml:space="preserve">Hội đồng quốc gia chỉ đạo biên soạn. </w:t>
      </w:r>
      <w:r w:rsidRPr="00F03C2A">
        <w:rPr>
          <w:i/>
        </w:rPr>
        <w:t xml:space="preserve">Từ điển Bách khoa Việt Nam </w:t>
      </w:r>
      <w:r w:rsidRPr="00F03C2A">
        <w:t>vol 1. 1995.</w:t>
      </w:r>
    </w:p>
    <w:p w14:paraId="31CC8E8B" w14:textId="77777777" w:rsidR="00F03C2A" w:rsidRPr="00F03C2A" w:rsidRDefault="00F03C2A" w:rsidP="00F03C2A">
      <w:pPr>
        <w:pStyle w:val="EndNoteBibliography"/>
        <w:ind w:firstLine="0"/>
      </w:pPr>
      <w:r w:rsidRPr="00F03C2A">
        <w:t>27.</w:t>
      </w:r>
      <w:r w:rsidRPr="00F03C2A">
        <w:tab/>
        <w:t xml:space="preserve">Ceyda Özhan Çaparlar AD. What is Scientific Research and How Can it be Done? </w:t>
      </w:r>
      <w:r w:rsidRPr="00F03C2A">
        <w:rPr>
          <w:i/>
        </w:rPr>
        <w:t>Turk J Anaesthesiol Reanim</w:t>
      </w:r>
      <w:r w:rsidRPr="00F03C2A">
        <w:t>. Aug 2016;44(4):212-218. doi:10.5152/TJAR.2016.34711</w:t>
      </w:r>
    </w:p>
    <w:p w14:paraId="02DB541D" w14:textId="77777777" w:rsidR="00F03C2A" w:rsidRPr="00F03C2A" w:rsidRDefault="00F03C2A" w:rsidP="00F03C2A">
      <w:pPr>
        <w:pStyle w:val="EndNoteBibliography"/>
        <w:ind w:firstLine="0"/>
      </w:pPr>
      <w:r w:rsidRPr="00F03C2A">
        <w:t>28.</w:t>
      </w:r>
      <w:r w:rsidRPr="00F03C2A">
        <w:tab/>
        <w:t>Bộ Khoa học và Công nghệ. Quyết định số 12/2008/QĐ-BGD&amp;DT về việc ban hành một số bảng phân loại thống kê khoa học và công nghệ, Hà Nội. 2008;</w:t>
      </w:r>
    </w:p>
    <w:p w14:paraId="0A86CCAC" w14:textId="77777777" w:rsidR="00F03C2A" w:rsidRPr="00F03C2A" w:rsidRDefault="00F03C2A" w:rsidP="00F03C2A">
      <w:pPr>
        <w:pStyle w:val="EndNoteBibliography"/>
        <w:ind w:firstLine="0"/>
      </w:pPr>
      <w:r w:rsidRPr="00F03C2A">
        <w:t>29.</w:t>
      </w:r>
      <w:r w:rsidRPr="00F03C2A">
        <w:tab/>
        <w:t xml:space="preserve">Vũ Cao Đàm. Phương pháp luận nghiên cứu khoa học. </w:t>
      </w:r>
      <w:r w:rsidRPr="00F03C2A">
        <w:rPr>
          <w:i/>
        </w:rPr>
        <w:t>NXB Đại học Sư phạm Hà Nội</w:t>
      </w:r>
      <w:r w:rsidRPr="00F03C2A">
        <w:t>. 2010;</w:t>
      </w:r>
    </w:p>
    <w:p w14:paraId="2968DD7E" w14:textId="77777777" w:rsidR="00F03C2A" w:rsidRPr="00F03C2A" w:rsidRDefault="00F03C2A" w:rsidP="00F03C2A">
      <w:pPr>
        <w:pStyle w:val="EndNoteBibliography"/>
        <w:ind w:firstLine="0"/>
      </w:pPr>
      <w:r w:rsidRPr="00F03C2A">
        <w:t>30.</w:t>
      </w:r>
      <w:r w:rsidRPr="00F03C2A">
        <w:tab/>
        <w:t xml:space="preserve">Donald Ary, Lucy Cheser Jacobs, Chris Sorensen, Asghar Razavieh. </w:t>
      </w:r>
      <w:r w:rsidRPr="00F03C2A">
        <w:rPr>
          <w:i/>
        </w:rPr>
        <w:t>Introduction to Research in Education</w:t>
      </w:r>
      <w:r w:rsidRPr="00F03C2A">
        <w:t>. 8th ed. 2010.</w:t>
      </w:r>
    </w:p>
    <w:p w14:paraId="1F600BF1" w14:textId="77777777" w:rsidR="00F03C2A" w:rsidRPr="00F03C2A" w:rsidRDefault="00F03C2A" w:rsidP="00F03C2A">
      <w:pPr>
        <w:pStyle w:val="EndNoteBibliography"/>
        <w:ind w:firstLine="0"/>
      </w:pPr>
      <w:r w:rsidRPr="00F03C2A">
        <w:t>31.</w:t>
      </w:r>
      <w:r w:rsidRPr="00F03C2A">
        <w:tab/>
        <w:t xml:space="preserve">Halabi Jehad O., Hamdan-Mansour Ayman. Attitudes of Jordanian nursing students towards nursing research. </w:t>
      </w:r>
      <w:r w:rsidRPr="00F03C2A">
        <w:rPr>
          <w:i/>
        </w:rPr>
        <w:t>Journal of Research in Nursing</w:t>
      </w:r>
      <w:r w:rsidRPr="00F03C2A">
        <w:t>. 2010;17(4):363-373. doi:10.1177/1744987110379782</w:t>
      </w:r>
    </w:p>
    <w:p w14:paraId="1C56144A" w14:textId="77777777" w:rsidR="00F03C2A" w:rsidRPr="00F03C2A" w:rsidRDefault="00F03C2A" w:rsidP="00F03C2A">
      <w:pPr>
        <w:pStyle w:val="EndNoteBibliography"/>
        <w:ind w:firstLine="0"/>
      </w:pPr>
      <w:r w:rsidRPr="00F03C2A">
        <w:t>32.</w:t>
      </w:r>
      <w:r w:rsidRPr="00F03C2A">
        <w:tab/>
        <w:t xml:space="preserve">Hussain Tariq, Akhter Mumtaz, Abid Nisar, Sabir Sidra. A Study on Attitude towards Research among Technology Education Students in Pakistan. </w:t>
      </w:r>
      <w:r w:rsidRPr="00F03C2A">
        <w:rPr>
          <w:i/>
        </w:rPr>
        <w:t>Bulletin of Education and Research</w:t>
      </w:r>
      <w:r w:rsidRPr="00F03C2A">
        <w:t xml:space="preserve">. 2016;38(2):113-122. </w:t>
      </w:r>
    </w:p>
    <w:p w14:paraId="34C99D70" w14:textId="261BB184" w:rsidR="00F03C2A" w:rsidRPr="00F03C2A" w:rsidRDefault="00F03C2A" w:rsidP="00F03C2A">
      <w:pPr>
        <w:pStyle w:val="EndNoteBibliography"/>
        <w:ind w:firstLine="0"/>
      </w:pPr>
      <w:r w:rsidRPr="00F03C2A">
        <w:t>33.</w:t>
      </w:r>
      <w:r w:rsidRPr="00F03C2A">
        <w:tab/>
        <w:t xml:space="preserve">Trường Đại học Y khoa Phạm Ngọc Thạch. Trường Đại học Y khoa Phạm Ngọc Thạch. Accessed 10/12, 2023. </w:t>
      </w:r>
      <w:hyperlink r:id="rId23" w:history="1">
        <w:r w:rsidRPr="00F03C2A">
          <w:rPr>
            <w:rStyle w:val="Siuktni"/>
          </w:rPr>
          <w:t>https://www.pnt.edu.vn/</w:t>
        </w:r>
      </w:hyperlink>
      <w:r w:rsidRPr="00F03C2A">
        <w:t xml:space="preserve"> </w:t>
      </w:r>
    </w:p>
    <w:p w14:paraId="648BEBE5" w14:textId="77777777" w:rsidR="00F03C2A" w:rsidRPr="00F03C2A" w:rsidRDefault="00F03C2A" w:rsidP="00F03C2A">
      <w:pPr>
        <w:pStyle w:val="EndNoteBibliography"/>
        <w:ind w:firstLine="0"/>
      </w:pPr>
      <w:r w:rsidRPr="00F03C2A">
        <w:t>34.</w:t>
      </w:r>
      <w:r w:rsidRPr="00F03C2A">
        <w:tab/>
        <w:t>Nghị định số 99/2014/NĐ-CP của Chính phủ: Quy định việc đầu tư phát triển tiềm lực và khuyến khích hoạt động khoa học và công nghệ trong các cơ sở giáo dục đại học (Chính phủ) (25/10/2014).</w:t>
      </w:r>
    </w:p>
    <w:p w14:paraId="4CA76B44" w14:textId="77777777" w:rsidR="00F03C2A" w:rsidRPr="00F03C2A" w:rsidRDefault="00F03C2A" w:rsidP="00F03C2A">
      <w:pPr>
        <w:pStyle w:val="EndNoteBibliography"/>
        <w:ind w:firstLine="0"/>
      </w:pPr>
      <w:r w:rsidRPr="00F03C2A">
        <w:t>35.</w:t>
      </w:r>
      <w:r w:rsidRPr="00F03C2A">
        <w:tab/>
        <w:t>Trường Đại học Y khoa Phạm Ngọc Thạch. Quyết định số 4539/QĐ-ĐHYKPNT về việc ban hành Quy định Khóa luận Tốt Nghiệp đại học hệ chính quy theo học chế tín chỉ từ năm học 2020-2021 2020;</w:t>
      </w:r>
    </w:p>
    <w:p w14:paraId="7AA25FDB" w14:textId="01B24C1C" w:rsidR="00F03C2A" w:rsidRPr="00F03C2A" w:rsidRDefault="00F03C2A" w:rsidP="00F03C2A">
      <w:pPr>
        <w:pStyle w:val="EndNoteBibliography"/>
        <w:ind w:firstLine="0"/>
      </w:pPr>
      <w:r w:rsidRPr="00F03C2A">
        <w:t>36.</w:t>
      </w:r>
      <w:r w:rsidRPr="00F03C2A">
        <w:tab/>
        <w:t xml:space="preserve">Khoa Điều Dưỡng – Kỹ Thuật Y Học. Nghiên cứu. Accessed 10/12, 2023. </w:t>
      </w:r>
      <w:hyperlink r:id="rId24" w:history="1">
        <w:r w:rsidRPr="00F03C2A">
          <w:rPr>
            <w:rStyle w:val="Siuktni"/>
          </w:rPr>
          <w:t>https://kddktyh.pnt.edu.vn/vi/chuyen-muc/nghien-cuu/</w:t>
        </w:r>
      </w:hyperlink>
      <w:r w:rsidRPr="00F03C2A">
        <w:t xml:space="preserve"> </w:t>
      </w:r>
    </w:p>
    <w:p w14:paraId="537742F2" w14:textId="77777777" w:rsidR="00F03C2A" w:rsidRPr="00F03C2A" w:rsidRDefault="00F03C2A" w:rsidP="00F03C2A">
      <w:pPr>
        <w:pStyle w:val="EndNoteBibliography"/>
        <w:ind w:firstLine="0"/>
      </w:pPr>
      <w:r w:rsidRPr="00F03C2A">
        <w:t>37.</w:t>
      </w:r>
      <w:r w:rsidRPr="00F03C2A">
        <w:tab/>
        <w:t xml:space="preserve">Trường Đại học Y khoa Phạm Ngọc Thạch. </w:t>
      </w:r>
      <w:r w:rsidRPr="00F03C2A">
        <w:rPr>
          <w:i/>
        </w:rPr>
        <w:t>Sổ tay cố vấn học tập</w:t>
      </w:r>
      <w:r w:rsidRPr="00F03C2A">
        <w:t>. 2022.</w:t>
      </w:r>
    </w:p>
    <w:p w14:paraId="51EFFE4F" w14:textId="792D9692" w:rsidR="00F03C2A" w:rsidRPr="00F03C2A" w:rsidRDefault="00F03C2A" w:rsidP="00F03C2A">
      <w:pPr>
        <w:pStyle w:val="EndNoteBibliography"/>
        <w:ind w:firstLine="0"/>
      </w:pPr>
      <w:r w:rsidRPr="00F03C2A">
        <w:t>38.</w:t>
      </w:r>
      <w:r w:rsidRPr="00F03C2A">
        <w:tab/>
        <w:t xml:space="preserve">Học KĐDKTY. Giới thiệu </w:t>
      </w:r>
      <w:hyperlink r:id="rId25" w:history="1">
        <w:r w:rsidRPr="00F03C2A">
          <w:rPr>
            <w:rStyle w:val="Siuktni"/>
          </w:rPr>
          <w:t>https://kddktyh.pnt.edu.vn/vi/gioi-thieu/</w:t>
        </w:r>
      </w:hyperlink>
      <w:r w:rsidRPr="00F03C2A">
        <w:t xml:space="preserve"> </w:t>
      </w:r>
    </w:p>
    <w:p w14:paraId="245E9019" w14:textId="77777777" w:rsidR="00F03C2A" w:rsidRPr="00F03C2A" w:rsidRDefault="00F03C2A" w:rsidP="00F03C2A">
      <w:pPr>
        <w:pStyle w:val="EndNoteBibliography"/>
        <w:ind w:firstLine="0"/>
      </w:pPr>
      <w:r w:rsidRPr="00F03C2A">
        <w:lastRenderedPageBreak/>
        <w:t>39.</w:t>
      </w:r>
      <w:r w:rsidRPr="00F03C2A">
        <w:tab/>
        <w:t>Papanastasiou EC. Actor structure of the “attitudes toward research scale”. 2017;doi:10.1037/t64085-000</w:t>
      </w:r>
    </w:p>
    <w:p w14:paraId="2D469649" w14:textId="7EFBFE7A" w:rsidR="0033715F" w:rsidRPr="000A4E5F" w:rsidRDefault="000918EA" w:rsidP="009E52E3">
      <w:pPr>
        <w:rPr>
          <w:rFonts w:cs="Times New Roman"/>
          <w:szCs w:val="26"/>
        </w:rPr>
        <w:sectPr w:rsidR="0033715F" w:rsidRPr="000A4E5F" w:rsidSect="00DB294A">
          <w:headerReference w:type="default" r:id="rId26"/>
          <w:footerReference w:type="default" r:id="rId27"/>
          <w:headerReference w:type="first" r:id="rId28"/>
          <w:pgSz w:w="11906" w:h="16838" w:code="9"/>
          <w:pgMar w:top="1418" w:right="1134" w:bottom="1418" w:left="1985" w:header="720" w:footer="720" w:gutter="0"/>
          <w:pgNumType w:start="1"/>
          <w:cols w:space="720"/>
          <w:titlePg/>
          <w:docGrid w:linePitch="360"/>
        </w:sectPr>
      </w:pPr>
      <w:r w:rsidRPr="00703802">
        <w:rPr>
          <w:rFonts w:cs="Times New Roman"/>
          <w:szCs w:val="26"/>
        </w:rPr>
        <w:fldChar w:fldCharType="end"/>
      </w:r>
    </w:p>
    <w:p w14:paraId="74B979B9" w14:textId="63902E21" w:rsidR="0030322D" w:rsidRPr="0092344F" w:rsidRDefault="0030322D" w:rsidP="008B57F5">
      <w:pPr>
        <w:pStyle w:val="u1"/>
      </w:pPr>
      <w:bookmarkStart w:id="75" w:name="_Toc156588419"/>
      <w:r w:rsidRPr="0092344F">
        <w:lastRenderedPageBreak/>
        <w:t>PHỤ LỤC</w:t>
      </w:r>
      <w:bookmarkEnd w:id="75"/>
      <w:r w:rsidRPr="0092344F">
        <w:t xml:space="preserve"> </w:t>
      </w:r>
    </w:p>
    <w:p w14:paraId="3A0B5324" w14:textId="42D02B1F" w:rsidR="00B169F1" w:rsidRPr="00B65199" w:rsidRDefault="0028026B" w:rsidP="00FB32B8">
      <w:pPr>
        <w:pStyle w:val="u2"/>
        <w:numPr>
          <w:ilvl w:val="0"/>
          <w:numId w:val="0"/>
        </w:numPr>
        <w:ind w:left="360"/>
      </w:pPr>
      <w:bookmarkStart w:id="76" w:name="_Toc156588420"/>
      <w:r w:rsidRPr="00027D6B">
        <w:t>PHỤ LỤC 1:</w:t>
      </w:r>
      <w:r w:rsidR="00B169F1" w:rsidRPr="00027D6B">
        <w:t xml:space="preserve"> </w:t>
      </w:r>
      <w:r w:rsidR="00B169F1" w:rsidRPr="00DF70D7">
        <w:t>THƯ ĐỒNG Ý CHO PHÉP SỬ DỤNG BỘ CÂU HỎI</w:t>
      </w:r>
      <w:bookmarkEnd w:id="76"/>
    </w:p>
    <w:p w14:paraId="5F817025" w14:textId="77777777" w:rsidR="00B169F1" w:rsidRPr="00DF70D7" w:rsidRDefault="00B169F1" w:rsidP="00D3453E"/>
    <w:p w14:paraId="488B1787" w14:textId="3EF4436C" w:rsidR="00B169F1" w:rsidRPr="00B169F1" w:rsidRDefault="00B169F1" w:rsidP="00D3453E">
      <w:pPr>
        <w:rPr>
          <w:rFonts w:cs="Times New Roman"/>
          <w:szCs w:val="26"/>
        </w:rPr>
        <w:sectPr w:rsidR="00B169F1" w:rsidRPr="00B169F1" w:rsidSect="00DB294A">
          <w:pgSz w:w="11906" w:h="16838" w:code="9"/>
          <w:pgMar w:top="1418" w:right="1134" w:bottom="1418" w:left="1985" w:header="720" w:footer="720" w:gutter="0"/>
          <w:pgNumType w:start="1"/>
          <w:cols w:space="720"/>
          <w:titlePg/>
          <w:docGrid w:linePitch="360"/>
        </w:sectPr>
      </w:pPr>
      <w:r w:rsidRPr="0092344F">
        <w:rPr>
          <w:rFonts w:cs="Times New Roman"/>
          <w:noProof/>
          <w:szCs w:val="26"/>
        </w:rPr>
        <w:drawing>
          <wp:inline distT="0" distB="0" distL="0" distR="0" wp14:anchorId="2AF6BE52" wp14:editId="56F0249B">
            <wp:extent cx="5238750" cy="5123815"/>
            <wp:effectExtent l="0" t="0" r="0" b="635"/>
            <wp:docPr id="83284536" name="Hình ảnh 83284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6809" cy="5131697"/>
                    </a:xfrm>
                    <a:prstGeom prst="rect">
                      <a:avLst/>
                    </a:prstGeom>
                  </pic:spPr>
                </pic:pic>
              </a:graphicData>
            </a:graphic>
          </wp:inline>
        </w:drawing>
      </w:r>
    </w:p>
    <w:p w14:paraId="44003327" w14:textId="77777777" w:rsidR="00B169F1" w:rsidRPr="00DF70D7" w:rsidRDefault="0028026B" w:rsidP="00FB32B8">
      <w:pPr>
        <w:pStyle w:val="u2"/>
        <w:numPr>
          <w:ilvl w:val="0"/>
          <w:numId w:val="0"/>
        </w:numPr>
        <w:ind w:left="360"/>
        <w:jc w:val="center"/>
      </w:pPr>
      <w:bookmarkStart w:id="77" w:name="_Toc156588421"/>
      <w:r w:rsidRPr="00027D6B">
        <w:lastRenderedPageBreak/>
        <w:t>PHỤ LỤC 2:</w:t>
      </w:r>
      <w:r w:rsidRPr="00DF70D7">
        <w:t xml:space="preserve"> </w:t>
      </w:r>
      <w:r w:rsidR="00B169F1" w:rsidRPr="00DF70D7">
        <w:t>BẢNG CÂU HỎI NGHIÊN CỨU</w:t>
      </w:r>
      <w:bookmarkEnd w:id="77"/>
    </w:p>
    <w:p w14:paraId="56B728D3" w14:textId="77777777" w:rsidR="00B169F1" w:rsidRPr="0092344F" w:rsidRDefault="00B169F1" w:rsidP="00D3453E">
      <w:pPr>
        <w:rPr>
          <w:rFonts w:cs="Times New Roman"/>
          <w:i/>
          <w:iCs/>
          <w:szCs w:val="26"/>
        </w:rPr>
      </w:pPr>
      <w:r w:rsidRPr="0092344F">
        <w:rPr>
          <w:rFonts w:cs="Times New Roman"/>
          <w:i/>
          <w:iCs/>
          <w:szCs w:val="26"/>
        </w:rPr>
        <w:t>Trước khi bắt đầu, bạn vui lòng đọc kỹ các câu hỏi và các phương án trả lời dưới đây chọn vào (các) đáp án mà bạn cho là phù hợp.</w:t>
      </w:r>
    </w:p>
    <w:p w14:paraId="4BA60656" w14:textId="77777777" w:rsidR="00B169F1" w:rsidRPr="0092344F" w:rsidRDefault="00B169F1" w:rsidP="00D3453E">
      <w:pPr>
        <w:rPr>
          <w:rFonts w:cs="Times New Roman"/>
          <w:i/>
          <w:iCs/>
          <w:szCs w:val="26"/>
        </w:rPr>
      </w:pPr>
      <w:r w:rsidRPr="0092344F">
        <w:rPr>
          <w:rFonts w:cs="Times New Roman"/>
          <w:i/>
          <w:iCs/>
          <w:szCs w:val="26"/>
        </w:rPr>
        <w:t>Một số câu hỏi sẽ có nhiều hơn 1 phương án trả lời và một số câu hỏi sẽ có bước chuyển. Bạn hãy lưu ý các câu hỏi này nhé!</w:t>
      </w:r>
    </w:p>
    <w:p w14:paraId="3B4DE95C" w14:textId="77777777" w:rsidR="00B169F1" w:rsidRPr="0092344F" w:rsidRDefault="00B169F1" w:rsidP="00D3453E">
      <w:pPr>
        <w:ind w:left="720"/>
        <w:rPr>
          <w:rFonts w:cs="Times New Roman"/>
          <w:b/>
          <w:bCs/>
          <w:szCs w:val="26"/>
          <w:u w:val="single"/>
        </w:rPr>
      </w:pPr>
      <w:r w:rsidRPr="0092344F">
        <w:rPr>
          <w:rFonts w:cs="Times New Roman"/>
          <w:b/>
          <w:bCs/>
          <w:szCs w:val="26"/>
          <w:u w:val="single"/>
        </w:rPr>
        <w:t>Phần A: THÔNG TIN CÁ NHÂN</w:t>
      </w:r>
    </w:p>
    <w:p w14:paraId="36FE3947" w14:textId="77777777" w:rsidR="00B169F1" w:rsidRPr="00FF19B1" w:rsidRDefault="00B169F1" w:rsidP="00D3453E">
      <w:pPr>
        <w:rPr>
          <w:rFonts w:cs="Times New Roman"/>
          <w:i/>
          <w:iCs/>
          <w:szCs w:val="26"/>
        </w:rPr>
      </w:pPr>
      <w:r w:rsidRPr="00FF19B1">
        <w:rPr>
          <w:rFonts w:cs="Times New Roman"/>
          <w:i/>
          <w:iCs/>
          <w:szCs w:val="26"/>
        </w:rPr>
        <w:t>Xin hãy điền vào chỗ trống hoặc khoanh tròn số tương ứng với nội dung mà bạn chọn</w:t>
      </w:r>
      <w:r>
        <w:rPr>
          <w:rFonts w:cs="Times New Roman"/>
          <w:i/>
          <w:iCs/>
          <w:szCs w:val="26"/>
        </w:rPr>
        <w:t>.</w:t>
      </w:r>
    </w:p>
    <w:tbl>
      <w:tblPr>
        <w:tblStyle w:val="LiBang"/>
        <w:tblW w:w="0" w:type="auto"/>
        <w:tblInd w:w="-5" w:type="dxa"/>
        <w:tblLook w:val="04A0" w:firstRow="1" w:lastRow="0" w:firstColumn="1" w:lastColumn="0" w:noHBand="0" w:noVBand="1"/>
      </w:tblPr>
      <w:tblGrid>
        <w:gridCol w:w="1283"/>
        <w:gridCol w:w="3565"/>
        <w:gridCol w:w="3934"/>
      </w:tblGrid>
      <w:tr w:rsidR="00B169F1" w:rsidRPr="0092344F" w14:paraId="1938009A" w14:textId="77777777" w:rsidTr="005211D8">
        <w:tc>
          <w:tcPr>
            <w:tcW w:w="563" w:type="dxa"/>
            <w:shd w:val="clear" w:color="auto" w:fill="C5E0B3" w:themeFill="accent6" w:themeFillTint="66"/>
          </w:tcPr>
          <w:p w14:paraId="51E81DE0" w14:textId="77777777" w:rsidR="00B169F1" w:rsidRPr="0092344F" w:rsidRDefault="00B169F1" w:rsidP="00D3453E">
            <w:pPr>
              <w:rPr>
                <w:rFonts w:cs="Times New Roman"/>
                <w:b/>
                <w:bCs/>
                <w:szCs w:val="26"/>
              </w:rPr>
            </w:pPr>
            <w:r w:rsidRPr="0092344F">
              <w:rPr>
                <w:rFonts w:cs="Times New Roman"/>
                <w:b/>
                <w:bCs/>
                <w:szCs w:val="26"/>
              </w:rPr>
              <w:t>TT</w:t>
            </w:r>
          </w:p>
        </w:tc>
        <w:tc>
          <w:tcPr>
            <w:tcW w:w="3990" w:type="dxa"/>
            <w:shd w:val="clear" w:color="auto" w:fill="C5E0B3" w:themeFill="accent6" w:themeFillTint="66"/>
          </w:tcPr>
          <w:p w14:paraId="50CF0659" w14:textId="77777777" w:rsidR="00B169F1" w:rsidRPr="0092344F" w:rsidRDefault="00B169F1" w:rsidP="00D3453E">
            <w:pPr>
              <w:rPr>
                <w:rFonts w:cs="Times New Roman"/>
                <w:b/>
                <w:bCs/>
                <w:szCs w:val="26"/>
              </w:rPr>
            </w:pPr>
            <w:r w:rsidRPr="0092344F">
              <w:rPr>
                <w:rFonts w:cs="Times New Roman"/>
                <w:b/>
                <w:bCs/>
                <w:szCs w:val="26"/>
              </w:rPr>
              <w:t>Câu hỏi</w:t>
            </w:r>
          </w:p>
        </w:tc>
        <w:tc>
          <w:tcPr>
            <w:tcW w:w="4229" w:type="dxa"/>
            <w:shd w:val="clear" w:color="auto" w:fill="C5E0B3" w:themeFill="accent6" w:themeFillTint="66"/>
          </w:tcPr>
          <w:p w14:paraId="3133545B" w14:textId="77777777" w:rsidR="00B169F1" w:rsidRPr="0092344F" w:rsidRDefault="00B169F1" w:rsidP="00D3453E">
            <w:pPr>
              <w:rPr>
                <w:rFonts w:cs="Times New Roman"/>
                <w:b/>
                <w:bCs/>
                <w:szCs w:val="26"/>
              </w:rPr>
            </w:pPr>
            <w:r w:rsidRPr="0092344F">
              <w:rPr>
                <w:rFonts w:cs="Times New Roman"/>
                <w:b/>
                <w:bCs/>
                <w:szCs w:val="26"/>
              </w:rPr>
              <w:t>Trả lời</w:t>
            </w:r>
          </w:p>
        </w:tc>
      </w:tr>
      <w:tr w:rsidR="00B169F1" w:rsidRPr="0092344F" w14:paraId="44A636FF" w14:textId="77777777" w:rsidTr="005211D8">
        <w:tc>
          <w:tcPr>
            <w:tcW w:w="563" w:type="dxa"/>
          </w:tcPr>
          <w:p w14:paraId="147BC9BF" w14:textId="77777777" w:rsidR="00B169F1" w:rsidRPr="00027D6B" w:rsidRDefault="00B169F1" w:rsidP="00D3453E">
            <w:pPr>
              <w:rPr>
                <w:rFonts w:cs="Times New Roman"/>
                <w:b/>
                <w:bCs/>
                <w:szCs w:val="26"/>
              </w:rPr>
            </w:pPr>
            <w:r w:rsidRPr="00027D6B">
              <w:rPr>
                <w:rFonts w:cs="Times New Roman"/>
                <w:b/>
                <w:bCs/>
                <w:szCs w:val="26"/>
              </w:rPr>
              <w:t>A1</w:t>
            </w:r>
          </w:p>
        </w:tc>
        <w:tc>
          <w:tcPr>
            <w:tcW w:w="3990" w:type="dxa"/>
          </w:tcPr>
          <w:p w14:paraId="6BF767E5" w14:textId="77777777" w:rsidR="00B169F1" w:rsidRPr="0092344F" w:rsidRDefault="00B169F1" w:rsidP="00D3453E">
            <w:pPr>
              <w:rPr>
                <w:rFonts w:cs="Times New Roman"/>
                <w:szCs w:val="26"/>
              </w:rPr>
            </w:pPr>
            <w:r w:rsidRPr="0092344F">
              <w:rPr>
                <w:rFonts w:cs="Times New Roman"/>
                <w:szCs w:val="26"/>
              </w:rPr>
              <w:t>Năm sinh?</w:t>
            </w:r>
          </w:p>
        </w:tc>
        <w:tc>
          <w:tcPr>
            <w:tcW w:w="4229" w:type="dxa"/>
          </w:tcPr>
          <w:p w14:paraId="0D59AF49" w14:textId="3BE63BDC" w:rsidR="00B169F1" w:rsidRPr="0092344F" w:rsidRDefault="00736C6B" w:rsidP="00D3453E">
            <w:pPr>
              <w:rPr>
                <w:rFonts w:cs="Times New Roman"/>
                <w:szCs w:val="26"/>
              </w:rPr>
            </w:pPr>
            <w:r>
              <w:rPr>
                <w:rFonts w:cs="Times New Roman"/>
                <w:szCs w:val="26"/>
              </w:rPr>
              <w:t>DD/MM/YYYY</w:t>
            </w:r>
          </w:p>
        </w:tc>
      </w:tr>
      <w:tr w:rsidR="00B169F1" w:rsidRPr="0092344F" w14:paraId="1BF22315" w14:textId="77777777" w:rsidTr="005211D8">
        <w:tc>
          <w:tcPr>
            <w:tcW w:w="563" w:type="dxa"/>
          </w:tcPr>
          <w:p w14:paraId="3798A64F" w14:textId="77777777" w:rsidR="00B169F1" w:rsidRPr="00027D6B" w:rsidRDefault="00B169F1" w:rsidP="00D3453E">
            <w:pPr>
              <w:rPr>
                <w:rFonts w:cs="Times New Roman"/>
                <w:b/>
                <w:bCs/>
                <w:szCs w:val="26"/>
              </w:rPr>
            </w:pPr>
            <w:r w:rsidRPr="00027D6B">
              <w:rPr>
                <w:rFonts w:cs="Times New Roman"/>
                <w:b/>
                <w:bCs/>
                <w:szCs w:val="26"/>
              </w:rPr>
              <w:t>A2</w:t>
            </w:r>
          </w:p>
        </w:tc>
        <w:tc>
          <w:tcPr>
            <w:tcW w:w="3990" w:type="dxa"/>
          </w:tcPr>
          <w:p w14:paraId="7630FE16" w14:textId="77777777" w:rsidR="00B169F1" w:rsidRPr="0092344F" w:rsidRDefault="00B169F1" w:rsidP="00D3453E">
            <w:pPr>
              <w:rPr>
                <w:rFonts w:cs="Times New Roman"/>
                <w:szCs w:val="26"/>
              </w:rPr>
            </w:pPr>
            <w:r w:rsidRPr="0092344F">
              <w:rPr>
                <w:rFonts w:cs="Times New Roman"/>
                <w:szCs w:val="26"/>
              </w:rPr>
              <w:t>Giới tính của bạn?</w:t>
            </w:r>
          </w:p>
        </w:tc>
        <w:tc>
          <w:tcPr>
            <w:tcW w:w="4229" w:type="dxa"/>
          </w:tcPr>
          <w:p w14:paraId="50908694" w14:textId="77777777" w:rsidR="00B169F1" w:rsidRPr="0092344F" w:rsidRDefault="00B169F1" w:rsidP="00D3453E">
            <w:pPr>
              <w:pStyle w:val="oancuaDanhsach"/>
              <w:numPr>
                <w:ilvl w:val="0"/>
                <w:numId w:val="1"/>
              </w:numPr>
              <w:rPr>
                <w:rFonts w:cs="Times New Roman"/>
                <w:szCs w:val="26"/>
              </w:rPr>
            </w:pPr>
            <w:r w:rsidRPr="0092344F">
              <w:rPr>
                <w:rFonts w:cs="Times New Roman"/>
                <w:szCs w:val="26"/>
              </w:rPr>
              <w:t>Nam</w:t>
            </w:r>
          </w:p>
          <w:p w14:paraId="5387CDE1" w14:textId="77777777" w:rsidR="00B169F1" w:rsidRPr="0092344F" w:rsidRDefault="00B169F1" w:rsidP="00D3453E">
            <w:pPr>
              <w:pStyle w:val="oancuaDanhsach"/>
              <w:numPr>
                <w:ilvl w:val="0"/>
                <w:numId w:val="1"/>
              </w:numPr>
              <w:rPr>
                <w:rFonts w:cs="Times New Roman"/>
                <w:szCs w:val="26"/>
              </w:rPr>
            </w:pPr>
            <w:r w:rsidRPr="0092344F">
              <w:rPr>
                <w:rFonts w:cs="Times New Roman"/>
                <w:szCs w:val="26"/>
              </w:rPr>
              <w:t>Nữ</w:t>
            </w:r>
          </w:p>
        </w:tc>
      </w:tr>
      <w:tr w:rsidR="00B169F1" w:rsidRPr="0092344F" w14:paraId="3B6BE66D" w14:textId="77777777" w:rsidTr="005211D8">
        <w:tc>
          <w:tcPr>
            <w:tcW w:w="563" w:type="dxa"/>
          </w:tcPr>
          <w:p w14:paraId="33389726" w14:textId="77777777" w:rsidR="00B169F1" w:rsidRPr="00027D6B" w:rsidRDefault="00B169F1" w:rsidP="00D3453E">
            <w:pPr>
              <w:rPr>
                <w:rFonts w:cs="Times New Roman"/>
                <w:b/>
                <w:bCs/>
                <w:szCs w:val="26"/>
              </w:rPr>
            </w:pPr>
            <w:r w:rsidRPr="00027D6B">
              <w:rPr>
                <w:rFonts w:cs="Times New Roman"/>
                <w:b/>
                <w:bCs/>
                <w:szCs w:val="26"/>
              </w:rPr>
              <w:t>A3</w:t>
            </w:r>
          </w:p>
        </w:tc>
        <w:tc>
          <w:tcPr>
            <w:tcW w:w="3990" w:type="dxa"/>
          </w:tcPr>
          <w:p w14:paraId="1D0B6154" w14:textId="77777777" w:rsidR="00B169F1" w:rsidRPr="0092344F" w:rsidRDefault="00B169F1" w:rsidP="00D3453E">
            <w:pPr>
              <w:rPr>
                <w:rFonts w:cs="Times New Roman"/>
                <w:szCs w:val="26"/>
              </w:rPr>
            </w:pPr>
            <w:r w:rsidRPr="0092344F">
              <w:rPr>
                <w:rFonts w:cs="Times New Roman"/>
                <w:szCs w:val="26"/>
              </w:rPr>
              <w:t>Bạn thuộc dân tộc gì?</w:t>
            </w:r>
          </w:p>
        </w:tc>
        <w:tc>
          <w:tcPr>
            <w:tcW w:w="4229" w:type="dxa"/>
          </w:tcPr>
          <w:p w14:paraId="58A182CB" w14:textId="77777777" w:rsidR="00B169F1" w:rsidRPr="0092344F" w:rsidRDefault="00B169F1" w:rsidP="00D3453E">
            <w:pPr>
              <w:pStyle w:val="oancuaDanhsach"/>
              <w:numPr>
                <w:ilvl w:val="0"/>
                <w:numId w:val="2"/>
              </w:numPr>
              <w:rPr>
                <w:rFonts w:cs="Times New Roman"/>
                <w:szCs w:val="26"/>
              </w:rPr>
            </w:pPr>
            <w:r w:rsidRPr="0092344F">
              <w:rPr>
                <w:rFonts w:cs="Times New Roman"/>
                <w:szCs w:val="26"/>
              </w:rPr>
              <w:t>Kinh</w:t>
            </w:r>
          </w:p>
          <w:p w14:paraId="47239730" w14:textId="77777777" w:rsidR="00B169F1" w:rsidRPr="0092344F" w:rsidRDefault="00B169F1" w:rsidP="00D3453E">
            <w:pPr>
              <w:pStyle w:val="oancuaDanhsach"/>
              <w:numPr>
                <w:ilvl w:val="0"/>
                <w:numId w:val="2"/>
              </w:numPr>
              <w:rPr>
                <w:rFonts w:cs="Times New Roman"/>
                <w:szCs w:val="26"/>
              </w:rPr>
            </w:pPr>
            <w:r w:rsidRPr="0092344F">
              <w:rPr>
                <w:rFonts w:cs="Times New Roman"/>
                <w:szCs w:val="26"/>
              </w:rPr>
              <w:t>Khác: …</w:t>
            </w:r>
          </w:p>
        </w:tc>
      </w:tr>
      <w:tr w:rsidR="00B169F1" w:rsidRPr="0092344F" w14:paraId="0CBFBDF8" w14:textId="77777777" w:rsidTr="005211D8">
        <w:tc>
          <w:tcPr>
            <w:tcW w:w="563" w:type="dxa"/>
          </w:tcPr>
          <w:p w14:paraId="3573C335" w14:textId="77777777" w:rsidR="00B169F1" w:rsidRPr="00027D6B" w:rsidRDefault="00B169F1" w:rsidP="00D3453E">
            <w:pPr>
              <w:rPr>
                <w:rFonts w:cs="Times New Roman"/>
                <w:b/>
                <w:bCs/>
                <w:szCs w:val="26"/>
              </w:rPr>
            </w:pPr>
            <w:r w:rsidRPr="00027D6B">
              <w:rPr>
                <w:rFonts w:cs="Times New Roman"/>
                <w:b/>
                <w:bCs/>
                <w:szCs w:val="26"/>
              </w:rPr>
              <w:t>A4</w:t>
            </w:r>
          </w:p>
        </w:tc>
        <w:tc>
          <w:tcPr>
            <w:tcW w:w="3990" w:type="dxa"/>
          </w:tcPr>
          <w:p w14:paraId="35149967" w14:textId="77777777" w:rsidR="00B169F1" w:rsidRPr="0092344F" w:rsidRDefault="00B169F1" w:rsidP="00D3453E">
            <w:pPr>
              <w:rPr>
                <w:rFonts w:cs="Times New Roman"/>
                <w:szCs w:val="26"/>
              </w:rPr>
            </w:pPr>
            <w:r w:rsidRPr="0092344F">
              <w:rPr>
                <w:rFonts w:cs="Times New Roman"/>
                <w:szCs w:val="26"/>
              </w:rPr>
              <w:t>Chuyên ngành bạn đang học là gì?</w:t>
            </w:r>
          </w:p>
        </w:tc>
        <w:tc>
          <w:tcPr>
            <w:tcW w:w="4229" w:type="dxa"/>
          </w:tcPr>
          <w:p w14:paraId="724DD364"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đa khoa</w:t>
            </w:r>
          </w:p>
          <w:p w14:paraId="2EB38E67"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Hộ sinh</w:t>
            </w:r>
          </w:p>
          <w:p w14:paraId="396ACEA0"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Cấp cứu ngoài bệnh viện</w:t>
            </w:r>
          </w:p>
          <w:p w14:paraId="5185955C" w14:textId="77777777" w:rsidR="00B169F1" w:rsidRPr="0092344F" w:rsidRDefault="00B169F1" w:rsidP="00D3453E">
            <w:pPr>
              <w:pStyle w:val="oancuaDanhsach"/>
              <w:numPr>
                <w:ilvl w:val="0"/>
                <w:numId w:val="3"/>
              </w:numPr>
              <w:rPr>
                <w:rFonts w:cs="Times New Roman"/>
                <w:szCs w:val="26"/>
              </w:rPr>
            </w:pPr>
            <w:r w:rsidRPr="0092344F">
              <w:rPr>
                <w:rFonts w:cs="Times New Roman"/>
                <w:szCs w:val="26"/>
              </w:rPr>
              <w:t>Điều dưỡng Phục hồi chức năng</w:t>
            </w:r>
          </w:p>
        </w:tc>
      </w:tr>
      <w:tr w:rsidR="00B169F1" w:rsidRPr="0092344F" w14:paraId="769A2752" w14:textId="77777777" w:rsidTr="005211D8">
        <w:tc>
          <w:tcPr>
            <w:tcW w:w="563" w:type="dxa"/>
          </w:tcPr>
          <w:p w14:paraId="32E79AE0" w14:textId="77777777" w:rsidR="00B169F1" w:rsidRPr="00027D6B" w:rsidRDefault="00B169F1" w:rsidP="00D3453E">
            <w:pPr>
              <w:rPr>
                <w:rFonts w:cs="Times New Roman"/>
                <w:b/>
                <w:bCs/>
                <w:szCs w:val="26"/>
              </w:rPr>
            </w:pPr>
            <w:r w:rsidRPr="00027D6B">
              <w:rPr>
                <w:rFonts w:cs="Times New Roman"/>
                <w:b/>
                <w:bCs/>
                <w:szCs w:val="26"/>
              </w:rPr>
              <w:t>A5</w:t>
            </w:r>
          </w:p>
        </w:tc>
        <w:tc>
          <w:tcPr>
            <w:tcW w:w="3990" w:type="dxa"/>
          </w:tcPr>
          <w:p w14:paraId="7A2D5DA9" w14:textId="77777777" w:rsidR="00B169F1" w:rsidRPr="0092344F" w:rsidRDefault="00B169F1" w:rsidP="00D3453E">
            <w:pPr>
              <w:rPr>
                <w:rFonts w:cs="Times New Roman"/>
                <w:szCs w:val="26"/>
              </w:rPr>
            </w:pPr>
            <w:r w:rsidRPr="0092344F">
              <w:rPr>
                <w:rFonts w:cs="Times New Roman"/>
                <w:szCs w:val="26"/>
              </w:rPr>
              <w:t>Điểm học tập tích lũy của bạn? (thang điểm hệ số 4, tính đến học kỳ I năm 4)</w:t>
            </w:r>
          </w:p>
        </w:tc>
        <w:tc>
          <w:tcPr>
            <w:tcW w:w="4229" w:type="dxa"/>
          </w:tcPr>
          <w:p w14:paraId="396F17E1"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Xuất sắc (3,6-4,0)</w:t>
            </w:r>
          </w:p>
          <w:p w14:paraId="75F3D366"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Giỏi (3,2-3,59)</w:t>
            </w:r>
          </w:p>
          <w:p w14:paraId="2601E6E5"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Khá (2,5-3,19)</w:t>
            </w:r>
          </w:p>
          <w:p w14:paraId="320395F7"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Trung bình (2-2,49)</w:t>
            </w:r>
          </w:p>
          <w:p w14:paraId="4E9CF61A" w14:textId="77777777" w:rsidR="00B169F1" w:rsidRPr="0092344F" w:rsidRDefault="00B169F1" w:rsidP="00D3453E">
            <w:pPr>
              <w:pStyle w:val="oancuaDanhsach"/>
              <w:numPr>
                <w:ilvl w:val="0"/>
                <w:numId w:val="5"/>
              </w:numPr>
              <w:rPr>
                <w:rFonts w:cs="Times New Roman"/>
                <w:szCs w:val="26"/>
              </w:rPr>
            </w:pPr>
            <w:r w:rsidRPr="0092344F">
              <w:rPr>
                <w:rFonts w:cs="Times New Roman"/>
                <w:szCs w:val="26"/>
              </w:rPr>
              <w:t>Yếu (&lt;2)</w:t>
            </w:r>
          </w:p>
        </w:tc>
      </w:tr>
      <w:tr w:rsidR="00B169F1" w:rsidRPr="0092344F" w14:paraId="2DAFB30D" w14:textId="77777777" w:rsidTr="005211D8">
        <w:tc>
          <w:tcPr>
            <w:tcW w:w="563" w:type="dxa"/>
          </w:tcPr>
          <w:p w14:paraId="12E379DD" w14:textId="77777777" w:rsidR="00B169F1" w:rsidRPr="00027D6B" w:rsidRDefault="00B169F1" w:rsidP="00D3453E">
            <w:pPr>
              <w:rPr>
                <w:rFonts w:cs="Times New Roman"/>
                <w:b/>
                <w:bCs/>
                <w:szCs w:val="26"/>
              </w:rPr>
            </w:pPr>
            <w:r w:rsidRPr="00027D6B">
              <w:rPr>
                <w:rFonts w:cs="Times New Roman"/>
                <w:b/>
                <w:bCs/>
                <w:szCs w:val="26"/>
              </w:rPr>
              <w:t>A6</w:t>
            </w:r>
          </w:p>
        </w:tc>
        <w:tc>
          <w:tcPr>
            <w:tcW w:w="3990" w:type="dxa"/>
          </w:tcPr>
          <w:p w14:paraId="3BC6DD8A" w14:textId="77777777" w:rsidR="00B169F1" w:rsidRPr="0092344F" w:rsidRDefault="00B169F1" w:rsidP="00D3453E">
            <w:pPr>
              <w:rPr>
                <w:rFonts w:cs="Times New Roman"/>
                <w:szCs w:val="26"/>
              </w:rPr>
            </w:pPr>
            <w:r w:rsidRPr="0092344F">
              <w:rPr>
                <w:rFonts w:cs="Times New Roman"/>
                <w:szCs w:val="26"/>
              </w:rPr>
              <w:t>Đã hoặc đang tham gia đề tài NCKH?</w:t>
            </w:r>
          </w:p>
        </w:tc>
        <w:tc>
          <w:tcPr>
            <w:tcW w:w="4229" w:type="dxa"/>
          </w:tcPr>
          <w:p w14:paraId="572DD132" w14:textId="77777777" w:rsidR="00B169F1" w:rsidRPr="0092344F" w:rsidRDefault="00B169F1" w:rsidP="00D3453E">
            <w:pPr>
              <w:pStyle w:val="oancuaDanhsach"/>
              <w:numPr>
                <w:ilvl w:val="0"/>
                <w:numId w:val="6"/>
              </w:numPr>
              <w:rPr>
                <w:rFonts w:cs="Times New Roman"/>
                <w:szCs w:val="26"/>
              </w:rPr>
            </w:pPr>
            <w:r w:rsidRPr="0092344F">
              <w:rPr>
                <w:rFonts w:cs="Times New Roman"/>
                <w:szCs w:val="26"/>
              </w:rPr>
              <w:t>Có</w:t>
            </w:r>
          </w:p>
          <w:p w14:paraId="13BF51BE" w14:textId="77777777" w:rsidR="00B169F1" w:rsidRPr="0092344F" w:rsidRDefault="00B169F1" w:rsidP="00D3453E">
            <w:pPr>
              <w:pStyle w:val="oancuaDanhsach"/>
              <w:numPr>
                <w:ilvl w:val="0"/>
                <w:numId w:val="6"/>
              </w:numPr>
              <w:rPr>
                <w:rFonts w:cs="Times New Roman"/>
                <w:szCs w:val="26"/>
              </w:rPr>
            </w:pPr>
            <w:r w:rsidRPr="0092344F">
              <w:rPr>
                <w:rFonts w:cs="Times New Roman"/>
                <w:szCs w:val="26"/>
              </w:rPr>
              <w:t>Không</w:t>
            </w:r>
          </w:p>
        </w:tc>
      </w:tr>
      <w:tr w:rsidR="00B169F1" w:rsidRPr="0092344F" w14:paraId="62DE2F99" w14:textId="77777777" w:rsidTr="005211D8">
        <w:tc>
          <w:tcPr>
            <w:tcW w:w="563" w:type="dxa"/>
          </w:tcPr>
          <w:p w14:paraId="4874C912" w14:textId="77777777" w:rsidR="00B169F1" w:rsidRPr="00027D6B" w:rsidRDefault="00B169F1" w:rsidP="00D3453E">
            <w:pPr>
              <w:rPr>
                <w:rFonts w:cs="Times New Roman"/>
                <w:b/>
                <w:bCs/>
                <w:szCs w:val="26"/>
              </w:rPr>
            </w:pPr>
            <w:r w:rsidRPr="00027D6B">
              <w:rPr>
                <w:rFonts w:cs="Times New Roman"/>
                <w:b/>
                <w:bCs/>
                <w:szCs w:val="26"/>
              </w:rPr>
              <w:t>A7</w:t>
            </w:r>
          </w:p>
        </w:tc>
        <w:tc>
          <w:tcPr>
            <w:tcW w:w="3990" w:type="dxa"/>
          </w:tcPr>
          <w:p w14:paraId="43529F17" w14:textId="77777777" w:rsidR="00B169F1" w:rsidRPr="0092344F" w:rsidRDefault="00B169F1" w:rsidP="00D3453E">
            <w:pPr>
              <w:rPr>
                <w:rFonts w:cs="Times New Roman"/>
                <w:szCs w:val="26"/>
              </w:rPr>
            </w:pPr>
            <w:r w:rsidRPr="0092344F">
              <w:rPr>
                <w:rFonts w:cs="Times New Roman"/>
                <w:szCs w:val="26"/>
              </w:rPr>
              <w:t>Bạn có tham gia các nhóm/ câu lạc bộ NCKH nào không?</w:t>
            </w:r>
          </w:p>
        </w:tc>
        <w:tc>
          <w:tcPr>
            <w:tcW w:w="4229" w:type="dxa"/>
          </w:tcPr>
          <w:p w14:paraId="53AE103E" w14:textId="77777777" w:rsidR="00B169F1" w:rsidRPr="0092344F" w:rsidRDefault="00B169F1" w:rsidP="00D3453E">
            <w:pPr>
              <w:pStyle w:val="oancuaDanhsach"/>
              <w:numPr>
                <w:ilvl w:val="0"/>
                <w:numId w:val="7"/>
              </w:numPr>
              <w:rPr>
                <w:rFonts w:cs="Times New Roman"/>
                <w:szCs w:val="26"/>
              </w:rPr>
            </w:pPr>
            <w:r w:rsidRPr="0092344F">
              <w:rPr>
                <w:rFonts w:cs="Times New Roman"/>
                <w:szCs w:val="26"/>
              </w:rPr>
              <w:t>Có</w:t>
            </w:r>
          </w:p>
          <w:p w14:paraId="57B20106" w14:textId="77777777" w:rsidR="00B169F1" w:rsidRPr="0092344F" w:rsidRDefault="00B169F1" w:rsidP="00D3453E">
            <w:pPr>
              <w:pStyle w:val="oancuaDanhsach"/>
              <w:numPr>
                <w:ilvl w:val="0"/>
                <w:numId w:val="7"/>
              </w:numPr>
              <w:rPr>
                <w:rFonts w:cs="Times New Roman"/>
                <w:szCs w:val="26"/>
              </w:rPr>
            </w:pPr>
            <w:r w:rsidRPr="0092344F">
              <w:rPr>
                <w:rFonts w:cs="Times New Roman"/>
                <w:szCs w:val="26"/>
              </w:rPr>
              <w:t>Không</w:t>
            </w:r>
          </w:p>
        </w:tc>
      </w:tr>
    </w:tbl>
    <w:p w14:paraId="00D4FA6B" w14:textId="77777777" w:rsidR="00B169F1" w:rsidRDefault="00B169F1" w:rsidP="00D3453E">
      <w:pPr>
        <w:rPr>
          <w:rFonts w:cs="Times New Roman"/>
          <w:b/>
          <w:bCs/>
          <w:szCs w:val="26"/>
        </w:rPr>
        <w:sectPr w:rsidR="00B169F1" w:rsidSect="00DB294A">
          <w:headerReference w:type="first" r:id="rId30"/>
          <w:pgSz w:w="11906" w:h="16838" w:code="9"/>
          <w:pgMar w:top="1418" w:right="1134" w:bottom="1418" w:left="1985" w:header="720" w:footer="720" w:gutter="0"/>
          <w:pgNumType w:start="1"/>
          <w:cols w:space="720"/>
          <w:titlePg/>
          <w:docGrid w:linePitch="360"/>
        </w:sectPr>
      </w:pPr>
    </w:p>
    <w:tbl>
      <w:tblPr>
        <w:tblStyle w:val="LiBang"/>
        <w:tblW w:w="0" w:type="auto"/>
        <w:tblInd w:w="-5" w:type="dxa"/>
        <w:tblLook w:val="04A0" w:firstRow="1" w:lastRow="0" w:firstColumn="1" w:lastColumn="0" w:noHBand="0" w:noVBand="1"/>
      </w:tblPr>
      <w:tblGrid>
        <w:gridCol w:w="1254"/>
        <w:gridCol w:w="3641"/>
        <w:gridCol w:w="3887"/>
      </w:tblGrid>
      <w:tr w:rsidR="00B169F1" w:rsidRPr="0092344F" w14:paraId="2F1EA1A0" w14:textId="77777777" w:rsidTr="005211D8">
        <w:tc>
          <w:tcPr>
            <w:tcW w:w="563" w:type="dxa"/>
          </w:tcPr>
          <w:p w14:paraId="05979BB0" w14:textId="77777777" w:rsidR="00B169F1" w:rsidRPr="00027D6B" w:rsidRDefault="00B169F1" w:rsidP="00D3453E">
            <w:pPr>
              <w:rPr>
                <w:rFonts w:cs="Times New Roman"/>
                <w:b/>
                <w:bCs/>
                <w:szCs w:val="26"/>
              </w:rPr>
            </w:pPr>
            <w:r w:rsidRPr="00027D6B">
              <w:rPr>
                <w:rFonts w:cs="Times New Roman"/>
                <w:b/>
                <w:bCs/>
                <w:szCs w:val="26"/>
              </w:rPr>
              <w:lastRenderedPageBreak/>
              <w:t xml:space="preserve">A8 </w:t>
            </w:r>
          </w:p>
        </w:tc>
        <w:tc>
          <w:tcPr>
            <w:tcW w:w="3990" w:type="dxa"/>
          </w:tcPr>
          <w:p w14:paraId="243C66FD" w14:textId="77777777" w:rsidR="00B169F1" w:rsidRPr="0092344F" w:rsidRDefault="00B169F1" w:rsidP="00D3453E">
            <w:pPr>
              <w:rPr>
                <w:rFonts w:cs="Times New Roman"/>
                <w:szCs w:val="26"/>
              </w:rPr>
            </w:pPr>
            <w:r w:rsidRPr="0092344F">
              <w:rPr>
                <w:rFonts w:cs="Times New Roman"/>
                <w:szCs w:val="26"/>
              </w:rPr>
              <w:t>Bạn đã tham gia vào các hoạt động nghiên cứu khoa học nào hay</w:t>
            </w:r>
            <w:r>
              <w:rPr>
                <w:rFonts w:cs="Times New Roman"/>
                <w:szCs w:val="26"/>
              </w:rPr>
              <w:t xml:space="preserve"> không</w:t>
            </w:r>
            <w:r w:rsidRPr="0092344F">
              <w:rPr>
                <w:rFonts w:cs="Times New Roman"/>
                <w:szCs w:val="26"/>
              </w:rPr>
              <w:t>?</w:t>
            </w:r>
          </w:p>
        </w:tc>
        <w:tc>
          <w:tcPr>
            <w:tcW w:w="4229" w:type="dxa"/>
          </w:tcPr>
          <w:p w14:paraId="3C47B1CA" w14:textId="77777777" w:rsidR="00B169F1" w:rsidRPr="0092344F" w:rsidRDefault="00B169F1" w:rsidP="00D3453E">
            <w:pPr>
              <w:pStyle w:val="oancuaDanhsach"/>
              <w:numPr>
                <w:ilvl w:val="0"/>
                <w:numId w:val="8"/>
              </w:numPr>
              <w:rPr>
                <w:rFonts w:cs="Times New Roman"/>
                <w:szCs w:val="26"/>
              </w:rPr>
            </w:pPr>
            <w:r w:rsidRPr="0092344F">
              <w:rPr>
                <w:rFonts w:cs="Times New Roman"/>
                <w:szCs w:val="26"/>
              </w:rPr>
              <w:t xml:space="preserve">Có </w:t>
            </w:r>
          </w:p>
          <w:p w14:paraId="257C5D93" w14:textId="77777777" w:rsidR="00B169F1" w:rsidRPr="0092344F" w:rsidRDefault="00B169F1" w:rsidP="00D3453E">
            <w:pPr>
              <w:pStyle w:val="oancuaDanhsach"/>
              <w:numPr>
                <w:ilvl w:val="0"/>
                <w:numId w:val="8"/>
              </w:numPr>
              <w:rPr>
                <w:rFonts w:cs="Times New Roman"/>
                <w:szCs w:val="26"/>
              </w:rPr>
            </w:pPr>
            <w:r w:rsidRPr="0092344F">
              <w:rPr>
                <w:rFonts w:cs="Times New Roman"/>
                <w:szCs w:val="26"/>
              </w:rPr>
              <w:t>Không</w:t>
            </w:r>
          </w:p>
        </w:tc>
      </w:tr>
      <w:tr w:rsidR="00B169F1" w:rsidRPr="0092344F" w14:paraId="6FF90A29" w14:textId="77777777" w:rsidTr="005211D8">
        <w:tc>
          <w:tcPr>
            <w:tcW w:w="563" w:type="dxa"/>
          </w:tcPr>
          <w:p w14:paraId="452B4D11" w14:textId="77777777" w:rsidR="00B169F1" w:rsidRPr="00027D6B" w:rsidRDefault="00B169F1" w:rsidP="00D3453E">
            <w:pPr>
              <w:rPr>
                <w:rFonts w:cs="Times New Roman"/>
                <w:b/>
                <w:bCs/>
                <w:szCs w:val="26"/>
              </w:rPr>
            </w:pPr>
            <w:r w:rsidRPr="00027D6B">
              <w:rPr>
                <w:rFonts w:cs="Times New Roman"/>
                <w:b/>
                <w:bCs/>
                <w:szCs w:val="26"/>
              </w:rPr>
              <w:t>A9</w:t>
            </w:r>
          </w:p>
        </w:tc>
        <w:tc>
          <w:tcPr>
            <w:tcW w:w="3990" w:type="dxa"/>
          </w:tcPr>
          <w:p w14:paraId="29386C21" w14:textId="77777777" w:rsidR="00B169F1" w:rsidRPr="0092344F" w:rsidRDefault="00B169F1" w:rsidP="00D3453E">
            <w:pPr>
              <w:rPr>
                <w:rFonts w:cs="Times New Roman"/>
                <w:szCs w:val="26"/>
              </w:rPr>
            </w:pPr>
            <w:r w:rsidRPr="0092344F">
              <w:rPr>
                <w:rFonts w:cs="Times New Roman"/>
                <w:szCs w:val="26"/>
              </w:rPr>
              <w:t>Bạn có biết các thông tin về NCKH của trường không?</w:t>
            </w:r>
          </w:p>
        </w:tc>
        <w:tc>
          <w:tcPr>
            <w:tcW w:w="4229" w:type="dxa"/>
          </w:tcPr>
          <w:p w14:paraId="7498F77D" w14:textId="77777777" w:rsidR="00B169F1" w:rsidRPr="0092344F" w:rsidRDefault="00B169F1" w:rsidP="00D3453E">
            <w:pPr>
              <w:pStyle w:val="oancuaDanhsach"/>
              <w:numPr>
                <w:ilvl w:val="0"/>
                <w:numId w:val="4"/>
              </w:numPr>
              <w:rPr>
                <w:rFonts w:cs="Times New Roman"/>
                <w:szCs w:val="26"/>
              </w:rPr>
            </w:pPr>
            <w:r w:rsidRPr="0092344F">
              <w:rPr>
                <w:rFonts w:cs="Times New Roman"/>
                <w:szCs w:val="26"/>
              </w:rPr>
              <w:t>Có</w:t>
            </w:r>
          </w:p>
          <w:p w14:paraId="2B5B7DE2" w14:textId="77777777" w:rsidR="00B169F1" w:rsidRPr="0092344F" w:rsidRDefault="00B169F1" w:rsidP="00D3453E">
            <w:pPr>
              <w:pStyle w:val="oancuaDanhsach"/>
              <w:numPr>
                <w:ilvl w:val="0"/>
                <w:numId w:val="4"/>
              </w:numPr>
              <w:rPr>
                <w:rFonts w:cs="Times New Roman"/>
                <w:szCs w:val="26"/>
              </w:rPr>
            </w:pPr>
            <w:r w:rsidRPr="0092344F">
              <w:rPr>
                <w:rFonts w:cs="Times New Roman"/>
                <w:szCs w:val="26"/>
              </w:rPr>
              <w:t>Không</w:t>
            </w:r>
          </w:p>
        </w:tc>
      </w:tr>
    </w:tbl>
    <w:p w14:paraId="4007B68A" w14:textId="77777777" w:rsidR="00B169F1" w:rsidRPr="0092344F" w:rsidRDefault="00B169F1" w:rsidP="00D3453E">
      <w:pPr>
        <w:ind w:left="720"/>
        <w:rPr>
          <w:rFonts w:cs="Times New Roman"/>
          <w:b/>
          <w:bCs/>
          <w:i/>
          <w:iCs/>
          <w:szCs w:val="26"/>
        </w:rPr>
      </w:pPr>
    </w:p>
    <w:p w14:paraId="02F2987D" w14:textId="77777777" w:rsidR="00B169F1" w:rsidRPr="0092344F" w:rsidRDefault="00B169F1" w:rsidP="00D3453E">
      <w:pPr>
        <w:ind w:left="720"/>
        <w:rPr>
          <w:rFonts w:cs="Times New Roman"/>
          <w:b/>
          <w:bCs/>
          <w:szCs w:val="26"/>
          <w:u w:val="single"/>
        </w:rPr>
      </w:pPr>
      <w:r w:rsidRPr="0092344F">
        <w:rPr>
          <w:rFonts w:cs="Times New Roman"/>
          <w:b/>
          <w:bCs/>
          <w:szCs w:val="26"/>
          <w:u w:val="single"/>
        </w:rPr>
        <w:t>Phần B: THANG ĐO THÁI ĐỘ ĐỐI VỚI NGHIÊN CỨU KHOA HỌC</w:t>
      </w:r>
    </w:p>
    <w:p w14:paraId="2FD0AA69" w14:textId="77777777" w:rsidR="00B169F1" w:rsidRPr="0092344F" w:rsidRDefault="00B169F1" w:rsidP="00D3453E">
      <w:pPr>
        <w:ind w:left="720"/>
        <w:rPr>
          <w:rStyle w:val="fontstyle01"/>
          <w:rFonts w:ascii="Times New Roman" w:hAnsi="Times New Roman" w:cs="Times New Roman"/>
          <w:color w:val="auto"/>
          <w:sz w:val="26"/>
          <w:szCs w:val="26"/>
        </w:rPr>
      </w:pPr>
      <w:r w:rsidRPr="0092344F">
        <w:rPr>
          <w:rStyle w:val="fontstyle01"/>
          <w:rFonts w:ascii="Times New Roman" w:hAnsi="Times New Roman" w:cs="Times New Roman"/>
          <w:color w:val="auto"/>
          <w:sz w:val="26"/>
          <w:szCs w:val="26"/>
        </w:rPr>
        <w:t>Vui lòng khoanh tròn vào một câu trả lời tương ứng với ý kiến của bạn về các phát biểu. Theo các mức sau:</w:t>
      </w:r>
    </w:p>
    <w:p w14:paraId="20E20C98" w14:textId="77777777" w:rsidR="00AE0967" w:rsidRDefault="00AE0967" w:rsidP="00AE0967"/>
    <w:tbl>
      <w:tblPr>
        <w:tblStyle w:val="LiBang1"/>
        <w:tblW w:w="0" w:type="auto"/>
        <w:tblLook w:val="04A0" w:firstRow="1" w:lastRow="0" w:firstColumn="1" w:lastColumn="0" w:noHBand="0" w:noVBand="1"/>
      </w:tblPr>
      <w:tblGrid>
        <w:gridCol w:w="1116"/>
        <w:gridCol w:w="1376"/>
        <w:gridCol w:w="1230"/>
        <w:gridCol w:w="1320"/>
        <w:gridCol w:w="1275"/>
        <w:gridCol w:w="1230"/>
        <w:gridCol w:w="1230"/>
      </w:tblGrid>
      <w:tr w:rsidR="00AE0967" w:rsidRPr="00AE0967" w14:paraId="22829377" w14:textId="77777777" w:rsidTr="00086BD3">
        <w:trPr>
          <w:trHeight w:val="945"/>
        </w:trPr>
        <w:tc>
          <w:tcPr>
            <w:tcW w:w="650" w:type="dxa"/>
            <w:vMerge w:val="restart"/>
            <w:hideMark/>
          </w:tcPr>
          <w:p w14:paraId="4874ED16" w14:textId="77777777" w:rsidR="00AE0967" w:rsidRPr="00AE0967" w:rsidRDefault="00AE0967" w:rsidP="00AE0967">
            <w:pPr>
              <w:rPr>
                <w:b/>
                <w:bCs/>
              </w:rPr>
            </w:pPr>
            <w:r w:rsidRPr="00AE0967">
              <w:rPr>
                <w:b/>
                <w:bCs/>
              </w:rPr>
              <w:t>TT</w:t>
            </w:r>
          </w:p>
        </w:tc>
        <w:tc>
          <w:tcPr>
            <w:tcW w:w="3580" w:type="dxa"/>
            <w:vMerge w:val="restart"/>
            <w:hideMark/>
          </w:tcPr>
          <w:p w14:paraId="48B84114" w14:textId="77777777" w:rsidR="00AE0967" w:rsidRPr="00AE0967" w:rsidRDefault="00AE0967" w:rsidP="00AE0967">
            <w:pPr>
              <w:rPr>
                <w:b/>
                <w:bCs/>
              </w:rPr>
            </w:pPr>
            <w:r w:rsidRPr="00AE0967">
              <w:rPr>
                <w:b/>
                <w:bCs/>
              </w:rPr>
              <w:t>Nội dung</w:t>
            </w:r>
          </w:p>
        </w:tc>
        <w:tc>
          <w:tcPr>
            <w:tcW w:w="852" w:type="dxa"/>
            <w:vMerge w:val="restart"/>
            <w:hideMark/>
          </w:tcPr>
          <w:p w14:paraId="5FA57F2B" w14:textId="77777777" w:rsidR="00AE0967" w:rsidRPr="00AE0967" w:rsidRDefault="00AE0967" w:rsidP="00AE0967">
            <w:pPr>
              <w:rPr>
                <w:i/>
                <w:iCs/>
              </w:rPr>
            </w:pPr>
            <w:r w:rsidRPr="00AE0967">
              <w:rPr>
                <w:i/>
                <w:iCs/>
              </w:rPr>
              <w:t>Hoàn toàn không đồng ý</w:t>
            </w:r>
          </w:p>
        </w:tc>
        <w:tc>
          <w:tcPr>
            <w:tcW w:w="935" w:type="dxa"/>
            <w:vMerge w:val="restart"/>
            <w:hideMark/>
          </w:tcPr>
          <w:p w14:paraId="6B0C8BD4" w14:textId="77777777" w:rsidR="00AE0967" w:rsidRPr="00AE0967" w:rsidRDefault="00AE0967" w:rsidP="00AE0967">
            <w:pPr>
              <w:rPr>
                <w:i/>
                <w:iCs/>
              </w:rPr>
            </w:pPr>
            <w:r w:rsidRPr="00AE0967">
              <w:rPr>
                <w:i/>
                <w:iCs/>
              </w:rPr>
              <w:t>Không đồng ý</w:t>
            </w:r>
          </w:p>
        </w:tc>
        <w:tc>
          <w:tcPr>
            <w:tcW w:w="925" w:type="dxa"/>
            <w:vMerge w:val="restart"/>
            <w:hideMark/>
          </w:tcPr>
          <w:p w14:paraId="5B5D43D8" w14:textId="77777777" w:rsidR="00AE0967" w:rsidRPr="00AE0967" w:rsidRDefault="00AE0967" w:rsidP="00AE0967">
            <w:pPr>
              <w:rPr>
                <w:i/>
                <w:iCs/>
              </w:rPr>
            </w:pPr>
            <w:r w:rsidRPr="00AE0967">
              <w:rPr>
                <w:i/>
                <w:iCs/>
              </w:rPr>
              <w:t>Trung lập</w:t>
            </w:r>
          </w:p>
        </w:tc>
        <w:tc>
          <w:tcPr>
            <w:tcW w:w="916" w:type="dxa"/>
            <w:vMerge w:val="restart"/>
            <w:hideMark/>
          </w:tcPr>
          <w:p w14:paraId="24008AD0" w14:textId="77777777" w:rsidR="00AE0967" w:rsidRPr="00AE0967" w:rsidRDefault="00AE0967" w:rsidP="00AE0967">
            <w:pPr>
              <w:rPr>
                <w:i/>
                <w:iCs/>
              </w:rPr>
            </w:pPr>
            <w:r w:rsidRPr="00AE0967">
              <w:rPr>
                <w:i/>
                <w:iCs/>
              </w:rPr>
              <w:t>Đồng ý</w:t>
            </w:r>
          </w:p>
        </w:tc>
        <w:tc>
          <w:tcPr>
            <w:tcW w:w="919" w:type="dxa"/>
            <w:vMerge w:val="restart"/>
            <w:hideMark/>
          </w:tcPr>
          <w:p w14:paraId="43DA2321" w14:textId="77777777" w:rsidR="00AE0967" w:rsidRPr="00AE0967" w:rsidRDefault="00AE0967" w:rsidP="00AE0967">
            <w:pPr>
              <w:rPr>
                <w:i/>
                <w:iCs/>
              </w:rPr>
            </w:pPr>
            <w:r w:rsidRPr="00AE0967">
              <w:rPr>
                <w:i/>
                <w:iCs/>
              </w:rPr>
              <w:t>Đồng ý hoàn toàn</w:t>
            </w:r>
          </w:p>
        </w:tc>
      </w:tr>
      <w:tr w:rsidR="00AE0967" w:rsidRPr="00AE0967" w14:paraId="08C532E0" w14:textId="77777777" w:rsidTr="00086BD3">
        <w:trPr>
          <w:trHeight w:val="483"/>
        </w:trPr>
        <w:tc>
          <w:tcPr>
            <w:tcW w:w="650" w:type="dxa"/>
            <w:vMerge/>
            <w:hideMark/>
          </w:tcPr>
          <w:p w14:paraId="065FF3FB" w14:textId="77777777" w:rsidR="00AE0967" w:rsidRPr="00AE0967" w:rsidRDefault="00AE0967" w:rsidP="00AE0967">
            <w:pPr>
              <w:rPr>
                <w:b/>
                <w:bCs/>
              </w:rPr>
            </w:pPr>
          </w:p>
        </w:tc>
        <w:tc>
          <w:tcPr>
            <w:tcW w:w="3580" w:type="dxa"/>
            <w:vMerge/>
            <w:hideMark/>
          </w:tcPr>
          <w:p w14:paraId="2A1F9D0E" w14:textId="77777777" w:rsidR="00AE0967" w:rsidRPr="00AE0967" w:rsidRDefault="00AE0967" w:rsidP="00AE0967">
            <w:pPr>
              <w:rPr>
                <w:b/>
                <w:bCs/>
              </w:rPr>
            </w:pPr>
          </w:p>
        </w:tc>
        <w:tc>
          <w:tcPr>
            <w:tcW w:w="852" w:type="dxa"/>
            <w:vMerge/>
            <w:hideMark/>
          </w:tcPr>
          <w:p w14:paraId="19D8F6C2" w14:textId="77777777" w:rsidR="00AE0967" w:rsidRPr="00AE0967" w:rsidRDefault="00AE0967" w:rsidP="00AE0967">
            <w:pPr>
              <w:rPr>
                <w:i/>
                <w:iCs/>
              </w:rPr>
            </w:pPr>
          </w:p>
        </w:tc>
        <w:tc>
          <w:tcPr>
            <w:tcW w:w="935" w:type="dxa"/>
            <w:vMerge/>
            <w:hideMark/>
          </w:tcPr>
          <w:p w14:paraId="337F2DB2" w14:textId="77777777" w:rsidR="00AE0967" w:rsidRPr="00AE0967" w:rsidRDefault="00AE0967" w:rsidP="00AE0967">
            <w:pPr>
              <w:rPr>
                <w:i/>
                <w:iCs/>
              </w:rPr>
            </w:pPr>
          </w:p>
        </w:tc>
        <w:tc>
          <w:tcPr>
            <w:tcW w:w="925" w:type="dxa"/>
            <w:vMerge/>
            <w:hideMark/>
          </w:tcPr>
          <w:p w14:paraId="3108C880" w14:textId="77777777" w:rsidR="00AE0967" w:rsidRPr="00AE0967" w:rsidRDefault="00AE0967" w:rsidP="00AE0967">
            <w:pPr>
              <w:rPr>
                <w:i/>
                <w:iCs/>
              </w:rPr>
            </w:pPr>
          </w:p>
        </w:tc>
        <w:tc>
          <w:tcPr>
            <w:tcW w:w="916" w:type="dxa"/>
            <w:vMerge/>
            <w:hideMark/>
          </w:tcPr>
          <w:p w14:paraId="3900B13D" w14:textId="77777777" w:rsidR="00AE0967" w:rsidRPr="00AE0967" w:rsidRDefault="00AE0967" w:rsidP="00AE0967">
            <w:pPr>
              <w:rPr>
                <w:i/>
                <w:iCs/>
              </w:rPr>
            </w:pPr>
          </w:p>
        </w:tc>
        <w:tc>
          <w:tcPr>
            <w:tcW w:w="919" w:type="dxa"/>
            <w:vMerge/>
            <w:hideMark/>
          </w:tcPr>
          <w:p w14:paraId="6A9C49B9" w14:textId="77777777" w:rsidR="00AE0967" w:rsidRPr="00AE0967" w:rsidRDefault="00AE0967" w:rsidP="00AE0967">
            <w:pPr>
              <w:rPr>
                <w:i/>
                <w:iCs/>
              </w:rPr>
            </w:pPr>
          </w:p>
        </w:tc>
      </w:tr>
      <w:tr w:rsidR="00AE0967" w:rsidRPr="00AE0967" w14:paraId="1EC15F28" w14:textId="77777777" w:rsidTr="00086BD3">
        <w:trPr>
          <w:trHeight w:val="330"/>
        </w:trPr>
        <w:tc>
          <w:tcPr>
            <w:tcW w:w="8777" w:type="dxa"/>
            <w:gridSpan w:val="7"/>
            <w:hideMark/>
          </w:tcPr>
          <w:p w14:paraId="103D67BC" w14:textId="77777777" w:rsidR="00AE0967" w:rsidRPr="00AE0967" w:rsidRDefault="00AE0967" w:rsidP="00AE0967">
            <w:r w:rsidRPr="00AE0967">
              <w:t>I.                    Sự hữu ích của nghiên cứu trong nghề điều dưỡng</w:t>
            </w:r>
          </w:p>
        </w:tc>
      </w:tr>
      <w:tr w:rsidR="00AE0967" w:rsidRPr="00AE0967" w14:paraId="7526751C" w14:textId="77777777" w:rsidTr="00086BD3">
        <w:trPr>
          <w:trHeight w:val="2535"/>
        </w:trPr>
        <w:tc>
          <w:tcPr>
            <w:tcW w:w="650" w:type="dxa"/>
            <w:hideMark/>
          </w:tcPr>
          <w:p w14:paraId="7B6C3C6C" w14:textId="77777777" w:rsidR="00AE0967" w:rsidRPr="00AE0967" w:rsidRDefault="00AE0967" w:rsidP="00AE0967">
            <w:r w:rsidRPr="00AE0967">
              <w:t>B1</w:t>
            </w:r>
          </w:p>
        </w:tc>
        <w:tc>
          <w:tcPr>
            <w:tcW w:w="3580" w:type="dxa"/>
            <w:hideMark/>
          </w:tcPr>
          <w:p w14:paraId="0256F299" w14:textId="77777777" w:rsidR="00AE0967" w:rsidRPr="00AE0967" w:rsidRDefault="00AE0967" w:rsidP="00AE0967">
            <w:r w:rsidRPr="00AE0967">
              <w:t>Nghiên cứu khoa học rất hữu ích cho sự nghiệp của tôi</w:t>
            </w:r>
          </w:p>
        </w:tc>
        <w:tc>
          <w:tcPr>
            <w:tcW w:w="852" w:type="dxa"/>
            <w:hideMark/>
          </w:tcPr>
          <w:p w14:paraId="5CA598B1" w14:textId="77777777" w:rsidR="00AE0967" w:rsidRPr="00AE0967" w:rsidRDefault="00AE0967" w:rsidP="00AE0967">
            <w:r w:rsidRPr="00AE0967">
              <w:t>1</w:t>
            </w:r>
          </w:p>
        </w:tc>
        <w:tc>
          <w:tcPr>
            <w:tcW w:w="935" w:type="dxa"/>
            <w:hideMark/>
          </w:tcPr>
          <w:p w14:paraId="57DFB896" w14:textId="77777777" w:rsidR="00AE0967" w:rsidRPr="00AE0967" w:rsidRDefault="00AE0967" w:rsidP="00AE0967">
            <w:r w:rsidRPr="00AE0967">
              <w:t>2</w:t>
            </w:r>
          </w:p>
        </w:tc>
        <w:tc>
          <w:tcPr>
            <w:tcW w:w="925" w:type="dxa"/>
            <w:hideMark/>
          </w:tcPr>
          <w:p w14:paraId="3CB92DC1" w14:textId="77777777" w:rsidR="00AE0967" w:rsidRPr="00AE0967" w:rsidRDefault="00AE0967" w:rsidP="00AE0967">
            <w:r w:rsidRPr="00AE0967">
              <w:t>3</w:t>
            </w:r>
          </w:p>
        </w:tc>
        <w:tc>
          <w:tcPr>
            <w:tcW w:w="916" w:type="dxa"/>
            <w:hideMark/>
          </w:tcPr>
          <w:p w14:paraId="271D2818" w14:textId="77777777" w:rsidR="00AE0967" w:rsidRPr="00AE0967" w:rsidRDefault="00AE0967" w:rsidP="00AE0967">
            <w:r w:rsidRPr="00AE0967">
              <w:t>4</w:t>
            </w:r>
          </w:p>
        </w:tc>
        <w:tc>
          <w:tcPr>
            <w:tcW w:w="919" w:type="dxa"/>
            <w:hideMark/>
          </w:tcPr>
          <w:p w14:paraId="2497F889" w14:textId="77777777" w:rsidR="00AE0967" w:rsidRPr="00AE0967" w:rsidRDefault="00AE0967" w:rsidP="00AE0967">
            <w:r w:rsidRPr="00AE0967">
              <w:t>5</w:t>
            </w:r>
          </w:p>
        </w:tc>
      </w:tr>
      <w:tr w:rsidR="00AE0967" w:rsidRPr="00AE0967" w14:paraId="00C4D42E" w14:textId="77777777" w:rsidTr="00086BD3">
        <w:trPr>
          <w:trHeight w:val="3480"/>
        </w:trPr>
        <w:tc>
          <w:tcPr>
            <w:tcW w:w="650" w:type="dxa"/>
            <w:hideMark/>
          </w:tcPr>
          <w:p w14:paraId="5F67AF1A" w14:textId="77777777" w:rsidR="00AE0967" w:rsidRPr="00AE0967" w:rsidRDefault="00AE0967" w:rsidP="00AE0967">
            <w:r w:rsidRPr="00AE0967">
              <w:t>B2</w:t>
            </w:r>
          </w:p>
        </w:tc>
        <w:tc>
          <w:tcPr>
            <w:tcW w:w="3580" w:type="dxa"/>
            <w:hideMark/>
          </w:tcPr>
          <w:p w14:paraId="27B56312" w14:textId="77777777" w:rsidR="00AE0967" w:rsidRPr="00AE0967" w:rsidRDefault="00AE0967" w:rsidP="00AE0967">
            <w:r w:rsidRPr="00AE0967">
              <w:t>Nghiên cứu khoa học không liên quan đến cuộc sống của tôi</w:t>
            </w:r>
          </w:p>
        </w:tc>
        <w:tc>
          <w:tcPr>
            <w:tcW w:w="852" w:type="dxa"/>
            <w:hideMark/>
          </w:tcPr>
          <w:p w14:paraId="74A66F38" w14:textId="77777777" w:rsidR="00AE0967" w:rsidRPr="00AE0967" w:rsidRDefault="00AE0967" w:rsidP="00AE0967">
            <w:r w:rsidRPr="00AE0967">
              <w:t>1</w:t>
            </w:r>
          </w:p>
        </w:tc>
        <w:tc>
          <w:tcPr>
            <w:tcW w:w="935" w:type="dxa"/>
            <w:hideMark/>
          </w:tcPr>
          <w:p w14:paraId="3005B4B3" w14:textId="77777777" w:rsidR="00AE0967" w:rsidRPr="00AE0967" w:rsidRDefault="00AE0967" w:rsidP="00AE0967">
            <w:r w:rsidRPr="00AE0967">
              <w:t>2</w:t>
            </w:r>
          </w:p>
        </w:tc>
        <w:tc>
          <w:tcPr>
            <w:tcW w:w="925" w:type="dxa"/>
            <w:hideMark/>
          </w:tcPr>
          <w:p w14:paraId="65F20C85" w14:textId="77777777" w:rsidR="00AE0967" w:rsidRPr="00AE0967" w:rsidRDefault="00AE0967" w:rsidP="00AE0967">
            <w:r w:rsidRPr="00AE0967">
              <w:t>3</w:t>
            </w:r>
          </w:p>
        </w:tc>
        <w:tc>
          <w:tcPr>
            <w:tcW w:w="916" w:type="dxa"/>
            <w:hideMark/>
          </w:tcPr>
          <w:p w14:paraId="11D72DD3" w14:textId="77777777" w:rsidR="00AE0967" w:rsidRPr="00AE0967" w:rsidRDefault="00AE0967" w:rsidP="00AE0967">
            <w:r w:rsidRPr="00AE0967">
              <w:t>4</w:t>
            </w:r>
          </w:p>
        </w:tc>
        <w:tc>
          <w:tcPr>
            <w:tcW w:w="919" w:type="dxa"/>
            <w:hideMark/>
          </w:tcPr>
          <w:p w14:paraId="0705B386" w14:textId="77777777" w:rsidR="00AE0967" w:rsidRPr="00AE0967" w:rsidRDefault="00AE0967" w:rsidP="00AE0967">
            <w:r w:rsidRPr="00AE0967">
              <w:t>5</w:t>
            </w:r>
          </w:p>
        </w:tc>
      </w:tr>
      <w:tr w:rsidR="00AE0967" w:rsidRPr="00AE0967" w14:paraId="2915523B" w14:textId="77777777" w:rsidTr="00086BD3">
        <w:trPr>
          <w:trHeight w:val="3480"/>
        </w:trPr>
        <w:tc>
          <w:tcPr>
            <w:tcW w:w="650" w:type="dxa"/>
            <w:hideMark/>
          </w:tcPr>
          <w:p w14:paraId="1A0C9A8A" w14:textId="77777777" w:rsidR="00AE0967" w:rsidRPr="00AE0967" w:rsidRDefault="00AE0967" w:rsidP="00AE0967">
            <w:r w:rsidRPr="00AE0967">
              <w:lastRenderedPageBreak/>
              <w:t>B3</w:t>
            </w:r>
          </w:p>
        </w:tc>
        <w:tc>
          <w:tcPr>
            <w:tcW w:w="3580" w:type="dxa"/>
            <w:hideMark/>
          </w:tcPr>
          <w:p w14:paraId="709171F4" w14:textId="77777777" w:rsidR="00AE0967" w:rsidRPr="00AE0967" w:rsidRDefault="00AE0967" w:rsidP="00AE0967">
            <w:r w:rsidRPr="00AE0967">
              <w:t>Nghiên cứu khoa học không thể thiếu trong đào tạo chuyên môn</w:t>
            </w:r>
          </w:p>
        </w:tc>
        <w:tc>
          <w:tcPr>
            <w:tcW w:w="852" w:type="dxa"/>
            <w:hideMark/>
          </w:tcPr>
          <w:p w14:paraId="16CD9079" w14:textId="77777777" w:rsidR="00AE0967" w:rsidRPr="00AE0967" w:rsidRDefault="00AE0967" w:rsidP="00AE0967">
            <w:r w:rsidRPr="00AE0967">
              <w:t>1</w:t>
            </w:r>
          </w:p>
        </w:tc>
        <w:tc>
          <w:tcPr>
            <w:tcW w:w="935" w:type="dxa"/>
            <w:hideMark/>
          </w:tcPr>
          <w:p w14:paraId="672C2056" w14:textId="77777777" w:rsidR="00AE0967" w:rsidRPr="00AE0967" w:rsidRDefault="00AE0967" w:rsidP="00AE0967">
            <w:r w:rsidRPr="00AE0967">
              <w:t>2</w:t>
            </w:r>
          </w:p>
        </w:tc>
        <w:tc>
          <w:tcPr>
            <w:tcW w:w="925" w:type="dxa"/>
            <w:hideMark/>
          </w:tcPr>
          <w:p w14:paraId="22E16DCB" w14:textId="77777777" w:rsidR="00AE0967" w:rsidRPr="00AE0967" w:rsidRDefault="00AE0967" w:rsidP="00AE0967">
            <w:r w:rsidRPr="00AE0967">
              <w:t>3</w:t>
            </w:r>
          </w:p>
        </w:tc>
        <w:tc>
          <w:tcPr>
            <w:tcW w:w="916" w:type="dxa"/>
            <w:hideMark/>
          </w:tcPr>
          <w:p w14:paraId="3D3DC376" w14:textId="77777777" w:rsidR="00AE0967" w:rsidRPr="00AE0967" w:rsidRDefault="00AE0967" w:rsidP="00AE0967">
            <w:r w:rsidRPr="00AE0967">
              <w:t>4</w:t>
            </w:r>
          </w:p>
        </w:tc>
        <w:tc>
          <w:tcPr>
            <w:tcW w:w="919" w:type="dxa"/>
            <w:hideMark/>
          </w:tcPr>
          <w:p w14:paraId="058060FC" w14:textId="77777777" w:rsidR="00AE0967" w:rsidRPr="00AE0967" w:rsidRDefault="00AE0967" w:rsidP="00AE0967">
            <w:r w:rsidRPr="00AE0967">
              <w:t>5</w:t>
            </w:r>
          </w:p>
        </w:tc>
      </w:tr>
      <w:tr w:rsidR="00AE0967" w:rsidRPr="00AE0967" w14:paraId="2D0C6C57" w14:textId="77777777" w:rsidTr="00086BD3">
        <w:trPr>
          <w:trHeight w:val="2850"/>
        </w:trPr>
        <w:tc>
          <w:tcPr>
            <w:tcW w:w="650" w:type="dxa"/>
            <w:hideMark/>
          </w:tcPr>
          <w:p w14:paraId="32005B21" w14:textId="77777777" w:rsidR="00AE0967" w:rsidRPr="00AE0967" w:rsidRDefault="00AE0967" w:rsidP="00AE0967">
            <w:r w:rsidRPr="00AE0967">
              <w:t>B4</w:t>
            </w:r>
          </w:p>
        </w:tc>
        <w:tc>
          <w:tcPr>
            <w:tcW w:w="3580" w:type="dxa"/>
            <w:hideMark/>
          </w:tcPr>
          <w:p w14:paraId="52B4D595" w14:textId="77777777" w:rsidR="00AE0967" w:rsidRPr="00AE0967" w:rsidRDefault="00AE0967" w:rsidP="00AE0967">
            <w:r w:rsidRPr="00AE0967">
              <w:t>Nghiên cứu khoa học nên được dạy cho tất cả sinh viên</w:t>
            </w:r>
          </w:p>
        </w:tc>
        <w:tc>
          <w:tcPr>
            <w:tcW w:w="852" w:type="dxa"/>
            <w:hideMark/>
          </w:tcPr>
          <w:p w14:paraId="7E7291BD" w14:textId="77777777" w:rsidR="00AE0967" w:rsidRPr="00AE0967" w:rsidRDefault="00AE0967" w:rsidP="00AE0967">
            <w:r w:rsidRPr="00AE0967">
              <w:t>1</w:t>
            </w:r>
          </w:p>
        </w:tc>
        <w:tc>
          <w:tcPr>
            <w:tcW w:w="935" w:type="dxa"/>
            <w:hideMark/>
          </w:tcPr>
          <w:p w14:paraId="0C4DECFC" w14:textId="77777777" w:rsidR="00AE0967" w:rsidRPr="00AE0967" w:rsidRDefault="00AE0967" w:rsidP="00AE0967">
            <w:r w:rsidRPr="00AE0967">
              <w:t>2</w:t>
            </w:r>
          </w:p>
        </w:tc>
        <w:tc>
          <w:tcPr>
            <w:tcW w:w="925" w:type="dxa"/>
            <w:hideMark/>
          </w:tcPr>
          <w:p w14:paraId="248933A0" w14:textId="77777777" w:rsidR="00AE0967" w:rsidRPr="00AE0967" w:rsidRDefault="00AE0967" w:rsidP="00AE0967">
            <w:r w:rsidRPr="00AE0967">
              <w:t>3</w:t>
            </w:r>
          </w:p>
        </w:tc>
        <w:tc>
          <w:tcPr>
            <w:tcW w:w="916" w:type="dxa"/>
            <w:hideMark/>
          </w:tcPr>
          <w:p w14:paraId="3E8E3DD1" w14:textId="77777777" w:rsidR="00AE0967" w:rsidRPr="00AE0967" w:rsidRDefault="00AE0967" w:rsidP="00AE0967">
            <w:r w:rsidRPr="00AE0967">
              <w:t>4</w:t>
            </w:r>
          </w:p>
        </w:tc>
        <w:tc>
          <w:tcPr>
            <w:tcW w:w="919" w:type="dxa"/>
            <w:hideMark/>
          </w:tcPr>
          <w:p w14:paraId="71E659B5" w14:textId="77777777" w:rsidR="00AE0967" w:rsidRPr="00AE0967" w:rsidRDefault="00AE0967" w:rsidP="00AE0967">
            <w:r w:rsidRPr="00AE0967">
              <w:t>5</w:t>
            </w:r>
          </w:p>
        </w:tc>
      </w:tr>
      <w:tr w:rsidR="00AE0967" w:rsidRPr="00AE0967" w14:paraId="29B89BF9" w14:textId="77777777" w:rsidTr="00086BD3">
        <w:trPr>
          <w:trHeight w:val="2535"/>
        </w:trPr>
        <w:tc>
          <w:tcPr>
            <w:tcW w:w="650" w:type="dxa"/>
            <w:hideMark/>
          </w:tcPr>
          <w:p w14:paraId="50A51B8C" w14:textId="77777777" w:rsidR="00AE0967" w:rsidRPr="00AE0967" w:rsidRDefault="00AE0967" w:rsidP="00AE0967">
            <w:r w:rsidRPr="00AE0967">
              <w:t>B5</w:t>
            </w:r>
          </w:p>
        </w:tc>
        <w:tc>
          <w:tcPr>
            <w:tcW w:w="3580" w:type="dxa"/>
            <w:hideMark/>
          </w:tcPr>
          <w:p w14:paraId="691EB0CF" w14:textId="77777777" w:rsidR="00AE0967" w:rsidRPr="00AE0967" w:rsidRDefault="00AE0967" w:rsidP="00AE0967">
            <w:r w:rsidRPr="00AE0967">
              <w:t>Nghiên cứu khoa học hữu ích cho mọi chuyên gia</w:t>
            </w:r>
          </w:p>
        </w:tc>
        <w:tc>
          <w:tcPr>
            <w:tcW w:w="852" w:type="dxa"/>
            <w:hideMark/>
          </w:tcPr>
          <w:p w14:paraId="5971E511" w14:textId="77777777" w:rsidR="00AE0967" w:rsidRPr="00AE0967" w:rsidRDefault="00AE0967" w:rsidP="00AE0967">
            <w:r w:rsidRPr="00AE0967">
              <w:t>1</w:t>
            </w:r>
          </w:p>
        </w:tc>
        <w:tc>
          <w:tcPr>
            <w:tcW w:w="935" w:type="dxa"/>
            <w:hideMark/>
          </w:tcPr>
          <w:p w14:paraId="016D9E49" w14:textId="77777777" w:rsidR="00AE0967" w:rsidRPr="00AE0967" w:rsidRDefault="00AE0967" w:rsidP="00AE0967">
            <w:r w:rsidRPr="00AE0967">
              <w:t>2</w:t>
            </w:r>
          </w:p>
        </w:tc>
        <w:tc>
          <w:tcPr>
            <w:tcW w:w="925" w:type="dxa"/>
            <w:hideMark/>
          </w:tcPr>
          <w:p w14:paraId="655E1994" w14:textId="77777777" w:rsidR="00AE0967" w:rsidRPr="00AE0967" w:rsidRDefault="00AE0967" w:rsidP="00AE0967">
            <w:r w:rsidRPr="00AE0967">
              <w:t>3</w:t>
            </w:r>
          </w:p>
        </w:tc>
        <w:tc>
          <w:tcPr>
            <w:tcW w:w="916" w:type="dxa"/>
            <w:hideMark/>
          </w:tcPr>
          <w:p w14:paraId="66083268" w14:textId="77777777" w:rsidR="00AE0967" w:rsidRPr="00AE0967" w:rsidRDefault="00AE0967" w:rsidP="00AE0967">
            <w:r w:rsidRPr="00AE0967">
              <w:t>4</w:t>
            </w:r>
          </w:p>
        </w:tc>
        <w:tc>
          <w:tcPr>
            <w:tcW w:w="919" w:type="dxa"/>
            <w:hideMark/>
          </w:tcPr>
          <w:p w14:paraId="6382BDCF" w14:textId="77777777" w:rsidR="00AE0967" w:rsidRPr="00AE0967" w:rsidRDefault="00AE0967" w:rsidP="00AE0967">
            <w:r w:rsidRPr="00AE0967">
              <w:t>5</w:t>
            </w:r>
          </w:p>
        </w:tc>
      </w:tr>
      <w:tr w:rsidR="00AE0967" w:rsidRPr="00AE0967" w14:paraId="2FE188F0" w14:textId="77777777" w:rsidTr="00086BD3">
        <w:trPr>
          <w:trHeight w:val="1905"/>
        </w:trPr>
        <w:tc>
          <w:tcPr>
            <w:tcW w:w="650" w:type="dxa"/>
            <w:hideMark/>
          </w:tcPr>
          <w:p w14:paraId="2A4456E8" w14:textId="77777777" w:rsidR="00AE0967" w:rsidRPr="00AE0967" w:rsidRDefault="00AE0967" w:rsidP="00AE0967">
            <w:r w:rsidRPr="00AE0967">
              <w:t>B6</w:t>
            </w:r>
          </w:p>
        </w:tc>
        <w:tc>
          <w:tcPr>
            <w:tcW w:w="3580" w:type="dxa"/>
            <w:hideMark/>
          </w:tcPr>
          <w:p w14:paraId="1AC6C5A5" w14:textId="77777777" w:rsidR="00AE0967" w:rsidRPr="00AE0967" w:rsidRDefault="00AE0967" w:rsidP="00AE0967">
            <w:r w:rsidRPr="00AE0967">
              <w:t>Nghiên cứu khoa học rất có giá trị</w:t>
            </w:r>
          </w:p>
        </w:tc>
        <w:tc>
          <w:tcPr>
            <w:tcW w:w="852" w:type="dxa"/>
            <w:hideMark/>
          </w:tcPr>
          <w:p w14:paraId="569909BB" w14:textId="77777777" w:rsidR="00AE0967" w:rsidRPr="00AE0967" w:rsidRDefault="00AE0967" w:rsidP="00AE0967">
            <w:r w:rsidRPr="00AE0967">
              <w:t>1</w:t>
            </w:r>
          </w:p>
        </w:tc>
        <w:tc>
          <w:tcPr>
            <w:tcW w:w="935" w:type="dxa"/>
            <w:hideMark/>
          </w:tcPr>
          <w:p w14:paraId="48172D04" w14:textId="77777777" w:rsidR="00AE0967" w:rsidRPr="00AE0967" w:rsidRDefault="00AE0967" w:rsidP="00AE0967">
            <w:r w:rsidRPr="00AE0967">
              <w:t>2</w:t>
            </w:r>
          </w:p>
        </w:tc>
        <w:tc>
          <w:tcPr>
            <w:tcW w:w="925" w:type="dxa"/>
            <w:hideMark/>
          </w:tcPr>
          <w:p w14:paraId="3C26C360" w14:textId="77777777" w:rsidR="00AE0967" w:rsidRPr="00AE0967" w:rsidRDefault="00AE0967" w:rsidP="00AE0967">
            <w:r w:rsidRPr="00AE0967">
              <w:t>3</w:t>
            </w:r>
          </w:p>
        </w:tc>
        <w:tc>
          <w:tcPr>
            <w:tcW w:w="916" w:type="dxa"/>
            <w:hideMark/>
          </w:tcPr>
          <w:p w14:paraId="36221A4F" w14:textId="77777777" w:rsidR="00AE0967" w:rsidRPr="00AE0967" w:rsidRDefault="00AE0967" w:rsidP="00AE0967">
            <w:r w:rsidRPr="00AE0967">
              <w:t>4</w:t>
            </w:r>
          </w:p>
        </w:tc>
        <w:tc>
          <w:tcPr>
            <w:tcW w:w="919" w:type="dxa"/>
            <w:hideMark/>
          </w:tcPr>
          <w:p w14:paraId="555819C5" w14:textId="77777777" w:rsidR="00AE0967" w:rsidRPr="00AE0967" w:rsidRDefault="00AE0967" w:rsidP="00AE0967">
            <w:r w:rsidRPr="00AE0967">
              <w:t>5</w:t>
            </w:r>
          </w:p>
        </w:tc>
      </w:tr>
      <w:tr w:rsidR="00AE0967" w:rsidRPr="00AE0967" w14:paraId="3108F158" w14:textId="77777777" w:rsidTr="00086BD3">
        <w:trPr>
          <w:trHeight w:val="2895"/>
        </w:trPr>
        <w:tc>
          <w:tcPr>
            <w:tcW w:w="650" w:type="dxa"/>
            <w:vMerge w:val="restart"/>
            <w:hideMark/>
          </w:tcPr>
          <w:p w14:paraId="7A4F2804" w14:textId="77777777" w:rsidR="00AE0967" w:rsidRPr="00AE0967" w:rsidRDefault="00AE0967" w:rsidP="00AE0967">
            <w:r w:rsidRPr="00AE0967">
              <w:lastRenderedPageBreak/>
              <w:t>B7</w:t>
            </w:r>
          </w:p>
        </w:tc>
        <w:tc>
          <w:tcPr>
            <w:tcW w:w="3580" w:type="dxa"/>
            <w:vMerge w:val="restart"/>
            <w:hideMark/>
          </w:tcPr>
          <w:p w14:paraId="49BF1092" w14:textId="77777777" w:rsidR="00AE0967" w:rsidRPr="00AE0967" w:rsidRDefault="00AE0967" w:rsidP="00AE0967">
            <w:r w:rsidRPr="00AE0967">
              <w:t>Tôi sẽ sử dụng các cách tiếp cận nghiên cứu khoa học trong chuyên môn của mình</w:t>
            </w:r>
          </w:p>
        </w:tc>
        <w:tc>
          <w:tcPr>
            <w:tcW w:w="852" w:type="dxa"/>
            <w:vMerge w:val="restart"/>
            <w:hideMark/>
          </w:tcPr>
          <w:p w14:paraId="41EB9944" w14:textId="77777777" w:rsidR="00AE0967" w:rsidRPr="00AE0967" w:rsidRDefault="00AE0967" w:rsidP="00AE0967">
            <w:r w:rsidRPr="00AE0967">
              <w:t>1</w:t>
            </w:r>
          </w:p>
        </w:tc>
        <w:tc>
          <w:tcPr>
            <w:tcW w:w="935" w:type="dxa"/>
            <w:vMerge w:val="restart"/>
            <w:hideMark/>
          </w:tcPr>
          <w:p w14:paraId="06639295" w14:textId="77777777" w:rsidR="00AE0967" w:rsidRPr="00AE0967" w:rsidRDefault="00AE0967" w:rsidP="00AE0967">
            <w:r w:rsidRPr="00AE0967">
              <w:t>2</w:t>
            </w:r>
          </w:p>
        </w:tc>
        <w:tc>
          <w:tcPr>
            <w:tcW w:w="925" w:type="dxa"/>
            <w:vMerge w:val="restart"/>
            <w:hideMark/>
          </w:tcPr>
          <w:p w14:paraId="34FB1F8B" w14:textId="77777777" w:rsidR="00AE0967" w:rsidRPr="00AE0967" w:rsidRDefault="00AE0967" w:rsidP="00AE0967">
            <w:r w:rsidRPr="00AE0967">
              <w:t>3</w:t>
            </w:r>
          </w:p>
        </w:tc>
        <w:tc>
          <w:tcPr>
            <w:tcW w:w="916" w:type="dxa"/>
            <w:vMerge w:val="restart"/>
            <w:hideMark/>
          </w:tcPr>
          <w:p w14:paraId="20F5E0EE" w14:textId="77777777" w:rsidR="00AE0967" w:rsidRPr="00AE0967" w:rsidRDefault="00AE0967" w:rsidP="00AE0967">
            <w:r w:rsidRPr="00AE0967">
              <w:t>4</w:t>
            </w:r>
          </w:p>
        </w:tc>
        <w:tc>
          <w:tcPr>
            <w:tcW w:w="919" w:type="dxa"/>
            <w:vMerge w:val="restart"/>
            <w:hideMark/>
          </w:tcPr>
          <w:p w14:paraId="13C2BE3D" w14:textId="77777777" w:rsidR="00AE0967" w:rsidRPr="00AE0967" w:rsidRDefault="00AE0967" w:rsidP="00AE0967">
            <w:r w:rsidRPr="00AE0967">
              <w:t>5</w:t>
            </w:r>
          </w:p>
        </w:tc>
      </w:tr>
      <w:tr w:rsidR="00AE0967" w:rsidRPr="00AE0967" w14:paraId="1853652C" w14:textId="77777777" w:rsidTr="00086BD3">
        <w:trPr>
          <w:trHeight w:val="483"/>
        </w:trPr>
        <w:tc>
          <w:tcPr>
            <w:tcW w:w="650" w:type="dxa"/>
            <w:vMerge/>
            <w:hideMark/>
          </w:tcPr>
          <w:p w14:paraId="3F1F85E0" w14:textId="77777777" w:rsidR="00AE0967" w:rsidRPr="00AE0967" w:rsidRDefault="00AE0967" w:rsidP="00AE0967"/>
        </w:tc>
        <w:tc>
          <w:tcPr>
            <w:tcW w:w="3580" w:type="dxa"/>
            <w:vMerge/>
            <w:hideMark/>
          </w:tcPr>
          <w:p w14:paraId="375FB219" w14:textId="77777777" w:rsidR="00AE0967" w:rsidRPr="00AE0967" w:rsidRDefault="00AE0967" w:rsidP="00AE0967"/>
        </w:tc>
        <w:tc>
          <w:tcPr>
            <w:tcW w:w="852" w:type="dxa"/>
            <w:vMerge/>
            <w:hideMark/>
          </w:tcPr>
          <w:p w14:paraId="6D404D1C" w14:textId="77777777" w:rsidR="00AE0967" w:rsidRPr="00AE0967" w:rsidRDefault="00AE0967" w:rsidP="00AE0967"/>
        </w:tc>
        <w:tc>
          <w:tcPr>
            <w:tcW w:w="935" w:type="dxa"/>
            <w:vMerge/>
            <w:hideMark/>
          </w:tcPr>
          <w:p w14:paraId="56DB17D1" w14:textId="77777777" w:rsidR="00AE0967" w:rsidRPr="00AE0967" w:rsidRDefault="00AE0967" w:rsidP="00AE0967"/>
        </w:tc>
        <w:tc>
          <w:tcPr>
            <w:tcW w:w="925" w:type="dxa"/>
            <w:vMerge/>
            <w:hideMark/>
          </w:tcPr>
          <w:p w14:paraId="2E2D9574" w14:textId="77777777" w:rsidR="00AE0967" w:rsidRPr="00AE0967" w:rsidRDefault="00AE0967" w:rsidP="00AE0967"/>
        </w:tc>
        <w:tc>
          <w:tcPr>
            <w:tcW w:w="916" w:type="dxa"/>
            <w:vMerge/>
            <w:hideMark/>
          </w:tcPr>
          <w:p w14:paraId="25CB4587" w14:textId="77777777" w:rsidR="00AE0967" w:rsidRPr="00AE0967" w:rsidRDefault="00AE0967" w:rsidP="00AE0967"/>
        </w:tc>
        <w:tc>
          <w:tcPr>
            <w:tcW w:w="919" w:type="dxa"/>
            <w:vMerge/>
            <w:hideMark/>
          </w:tcPr>
          <w:p w14:paraId="02372357" w14:textId="77777777" w:rsidR="00AE0967" w:rsidRPr="00AE0967" w:rsidRDefault="00AE0967" w:rsidP="00AE0967"/>
        </w:tc>
      </w:tr>
      <w:tr w:rsidR="00AE0967" w:rsidRPr="00AE0967" w14:paraId="34714B48" w14:textId="77777777" w:rsidTr="00086BD3">
        <w:trPr>
          <w:trHeight w:val="483"/>
        </w:trPr>
        <w:tc>
          <w:tcPr>
            <w:tcW w:w="650" w:type="dxa"/>
            <w:vMerge/>
            <w:hideMark/>
          </w:tcPr>
          <w:p w14:paraId="525D150A" w14:textId="77777777" w:rsidR="00AE0967" w:rsidRPr="00AE0967" w:rsidRDefault="00AE0967" w:rsidP="00AE0967"/>
        </w:tc>
        <w:tc>
          <w:tcPr>
            <w:tcW w:w="3580" w:type="dxa"/>
            <w:vMerge/>
            <w:hideMark/>
          </w:tcPr>
          <w:p w14:paraId="57FCF91F" w14:textId="77777777" w:rsidR="00AE0967" w:rsidRPr="00AE0967" w:rsidRDefault="00AE0967" w:rsidP="00AE0967"/>
        </w:tc>
        <w:tc>
          <w:tcPr>
            <w:tcW w:w="852" w:type="dxa"/>
            <w:vMerge/>
            <w:hideMark/>
          </w:tcPr>
          <w:p w14:paraId="1EEE07F6" w14:textId="77777777" w:rsidR="00AE0967" w:rsidRPr="00AE0967" w:rsidRDefault="00AE0967" w:rsidP="00AE0967"/>
        </w:tc>
        <w:tc>
          <w:tcPr>
            <w:tcW w:w="935" w:type="dxa"/>
            <w:vMerge/>
            <w:hideMark/>
          </w:tcPr>
          <w:p w14:paraId="2CB418D9" w14:textId="77777777" w:rsidR="00AE0967" w:rsidRPr="00AE0967" w:rsidRDefault="00AE0967" w:rsidP="00AE0967"/>
        </w:tc>
        <w:tc>
          <w:tcPr>
            <w:tcW w:w="925" w:type="dxa"/>
            <w:vMerge/>
            <w:hideMark/>
          </w:tcPr>
          <w:p w14:paraId="142A0451" w14:textId="77777777" w:rsidR="00AE0967" w:rsidRPr="00AE0967" w:rsidRDefault="00AE0967" w:rsidP="00AE0967"/>
        </w:tc>
        <w:tc>
          <w:tcPr>
            <w:tcW w:w="916" w:type="dxa"/>
            <w:vMerge/>
            <w:hideMark/>
          </w:tcPr>
          <w:p w14:paraId="2AF455D8" w14:textId="77777777" w:rsidR="00AE0967" w:rsidRPr="00AE0967" w:rsidRDefault="00AE0967" w:rsidP="00AE0967"/>
        </w:tc>
        <w:tc>
          <w:tcPr>
            <w:tcW w:w="919" w:type="dxa"/>
            <w:vMerge/>
            <w:hideMark/>
          </w:tcPr>
          <w:p w14:paraId="7A8DFEB4" w14:textId="77777777" w:rsidR="00AE0967" w:rsidRPr="00AE0967" w:rsidRDefault="00AE0967" w:rsidP="00AE0967"/>
        </w:tc>
      </w:tr>
      <w:tr w:rsidR="00AE0967" w:rsidRPr="00AE0967" w14:paraId="2F3C3E37" w14:textId="77777777" w:rsidTr="00086BD3">
        <w:trPr>
          <w:trHeight w:val="483"/>
        </w:trPr>
        <w:tc>
          <w:tcPr>
            <w:tcW w:w="650" w:type="dxa"/>
            <w:vMerge/>
            <w:hideMark/>
          </w:tcPr>
          <w:p w14:paraId="7961E7CA" w14:textId="77777777" w:rsidR="00AE0967" w:rsidRPr="00AE0967" w:rsidRDefault="00AE0967" w:rsidP="00AE0967"/>
        </w:tc>
        <w:tc>
          <w:tcPr>
            <w:tcW w:w="3580" w:type="dxa"/>
            <w:vMerge/>
            <w:hideMark/>
          </w:tcPr>
          <w:p w14:paraId="3C061A08" w14:textId="77777777" w:rsidR="00AE0967" w:rsidRPr="00AE0967" w:rsidRDefault="00AE0967" w:rsidP="00AE0967"/>
        </w:tc>
        <w:tc>
          <w:tcPr>
            <w:tcW w:w="852" w:type="dxa"/>
            <w:vMerge/>
            <w:hideMark/>
          </w:tcPr>
          <w:p w14:paraId="5121833E" w14:textId="77777777" w:rsidR="00AE0967" w:rsidRPr="00AE0967" w:rsidRDefault="00AE0967" w:rsidP="00AE0967"/>
        </w:tc>
        <w:tc>
          <w:tcPr>
            <w:tcW w:w="935" w:type="dxa"/>
            <w:vMerge/>
            <w:hideMark/>
          </w:tcPr>
          <w:p w14:paraId="0DB4AF4D" w14:textId="77777777" w:rsidR="00AE0967" w:rsidRPr="00AE0967" w:rsidRDefault="00AE0967" w:rsidP="00AE0967"/>
        </w:tc>
        <w:tc>
          <w:tcPr>
            <w:tcW w:w="925" w:type="dxa"/>
            <w:vMerge/>
            <w:hideMark/>
          </w:tcPr>
          <w:p w14:paraId="67B5E547" w14:textId="77777777" w:rsidR="00AE0967" w:rsidRPr="00AE0967" w:rsidRDefault="00AE0967" w:rsidP="00AE0967"/>
        </w:tc>
        <w:tc>
          <w:tcPr>
            <w:tcW w:w="916" w:type="dxa"/>
            <w:vMerge/>
            <w:hideMark/>
          </w:tcPr>
          <w:p w14:paraId="4829B97F" w14:textId="77777777" w:rsidR="00AE0967" w:rsidRPr="00AE0967" w:rsidRDefault="00AE0967" w:rsidP="00AE0967"/>
        </w:tc>
        <w:tc>
          <w:tcPr>
            <w:tcW w:w="919" w:type="dxa"/>
            <w:vMerge/>
            <w:hideMark/>
          </w:tcPr>
          <w:p w14:paraId="03BE1BC6" w14:textId="77777777" w:rsidR="00AE0967" w:rsidRPr="00AE0967" w:rsidRDefault="00AE0967" w:rsidP="00AE0967"/>
        </w:tc>
      </w:tr>
      <w:tr w:rsidR="00AE0967" w:rsidRPr="00AE0967" w14:paraId="38C51B2C" w14:textId="77777777" w:rsidTr="00086BD3">
        <w:trPr>
          <w:trHeight w:val="483"/>
        </w:trPr>
        <w:tc>
          <w:tcPr>
            <w:tcW w:w="650" w:type="dxa"/>
            <w:vMerge/>
            <w:hideMark/>
          </w:tcPr>
          <w:p w14:paraId="352BA22B" w14:textId="77777777" w:rsidR="00AE0967" w:rsidRPr="00AE0967" w:rsidRDefault="00AE0967" w:rsidP="00AE0967"/>
        </w:tc>
        <w:tc>
          <w:tcPr>
            <w:tcW w:w="3580" w:type="dxa"/>
            <w:vMerge/>
            <w:hideMark/>
          </w:tcPr>
          <w:p w14:paraId="65F90B75" w14:textId="77777777" w:rsidR="00AE0967" w:rsidRPr="00AE0967" w:rsidRDefault="00AE0967" w:rsidP="00AE0967"/>
        </w:tc>
        <w:tc>
          <w:tcPr>
            <w:tcW w:w="852" w:type="dxa"/>
            <w:vMerge/>
            <w:hideMark/>
          </w:tcPr>
          <w:p w14:paraId="1E397E6B" w14:textId="77777777" w:rsidR="00AE0967" w:rsidRPr="00AE0967" w:rsidRDefault="00AE0967" w:rsidP="00AE0967"/>
        </w:tc>
        <w:tc>
          <w:tcPr>
            <w:tcW w:w="935" w:type="dxa"/>
            <w:vMerge/>
            <w:hideMark/>
          </w:tcPr>
          <w:p w14:paraId="1EB38C77" w14:textId="77777777" w:rsidR="00AE0967" w:rsidRPr="00AE0967" w:rsidRDefault="00AE0967" w:rsidP="00AE0967"/>
        </w:tc>
        <w:tc>
          <w:tcPr>
            <w:tcW w:w="925" w:type="dxa"/>
            <w:vMerge/>
            <w:hideMark/>
          </w:tcPr>
          <w:p w14:paraId="6920708B" w14:textId="77777777" w:rsidR="00AE0967" w:rsidRPr="00AE0967" w:rsidRDefault="00AE0967" w:rsidP="00AE0967"/>
        </w:tc>
        <w:tc>
          <w:tcPr>
            <w:tcW w:w="916" w:type="dxa"/>
            <w:vMerge/>
            <w:hideMark/>
          </w:tcPr>
          <w:p w14:paraId="1C8A70FF" w14:textId="77777777" w:rsidR="00AE0967" w:rsidRPr="00AE0967" w:rsidRDefault="00AE0967" w:rsidP="00AE0967"/>
        </w:tc>
        <w:tc>
          <w:tcPr>
            <w:tcW w:w="919" w:type="dxa"/>
            <w:vMerge/>
            <w:hideMark/>
          </w:tcPr>
          <w:p w14:paraId="061D9AB7" w14:textId="77777777" w:rsidR="00AE0967" w:rsidRPr="00AE0967" w:rsidRDefault="00AE0967" w:rsidP="00AE0967"/>
        </w:tc>
      </w:tr>
      <w:tr w:rsidR="00AE0967" w:rsidRPr="00AE0967" w14:paraId="06F130A5" w14:textId="77777777" w:rsidTr="00086BD3">
        <w:trPr>
          <w:trHeight w:val="483"/>
        </w:trPr>
        <w:tc>
          <w:tcPr>
            <w:tcW w:w="650" w:type="dxa"/>
            <w:vMerge/>
            <w:hideMark/>
          </w:tcPr>
          <w:p w14:paraId="7CB045C4" w14:textId="77777777" w:rsidR="00AE0967" w:rsidRPr="00AE0967" w:rsidRDefault="00AE0967" w:rsidP="00AE0967"/>
        </w:tc>
        <w:tc>
          <w:tcPr>
            <w:tcW w:w="3580" w:type="dxa"/>
            <w:vMerge/>
            <w:hideMark/>
          </w:tcPr>
          <w:p w14:paraId="117167CB" w14:textId="77777777" w:rsidR="00AE0967" w:rsidRPr="00AE0967" w:rsidRDefault="00AE0967" w:rsidP="00AE0967"/>
        </w:tc>
        <w:tc>
          <w:tcPr>
            <w:tcW w:w="852" w:type="dxa"/>
            <w:vMerge/>
            <w:hideMark/>
          </w:tcPr>
          <w:p w14:paraId="46A78653" w14:textId="77777777" w:rsidR="00AE0967" w:rsidRPr="00AE0967" w:rsidRDefault="00AE0967" w:rsidP="00AE0967"/>
        </w:tc>
        <w:tc>
          <w:tcPr>
            <w:tcW w:w="935" w:type="dxa"/>
            <w:vMerge/>
            <w:hideMark/>
          </w:tcPr>
          <w:p w14:paraId="23D9051B" w14:textId="77777777" w:rsidR="00AE0967" w:rsidRPr="00AE0967" w:rsidRDefault="00AE0967" w:rsidP="00AE0967"/>
        </w:tc>
        <w:tc>
          <w:tcPr>
            <w:tcW w:w="925" w:type="dxa"/>
            <w:vMerge/>
            <w:hideMark/>
          </w:tcPr>
          <w:p w14:paraId="57A5A650" w14:textId="77777777" w:rsidR="00AE0967" w:rsidRPr="00AE0967" w:rsidRDefault="00AE0967" w:rsidP="00AE0967"/>
        </w:tc>
        <w:tc>
          <w:tcPr>
            <w:tcW w:w="916" w:type="dxa"/>
            <w:vMerge/>
            <w:hideMark/>
          </w:tcPr>
          <w:p w14:paraId="08EA2C2C" w14:textId="77777777" w:rsidR="00AE0967" w:rsidRPr="00AE0967" w:rsidRDefault="00AE0967" w:rsidP="00AE0967"/>
        </w:tc>
        <w:tc>
          <w:tcPr>
            <w:tcW w:w="919" w:type="dxa"/>
            <w:vMerge/>
            <w:hideMark/>
          </w:tcPr>
          <w:p w14:paraId="1AAD570C" w14:textId="77777777" w:rsidR="00AE0967" w:rsidRPr="00AE0967" w:rsidRDefault="00AE0967" w:rsidP="00AE0967"/>
        </w:tc>
      </w:tr>
      <w:tr w:rsidR="00AE0967" w:rsidRPr="00AE0967" w14:paraId="2A506C2E" w14:textId="77777777" w:rsidTr="00086BD3">
        <w:trPr>
          <w:trHeight w:val="2265"/>
        </w:trPr>
        <w:tc>
          <w:tcPr>
            <w:tcW w:w="650" w:type="dxa"/>
            <w:vMerge w:val="restart"/>
            <w:hideMark/>
          </w:tcPr>
          <w:p w14:paraId="6DE3CFC7" w14:textId="77777777" w:rsidR="00AE0967" w:rsidRPr="00AE0967" w:rsidRDefault="00AE0967" w:rsidP="00AE0967">
            <w:r w:rsidRPr="00AE0967">
              <w:t>B8</w:t>
            </w:r>
          </w:p>
        </w:tc>
        <w:tc>
          <w:tcPr>
            <w:tcW w:w="3580" w:type="dxa"/>
            <w:vMerge w:val="restart"/>
            <w:hideMark/>
          </w:tcPr>
          <w:p w14:paraId="57A6FB14" w14:textId="77777777" w:rsidR="00AE0967" w:rsidRPr="00AE0967" w:rsidRDefault="00AE0967" w:rsidP="00AE0967">
            <w:r w:rsidRPr="00AE0967">
              <w:t>Các kỹ năng tôi có được trong nghiên cứu khoa học sẽ rất hữu ích cho tương lai</w:t>
            </w:r>
          </w:p>
        </w:tc>
        <w:tc>
          <w:tcPr>
            <w:tcW w:w="852" w:type="dxa"/>
            <w:vMerge w:val="restart"/>
            <w:hideMark/>
          </w:tcPr>
          <w:p w14:paraId="3BFB1CC9" w14:textId="77777777" w:rsidR="00AE0967" w:rsidRPr="00AE0967" w:rsidRDefault="00AE0967" w:rsidP="00AE0967">
            <w:r w:rsidRPr="00AE0967">
              <w:t>1</w:t>
            </w:r>
          </w:p>
        </w:tc>
        <w:tc>
          <w:tcPr>
            <w:tcW w:w="935" w:type="dxa"/>
            <w:vMerge w:val="restart"/>
            <w:hideMark/>
          </w:tcPr>
          <w:p w14:paraId="2B8C21CA" w14:textId="77777777" w:rsidR="00AE0967" w:rsidRPr="00AE0967" w:rsidRDefault="00AE0967" w:rsidP="00AE0967">
            <w:r w:rsidRPr="00AE0967">
              <w:t>2</w:t>
            </w:r>
          </w:p>
        </w:tc>
        <w:tc>
          <w:tcPr>
            <w:tcW w:w="925" w:type="dxa"/>
            <w:vMerge w:val="restart"/>
            <w:hideMark/>
          </w:tcPr>
          <w:p w14:paraId="39F902E6" w14:textId="77777777" w:rsidR="00AE0967" w:rsidRPr="00AE0967" w:rsidRDefault="00AE0967" w:rsidP="00AE0967">
            <w:r w:rsidRPr="00AE0967">
              <w:t>3</w:t>
            </w:r>
          </w:p>
        </w:tc>
        <w:tc>
          <w:tcPr>
            <w:tcW w:w="916" w:type="dxa"/>
            <w:vMerge w:val="restart"/>
            <w:hideMark/>
          </w:tcPr>
          <w:p w14:paraId="20F0F418" w14:textId="77777777" w:rsidR="00AE0967" w:rsidRPr="00AE0967" w:rsidRDefault="00AE0967" w:rsidP="00AE0967">
            <w:r w:rsidRPr="00AE0967">
              <w:t>4</w:t>
            </w:r>
          </w:p>
        </w:tc>
        <w:tc>
          <w:tcPr>
            <w:tcW w:w="919" w:type="dxa"/>
            <w:vMerge w:val="restart"/>
            <w:hideMark/>
          </w:tcPr>
          <w:p w14:paraId="56D0FB95" w14:textId="77777777" w:rsidR="00AE0967" w:rsidRPr="00AE0967" w:rsidRDefault="00AE0967" w:rsidP="00AE0967">
            <w:r w:rsidRPr="00AE0967">
              <w:t>5</w:t>
            </w:r>
          </w:p>
        </w:tc>
      </w:tr>
      <w:tr w:rsidR="00AE0967" w:rsidRPr="00AE0967" w14:paraId="04E8B55B" w14:textId="77777777" w:rsidTr="00086BD3">
        <w:trPr>
          <w:trHeight w:val="483"/>
        </w:trPr>
        <w:tc>
          <w:tcPr>
            <w:tcW w:w="650" w:type="dxa"/>
            <w:vMerge/>
            <w:hideMark/>
          </w:tcPr>
          <w:p w14:paraId="6A52ED83" w14:textId="77777777" w:rsidR="00AE0967" w:rsidRPr="00AE0967" w:rsidRDefault="00AE0967" w:rsidP="00AE0967"/>
        </w:tc>
        <w:tc>
          <w:tcPr>
            <w:tcW w:w="3580" w:type="dxa"/>
            <w:vMerge/>
            <w:hideMark/>
          </w:tcPr>
          <w:p w14:paraId="0A6E9B67" w14:textId="77777777" w:rsidR="00AE0967" w:rsidRPr="00AE0967" w:rsidRDefault="00AE0967" w:rsidP="00AE0967"/>
        </w:tc>
        <w:tc>
          <w:tcPr>
            <w:tcW w:w="852" w:type="dxa"/>
            <w:vMerge/>
            <w:hideMark/>
          </w:tcPr>
          <w:p w14:paraId="504C659B" w14:textId="77777777" w:rsidR="00AE0967" w:rsidRPr="00AE0967" w:rsidRDefault="00AE0967" w:rsidP="00AE0967"/>
        </w:tc>
        <w:tc>
          <w:tcPr>
            <w:tcW w:w="935" w:type="dxa"/>
            <w:vMerge/>
            <w:hideMark/>
          </w:tcPr>
          <w:p w14:paraId="1DE2C513" w14:textId="77777777" w:rsidR="00AE0967" w:rsidRPr="00AE0967" w:rsidRDefault="00AE0967" w:rsidP="00AE0967"/>
        </w:tc>
        <w:tc>
          <w:tcPr>
            <w:tcW w:w="925" w:type="dxa"/>
            <w:vMerge/>
            <w:hideMark/>
          </w:tcPr>
          <w:p w14:paraId="1FAF349C" w14:textId="77777777" w:rsidR="00AE0967" w:rsidRPr="00AE0967" w:rsidRDefault="00AE0967" w:rsidP="00AE0967"/>
        </w:tc>
        <w:tc>
          <w:tcPr>
            <w:tcW w:w="916" w:type="dxa"/>
            <w:vMerge/>
            <w:hideMark/>
          </w:tcPr>
          <w:p w14:paraId="1F81FBD2" w14:textId="77777777" w:rsidR="00AE0967" w:rsidRPr="00AE0967" w:rsidRDefault="00AE0967" w:rsidP="00AE0967"/>
        </w:tc>
        <w:tc>
          <w:tcPr>
            <w:tcW w:w="919" w:type="dxa"/>
            <w:vMerge/>
            <w:hideMark/>
          </w:tcPr>
          <w:p w14:paraId="58A67523" w14:textId="77777777" w:rsidR="00AE0967" w:rsidRPr="00AE0967" w:rsidRDefault="00AE0967" w:rsidP="00AE0967"/>
        </w:tc>
      </w:tr>
      <w:tr w:rsidR="00AE0967" w:rsidRPr="00AE0967" w14:paraId="28E22DCD" w14:textId="77777777" w:rsidTr="00086BD3">
        <w:trPr>
          <w:trHeight w:val="483"/>
        </w:trPr>
        <w:tc>
          <w:tcPr>
            <w:tcW w:w="650" w:type="dxa"/>
            <w:vMerge/>
            <w:hideMark/>
          </w:tcPr>
          <w:p w14:paraId="6E821E46" w14:textId="77777777" w:rsidR="00AE0967" w:rsidRPr="00AE0967" w:rsidRDefault="00AE0967" w:rsidP="00AE0967"/>
        </w:tc>
        <w:tc>
          <w:tcPr>
            <w:tcW w:w="3580" w:type="dxa"/>
            <w:vMerge/>
            <w:hideMark/>
          </w:tcPr>
          <w:p w14:paraId="10D068CE" w14:textId="77777777" w:rsidR="00AE0967" w:rsidRPr="00AE0967" w:rsidRDefault="00AE0967" w:rsidP="00AE0967"/>
        </w:tc>
        <w:tc>
          <w:tcPr>
            <w:tcW w:w="852" w:type="dxa"/>
            <w:vMerge/>
            <w:hideMark/>
          </w:tcPr>
          <w:p w14:paraId="2651669A" w14:textId="77777777" w:rsidR="00AE0967" w:rsidRPr="00AE0967" w:rsidRDefault="00AE0967" w:rsidP="00AE0967"/>
        </w:tc>
        <w:tc>
          <w:tcPr>
            <w:tcW w:w="935" w:type="dxa"/>
            <w:vMerge/>
            <w:hideMark/>
          </w:tcPr>
          <w:p w14:paraId="1BD9EB87" w14:textId="77777777" w:rsidR="00AE0967" w:rsidRPr="00AE0967" w:rsidRDefault="00AE0967" w:rsidP="00AE0967"/>
        </w:tc>
        <w:tc>
          <w:tcPr>
            <w:tcW w:w="925" w:type="dxa"/>
            <w:vMerge/>
            <w:hideMark/>
          </w:tcPr>
          <w:p w14:paraId="122D5BC2" w14:textId="77777777" w:rsidR="00AE0967" w:rsidRPr="00AE0967" w:rsidRDefault="00AE0967" w:rsidP="00AE0967"/>
        </w:tc>
        <w:tc>
          <w:tcPr>
            <w:tcW w:w="916" w:type="dxa"/>
            <w:vMerge/>
            <w:hideMark/>
          </w:tcPr>
          <w:p w14:paraId="7125E06A" w14:textId="77777777" w:rsidR="00AE0967" w:rsidRPr="00AE0967" w:rsidRDefault="00AE0967" w:rsidP="00AE0967"/>
        </w:tc>
        <w:tc>
          <w:tcPr>
            <w:tcW w:w="919" w:type="dxa"/>
            <w:vMerge/>
            <w:hideMark/>
          </w:tcPr>
          <w:p w14:paraId="551F3286" w14:textId="77777777" w:rsidR="00AE0967" w:rsidRPr="00AE0967" w:rsidRDefault="00AE0967" w:rsidP="00AE0967"/>
        </w:tc>
      </w:tr>
      <w:tr w:rsidR="00AE0967" w:rsidRPr="00AE0967" w14:paraId="11386228" w14:textId="77777777" w:rsidTr="00086BD3">
        <w:trPr>
          <w:trHeight w:val="483"/>
        </w:trPr>
        <w:tc>
          <w:tcPr>
            <w:tcW w:w="650" w:type="dxa"/>
            <w:vMerge/>
            <w:hideMark/>
          </w:tcPr>
          <w:p w14:paraId="0803D343" w14:textId="77777777" w:rsidR="00AE0967" w:rsidRPr="00AE0967" w:rsidRDefault="00AE0967" w:rsidP="00AE0967"/>
        </w:tc>
        <w:tc>
          <w:tcPr>
            <w:tcW w:w="3580" w:type="dxa"/>
            <w:vMerge/>
            <w:hideMark/>
          </w:tcPr>
          <w:p w14:paraId="15CC7740" w14:textId="77777777" w:rsidR="00AE0967" w:rsidRPr="00AE0967" w:rsidRDefault="00AE0967" w:rsidP="00AE0967"/>
        </w:tc>
        <w:tc>
          <w:tcPr>
            <w:tcW w:w="852" w:type="dxa"/>
            <w:vMerge/>
            <w:hideMark/>
          </w:tcPr>
          <w:p w14:paraId="600797C8" w14:textId="77777777" w:rsidR="00AE0967" w:rsidRPr="00AE0967" w:rsidRDefault="00AE0967" w:rsidP="00AE0967"/>
        </w:tc>
        <w:tc>
          <w:tcPr>
            <w:tcW w:w="935" w:type="dxa"/>
            <w:vMerge/>
            <w:hideMark/>
          </w:tcPr>
          <w:p w14:paraId="1E56C314" w14:textId="77777777" w:rsidR="00AE0967" w:rsidRPr="00AE0967" w:rsidRDefault="00AE0967" w:rsidP="00AE0967"/>
        </w:tc>
        <w:tc>
          <w:tcPr>
            <w:tcW w:w="925" w:type="dxa"/>
            <w:vMerge/>
            <w:hideMark/>
          </w:tcPr>
          <w:p w14:paraId="01868D91" w14:textId="77777777" w:rsidR="00AE0967" w:rsidRPr="00AE0967" w:rsidRDefault="00AE0967" w:rsidP="00AE0967"/>
        </w:tc>
        <w:tc>
          <w:tcPr>
            <w:tcW w:w="916" w:type="dxa"/>
            <w:vMerge/>
            <w:hideMark/>
          </w:tcPr>
          <w:p w14:paraId="21F1A91A" w14:textId="77777777" w:rsidR="00AE0967" w:rsidRPr="00AE0967" w:rsidRDefault="00AE0967" w:rsidP="00AE0967"/>
        </w:tc>
        <w:tc>
          <w:tcPr>
            <w:tcW w:w="919" w:type="dxa"/>
            <w:vMerge/>
            <w:hideMark/>
          </w:tcPr>
          <w:p w14:paraId="4EF1117A" w14:textId="77777777" w:rsidR="00AE0967" w:rsidRPr="00AE0967" w:rsidRDefault="00AE0967" w:rsidP="00AE0967"/>
        </w:tc>
      </w:tr>
      <w:tr w:rsidR="00AE0967" w:rsidRPr="00AE0967" w14:paraId="23925D5B" w14:textId="77777777" w:rsidTr="00086BD3">
        <w:trPr>
          <w:trHeight w:val="483"/>
        </w:trPr>
        <w:tc>
          <w:tcPr>
            <w:tcW w:w="650" w:type="dxa"/>
            <w:vMerge/>
            <w:hideMark/>
          </w:tcPr>
          <w:p w14:paraId="3B1A58D2" w14:textId="77777777" w:rsidR="00AE0967" w:rsidRPr="00AE0967" w:rsidRDefault="00AE0967" w:rsidP="00AE0967"/>
        </w:tc>
        <w:tc>
          <w:tcPr>
            <w:tcW w:w="3580" w:type="dxa"/>
            <w:vMerge/>
            <w:hideMark/>
          </w:tcPr>
          <w:p w14:paraId="7CCE4448" w14:textId="77777777" w:rsidR="00AE0967" w:rsidRPr="00AE0967" w:rsidRDefault="00AE0967" w:rsidP="00AE0967"/>
        </w:tc>
        <w:tc>
          <w:tcPr>
            <w:tcW w:w="852" w:type="dxa"/>
            <w:vMerge/>
            <w:hideMark/>
          </w:tcPr>
          <w:p w14:paraId="101E6FC0" w14:textId="77777777" w:rsidR="00AE0967" w:rsidRPr="00AE0967" w:rsidRDefault="00AE0967" w:rsidP="00AE0967"/>
        </w:tc>
        <w:tc>
          <w:tcPr>
            <w:tcW w:w="935" w:type="dxa"/>
            <w:vMerge/>
            <w:hideMark/>
          </w:tcPr>
          <w:p w14:paraId="7AB1DA4F" w14:textId="77777777" w:rsidR="00AE0967" w:rsidRPr="00AE0967" w:rsidRDefault="00AE0967" w:rsidP="00AE0967"/>
        </w:tc>
        <w:tc>
          <w:tcPr>
            <w:tcW w:w="925" w:type="dxa"/>
            <w:vMerge/>
            <w:hideMark/>
          </w:tcPr>
          <w:p w14:paraId="1411066F" w14:textId="77777777" w:rsidR="00AE0967" w:rsidRPr="00AE0967" w:rsidRDefault="00AE0967" w:rsidP="00AE0967"/>
        </w:tc>
        <w:tc>
          <w:tcPr>
            <w:tcW w:w="916" w:type="dxa"/>
            <w:vMerge/>
            <w:hideMark/>
          </w:tcPr>
          <w:p w14:paraId="6C307C01" w14:textId="77777777" w:rsidR="00AE0967" w:rsidRPr="00AE0967" w:rsidRDefault="00AE0967" w:rsidP="00AE0967"/>
        </w:tc>
        <w:tc>
          <w:tcPr>
            <w:tcW w:w="919" w:type="dxa"/>
            <w:vMerge/>
            <w:hideMark/>
          </w:tcPr>
          <w:p w14:paraId="1B122E99" w14:textId="77777777" w:rsidR="00AE0967" w:rsidRPr="00AE0967" w:rsidRDefault="00AE0967" w:rsidP="00AE0967"/>
        </w:tc>
      </w:tr>
      <w:tr w:rsidR="00AE0967" w:rsidRPr="00AE0967" w14:paraId="5A3A9F60" w14:textId="77777777" w:rsidTr="00086BD3">
        <w:trPr>
          <w:trHeight w:val="483"/>
        </w:trPr>
        <w:tc>
          <w:tcPr>
            <w:tcW w:w="650" w:type="dxa"/>
            <w:vMerge/>
            <w:hideMark/>
          </w:tcPr>
          <w:p w14:paraId="41142142" w14:textId="77777777" w:rsidR="00AE0967" w:rsidRPr="00AE0967" w:rsidRDefault="00AE0967" w:rsidP="00AE0967"/>
        </w:tc>
        <w:tc>
          <w:tcPr>
            <w:tcW w:w="3580" w:type="dxa"/>
            <w:vMerge/>
            <w:hideMark/>
          </w:tcPr>
          <w:p w14:paraId="3C4CB978" w14:textId="77777777" w:rsidR="00AE0967" w:rsidRPr="00AE0967" w:rsidRDefault="00AE0967" w:rsidP="00AE0967"/>
        </w:tc>
        <w:tc>
          <w:tcPr>
            <w:tcW w:w="852" w:type="dxa"/>
            <w:vMerge/>
            <w:hideMark/>
          </w:tcPr>
          <w:p w14:paraId="6673F7EC" w14:textId="77777777" w:rsidR="00AE0967" w:rsidRPr="00AE0967" w:rsidRDefault="00AE0967" w:rsidP="00AE0967"/>
        </w:tc>
        <w:tc>
          <w:tcPr>
            <w:tcW w:w="935" w:type="dxa"/>
            <w:vMerge/>
            <w:hideMark/>
          </w:tcPr>
          <w:p w14:paraId="09FB15F1" w14:textId="77777777" w:rsidR="00AE0967" w:rsidRPr="00AE0967" w:rsidRDefault="00AE0967" w:rsidP="00AE0967"/>
        </w:tc>
        <w:tc>
          <w:tcPr>
            <w:tcW w:w="925" w:type="dxa"/>
            <w:vMerge/>
            <w:hideMark/>
          </w:tcPr>
          <w:p w14:paraId="00858609" w14:textId="77777777" w:rsidR="00AE0967" w:rsidRPr="00AE0967" w:rsidRDefault="00AE0967" w:rsidP="00AE0967"/>
        </w:tc>
        <w:tc>
          <w:tcPr>
            <w:tcW w:w="916" w:type="dxa"/>
            <w:vMerge/>
            <w:hideMark/>
          </w:tcPr>
          <w:p w14:paraId="1D73C5B0" w14:textId="77777777" w:rsidR="00AE0967" w:rsidRPr="00AE0967" w:rsidRDefault="00AE0967" w:rsidP="00AE0967"/>
        </w:tc>
        <w:tc>
          <w:tcPr>
            <w:tcW w:w="919" w:type="dxa"/>
            <w:vMerge/>
            <w:hideMark/>
          </w:tcPr>
          <w:p w14:paraId="7D73B02D" w14:textId="77777777" w:rsidR="00AE0967" w:rsidRPr="00AE0967" w:rsidRDefault="00AE0967" w:rsidP="00AE0967"/>
        </w:tc>
      </w:tr>
      <w:tr w:rsidR="00AE0967" w:rsidRPr="00AE0967" w14:paraId="5D5A406C" w14:textId="77777777" w:rsidTr="00086BD3">
        <w:trPr>
          <w:trHeight w:val="3165"/>
        </w:trPr>
        <w:tc>
          <w:tcPr>
            <w:tcW w:w="650" w:type="dxa"/>
            <w:hideMark/>
          </w:tcPr>
          <w:p w14:paraId="16011333" w14:textId="77777777" w:rsidR="00AE0967" w:rsidRPr="00AE0967" w:rsidRDefault="00AE0967" w:rsidP="00AE0967">
            <w:r w:rsidRPr="00AE0967">
              <w:t>B9</w:t>
            </w:r>
          </w:p>
        </w:tc>
        <w:tc>
          <w:tcPr>
            <w:tcW w:w="3580" w:type="dxa"/>
            <w:hideMark/>
          </w:tcPr>
          <w:p w14:paraId="424A3F87" w14:textId="77777777" w:rsidR="00AE0967" w:rsidRPr="00AE0967" w:rsidRDefault="00AE0967" w:rsidP="00AE0967">
            <w:r w:rsidRPr="00AE0967">
              <w:t>Kiến thức từ nghiên cứu khoa học rất hữu ích như kỹ năng viết</w:t>
            </w:r>
          </w:p>
        </w:tc>
        <w:tc>
          <w:tcPr>
            <w:tcW w:w="852" w:type="dxa"/>
            <w:hideMark/>
          </w:tcPr>
          <w:p w14:paraId="3573FA21" w14:textId="77777777" w:rsidR="00AE0967" w:rsidRPr="00AE0967" w:rsidRDefault="00AE0967" w:rsidP="00AE0967">
            <w:r w:rsidRPr="00AE0967">
              <w:t>1</w:t>
            </w:r>
          </w:p>
        </w:tc>
        <w:tc>
          <w:tcPr>
            <w:tcW w:w="935" w:type="dxa"/>
            <w:hideMark/>
          </w:tcPr>
          <w:p w14:paraId="3D4FA6E5" w14:textId="77777777" w:rsidR="00AE0967" w:rsidRPr="00AE0967" w:rsidRDefault="00AE0967" w:rsidP="00AE0967">
            <w:r w:rsidRPr="00AE0967">
              <w:t>2</w:t>
            </w:r>
          </w:p>
        </w:tc>
        <w:tc>
          <w:tcPr>
            <w:tcW w:w="925" w:type="dxa"/>
            <w:hideMark/>
          </w:tcPr>
          <w:p w14:paraId="33C2700A" w14:textId="77777777" w:rsidR="00AE0967" w:rsidRPr="00AE0967" w:rsidRDefault="00AE0967" w:rsidP="00AE0967">
            <w:r w:rsidRPr="00AE0967">
              <w:t>3</w:t>
            </w:r>
          </w:p>
        </w:tc>
        <w:tc>
          <w:tcPr>
            <w:tcW w:w="916" w:type="dxa"/>
            <w:hideMark/>
          </w:tcPr>
          <w:p w14:paraId="45510919" w14:textId="77777777" w:rsidR="00AE0967" w:rsidRPr="00AE0967" w:rsidRDefault="00AE0967" w:rsidP="00AE0967">
            <w:r w:rsidRPr="00AE0967">
              <w:t>4</w:t>
            </w:r>
          </w:p>
        </w:tc>
        <w:tc>
          <w:tcPr>
            <w:tcW w:w="919" w:type="dxa"/>
            <w:hideMark/>
          </w:tcPr>
          <w:p w14:paraId="50D6D946" w14:textId="77777777" w:rsidR="00AE0967" w:rsidRPr="00AE0967" w:rsidRDefault="00AE0967" w:rsidP="00AE0967">
            <w:r w:rsidRPr="00AE0967">
              <w:t>5</w:t>
            </w:r>
          </w:p>
        </w:tc>
      </w:tr>
      <w:tr w:rsidR="00AE0967" w:rsidRPr="00AE0967" w14:paraId="185622CE" w14:textId="77777777" w:rsidTr="00086BD3">
        <w:trPr>
          <w:trHeight w:val="2220"/>
        </w:trPr>
        <w:tc>
          <w:tcPr>
            <w:tcW w:w="650" w:type="dxa"/>
            <w:hideMark/>
          </w:tcPr>
          <w:p w14:paraId="6A6661F3" w14:textId="77777777" w:rsidR="00AE0967" w:rsidRPr="00AE0967" w:rsidRDefault="00AE0967" w:rsidP="00AE0967">
            <w:r w:rsidRPr="00AE0967">
              <w:lastRenderedPageBreak/>
              <w:t>B10</w:t>
            </w:r>
          </w:p>
        </w:tc>
        <w:tc>
          <w:tcPr>
            <w:tcW w:w="3580" w:type="dxa"/>
            <w:hideMark/>
          </w:tcPr>
          <w:p w14:paraId="74C884A3" w14:textId="77777777" w:rsidR="00AE0967" w:rsidRPr="00AE0967" w:rsidRDefault="00AE0967" w:rsidP="00AE0967">
            <w:r w:rsidRPr="00AE0967">
              <w:t>Nghiên cứu khoa học kết nối với lĩnh vực học tập của tôi</w:t>
            </w:r>
          </w:p>
        </w:tc>
        <w:tc>
          <w:tcPr>
            <w:tcW w:w="852" w:type="dxa"/>
            <w:hideMark/>
          </w:tcPr>
          <w:p w14:paraId="4B95477E" w14:textId="77777777" w:rsidR="00AE0967" w:rsidRPr="00AE0967" w:rsidRDefault="00AE0967" w:rsidP="00AE0967">
            <w:r w:rsidRPr="00AE0967">
              <w:t>1</w:t>
            </w:r>
          </w:p>
        </w:tc>
        <w:tc>
          <w:tcPr>
            <w:tcW w:w="935" w:type="dxa"/>
            <w:hideMark/>
          </w:tcPr>
          <w:p w14:paraId="38E4845E" w14:textId="77777777" w:rsidR="00AE0967" w:rsidRPr="00AE0967" w:rsidRDefault="00AE0967" w:rsidP="00AE0967">
            <w:r w:rsidRPr="00AE0967">
              <w:t>2</w:t>
            </w:r>
          </w:p>
        </w:tc>
        <w:tc>
          <w:tcPr>
            <w:tcW w:w="925" w:type="dxa"/>
            <w:hideMark/>
          </w:tcPr>
          <w:p w14:paraId="31B6CA97" w14:textId="77777777" w:rsidR="00AE0967" w:rsidRPr="00AE0967" w:rsidRDefault="00AE0967" w:rsidP="00AE0967">
            <w:r w:rsidRPr="00AE0967">
              <w:t>3</w:t>
            </w:r>
          </w:p>
        </w:tc>
        <w:tc>
          <w:tcPr>
            <w:tcW w:w="916" w:type="dxa"/>
            <w:hideMark/>
          </w:tcPr>
          <w:p w14:paraId="4C86BE6C" w14:textId="77777777" w:rsidR="00AE0967" w:rsidRPr="00AE0967" w:rsidRDefault="00AE0967" w:rsidP="00AE0967">
            <w:r w:rsidRPr="00AE0967">
              <w:t>4</w:t>
            </w:r>
          </w:p>
        </w:tc>
        <w:tc>
          <w:tcPr>
            <w:tcW w:w="919" w:type="dxa"/>
            <w:hideMark/>
          </w:tcPr>
          <w:p w14:paraId="68441E95" w14:textId="77777777" w:rsidR="00AE0967" w:rsidRPr="00AE0967" w:rsidRDefault="00AE0967" w:rsidP="00AE0967">
            <w:r w:rsidRPr="00AE0967">
              <w:t>5</w:t>
            </w:r>
          </w:p>
        </w:tc>
      </w:tr>
      <w:tr w:rsidR="00AE0967" w:rsidRPr="00AE0967" w14:paraId="06A638F3" w14:textId="77777777" w:rsidTr="00086BD3">
        <w:trPr>
          <w:trHeight w:val="345"/>
        </w:trPr>
        <w:tc>
          <w:tcPr>
            <w:tcW w:w="8777" w:type="dxa"/>
            <w:gridSpan w:val="7"/>
            <w:hideMark/>
          </w:tcPr>
          <w:p w14:paraId="3B820929" w14:textId="77777777" w:rsidR="00AE0967" w:rsidRPr="00AE0967" w:rsidRDefault="00AE0967" w:rsidP="00AE0967">
            <w:r w:rsidRPr="00AE0967">
              <w:t>II.                Những sự lo lắng trong nghiên cứu</w:t>
            </w:r>
          </w:p>
        </w:tc>
      </w:tr>
      <w:tr w:rsidR="00AE0967" w:rsidRPr="00AE0967" w14:paraId="01DCBAC7" w14:textId="77777777" w:rsidTr="00086BD3">
        <w:trPr>
          <w:trHeight w:val="1905"/>
        </w:trPr>
        <w:tc>
          <w:tcPr>
            <w:tcW w:w="650" w:type="dxa"/>
            <w:hideMark/>
          </w:tcPr>
          <w:p w14:paraId="31E36798" w14:textId="77777777" w:rsidR="00AE0967" w:rsidRPr="00AE0967" w:rsidRDefault="00AE0967" w:rsidP="00AE0967">
            <w:r w:rsidRPr="00AE0967">
              <w:t>B11</w:t>
            </w:r>
          </w:p>
        </w:tc>
        <w:tc>
          <w:tcPr>
            <w:tcW w:w="3580" w:type="dxa"/>
            <w:hideMark/>
          </w:tcPr>
          <w:p w14:paraId="7C09F739" w14:textId="77777777" w:rsidR="00AE0967" w:rsidRPr="00AE0967" w:rsidRDefault="00AE0967" w:rsidP="00AE0967">
            <w:r w:rsidRPr="00AE0967">
              <w:t>Nghiên cứu khoa học làm tôi lo lắng</w:t>
            </w:r>
          </w:p>
        </w:tc>
        <w:tc>
          <w:tcPr>
            <w:tcW w:w="852" w:type="dxa"/>
            <w:hideMark/>
          </w:tcPr>
          <w:p w14:paraId="255E5113" w14:textId="77777777" w:rsidR="00AE0967" w:rsidRPr="00AE0967" w:rsidRDefault="00AE0967" w:rsidP="00AE0967">
            <w:r w:rsidRPr="00AE0967">
              <w:t>1</w:t>
            </w:r>
          </w:p>
        </w:tc>
        <w:tc>
          <w:tcPr>
            <w:tcW w:w="935" w:type="dxa"/>
            <w:hideMark/>
          </w:tcPr>
          <w:p w14:paraId="2E591A0C" w14:textId="77777777" w:rsidR="00AE0967" w:rsidRPr="00AE0967" w:rsidRDefault="00AE0967" w:rsidP="00AE0967">
            <w:r w:rsidRPr="00AE0967">
              <w:t>2</w:t>
            </w:r>
          </w:p>
        </w:tc>
        <w:tc>
          <w:tcPr>
            <w:tcW w:w="925" w:type="dxa"/>
            <w:hideMark/>
          </w:tcPr>
          <w:p w14:paraId="2B491787" w14:textId="77777777" w:rsidR="00AE0967" w:rsidRPr="00AE0967" w:rsidRDefault="00AE0967" w:rsidP="00AE0967">
            <w:r w:rsidRPr="00AE0967">
              <w:t>3</w:t>
            </w:r>
          </w:p>
        </w:tc>
        <w:tc>
          <w:tcPr>
            <w:tcW w:w="916" w:type="dxa"/>
            <w:hideMark/>
          </w:tcPr>
          <w:p w14:paraId="2E184F5D" w14:textId="77777777" w:rsidR="00AE0967" w:rsidRPr="00AE0967" w:rsidRDefault="00AE0967" w:rsidP="00AE0967">
            <w:r w:rsidRPr="00AE0967">
              <w:t>4</w:t>
            </w:r>
          </w:p>
        </w:tc>
        <w:tc>
          <w:tcPr>
            <w:tcW w:w="919" w:type="dxa"/>
            <w:hideMark/>
          </w:tcPr>
          <w:p w14:paraId="75A97AE6" w14:textId="77777777" w:rsidR="00AE0967" w:rsidRPr="00AE0967" w:rsidRDefault="00AE0967" w:rsidP="00AE0967">
            <w:r w:rsidRPr="00AE0967">
              <w:t>5</w:t>
            </w:r>
          </w:p>
        </w:tc>
      </w:tr>
      <w:tr w:rsidR="00AE0967" w:rsidRPr="00AE0967" w14:paraId="5D6A4EAD" w14:textId="77777777" w:rsidTr="00086BD3">
        <w:trPr>
          <w:trHeight w:val="1905"/>
        </w:trPr>
        <w:tc>
          <w:tcPr>
            <w:tcW w:w="650" w:type="dxa"/>
            <w:hideMark/>
          </w:tcPr>
          <w:p w14:paraId="0BF60318" w14:textId="77777777" w:rsidR="00AE0967" w:rsidRPr="00AE0967" w:rsidRDefault="00AE0967" w:rsidP="00AE0967">
            <w:r w:rsidRPr="00AE0967">
              <w:t>B12</w:t>
            </w:r>
          </w:p>
        </w:tc>
        <w:tc>
          <w:tcPr>
            <w:tcW w:w="3580" w:type="dxa"/>
            <w:hideMark/>
          </w:tcPr>
          <w:p w14:paraId="77E155EE" w14:textId="77777777" w:rsidR="00AE0967" w:rsidRPr="00AE0967" w:rsidRDefault="00AE0967" w:rsidP="00AE0967">
            <w:r w:rsidRPr="00AE0967">
              <w:t>Nghiên cứu khoa học rất căng thẳng</w:t>
            </w:r>
          </w:p>
        </w:tc>
        <w:tc>
          <w:tcPr>
            <w:tcW w:w="852" w:type="dxa"/>
            <w:hideMark/>
          </w:tcPr>
          <w:p w14:paraId="1AAA94B9" w14:textId="77777777" w:rsidR="00AE0967" w:rsidRPr="00AE0967" w:rsidRDefault="00AE0967" w:rsidP="00AE0967">
            <w:r w:rsidRPr="00AE0967">
              <w:t>1</w:t>
            </w:r>
          </w:p>
        </w:tc>
        <w:tc>
          <w:tcPr>
            <w:tcW w:w="935" w:type="dxa"/>
            <w:hideMark/>
          </w:tcPr>
          <w:p w14:paraId="1D183EEC" w14:textId="77777777" w:rsidR="00AE0967" w:rsidRPr="00AE0967" w:rsidRDefault="00AE0967" w:rsidP="00AE0967">
            <w:r w:rsidRPr="00AE0967">
              <w:t>2</w:t>
            </w:r>
          </w:p>
        </w:tc>
        <w:tc>
          <w:tcPr>
            <w:tcW w:w="925" w:type="dxa"/>
            <w:hideMark/>
          </w:tcPr>
          <w:p w14:paraId="4632A2AD" w14:textId="77777777" w:rsidR="00AE0967" w:rsidRPr="00AE0967" w:rsidRDefault="00AE0967" w:rsidP="00AE0967">
            <w:r w:rsidRPr="00AE0967">
              <w:t>3</w:t>
            </w:r>
          </w:p>
        </w:tc>
        <w:tc>
          <w:tcPr>
            <w:tcW w:w="916" w:type="dxa"/>
            <w:hideMark/>
          </w:tcPr>
          <w:p w14:paraId="1F979081" w14:textId="77777777" w:rsidR="00AE0967" w:rsidRPr="00AE0967" w:rsidRDefault="00AE0967" w:rsidP="00AE0967">
            <w:r w:rsidRPr="00AE0967">
              <w:t>4</w:t>
            </w:r>
          </w:p>
        </w:tc>
        <w:tc>
          <w:tcPr>
            <w:tcW w:w="919" w:type="dxa"/>
            <w:hideMark/>
          </w:tcPr>
          <w:p w14:paraId="148F6D8C" w14:textId="77777777" w:rsidR="00AE0967" w:rsidRPr="00AE0967" w:rsidRDefault="00AE0967" w:rsidP="00AE0967">
            <w:r w:rsidRPr="00AE0967">
              <w:t>5</w:t>
            </w:r>
          </w:p>
        </w:tc>
      </w:tr>
      <w:tr w:rsidR="00AE0967" w:rsidRPr="00AE0967" w14:paraId="648B0991" w14:textId="77777777" w:rsidTr="00086BD3">
        <w:trPr>
          <w:trHeight w:val="1590"/>
        </w:trPr>
        <w:tc>
          <w:tcPr>
            <w:tcW w:w="650" w:type="dxa"/>
            <w:hideMark/>
          </w:tcPr>
          <w:p w14:paraId="5259333D" w14:textId="77777777" w:rsidR="00AE0967" w:rsidRPr="00AE0967" w:rsidRDefault="00AE0967" w:rsidP="00AE0967">
            <w:r w:rsidRPr="00AE0967">
              <w:t>B13</w:t>
            </w:r>
          </w:p>
        </w:tc>
        <w:tc>
          <w:tcPr>
            <w:tcW w:w="3580" w:type="dxa"/>
            <w:hideMark/>
          </w:tcPr>
          <w:p w14:paraId="430F96AF" w14:textId="77777777" w:rsidR="00AE0967" w:rsidRPr="00AE0967" w:rsidRDefault="00AE0967" w:rsidP="00AE0967">
            <w:r w:rsidRPr="00AE0967">
              <w:t>Nghiên cứu khoa học làm tôi lo sợ</w:t>
            </w:r>
          </w:p>
        </w:tc>
        <w:tc>
          <w:tcPr>
            <w:tcW w:w="852" w:type="dxa"/>
            <w:hideMark/>
          </w:tcPr>
          <w:p w14:paraId="48148427" w14:textId="77777777" w:rsidR="00AE0967" w:rsidRPr="00AE0967" w:rsidRDefault="00AE0967" w:rsidP="00AE0967">
            <w:r w:rsidRPr="00AE0967">
              <w:t>1</w:t>
            </w:r>
          </w:p>
        </w:tc>
        <w:tc>
          <w:tcPr>
            <w:tcW w:w="935" w:type="dxa"/>
            <w:hideMark/>
          </w:tcPr>
          <w:p w14:paraId="561E9812" w14:textId="77777777" w:rsidR="00AE0967" w:rsidRPr="00AE0967" w:rsidRDefault="00AE0967" w:rsidP="00AE0967">
            <w:r w:rsidRPr="00AE0967">
              <w:t>2</w:t>
            </w:r>
          </w:p>
        </w:tc>
        <w:tc>
          <w:tcPr>
            <w:tcW w:w="925" w:type="dxa"/>
            <w:hideMark/>
          </w:tcPr>
          <w:p w14:paraId="6EBCC473" w14:textId="77777777" w:rsidR="00AE0967" w:rsidRPr="00AE0967" w:rsidRDefault="00AE0967" w:rsidP="00AE0967">
            <w:r w:rsidRPr="00AE0967">
              <w:t>3</w:t>
            </w:r>
          </w:p>
        </w:tc>
        <w:tc>
          <w:tcPr>
            <w:tcW w:w="916" w:type="dxa"/>
            <w:hideMark/>
          </w:tcPr>
          <w:p w14:paraId="5AC96EC8" w14:textId="77777777" w:rsidR="00AE0967" w:rsidRPr="00AE0967" w:rsidRDefault="00AE0967" w:rsidP="00AE0967">
            <w:r w:rsidRPr="00AE0967">
              <w:t>4</w:t>
            </w:r>
          </w:p>
        </w:tc>
        <w:tc>
          <w:tcPr>
            <w:tcW w:w="919" w:type="dxa"/>
            <w:hideMark/>
          </w:tcPr>
          <w:p w14:paraId="7CABC3FF" w14:textId="77777777" w:rsidR="00AE0967" w:rsidRPr="00AE0967" w:rsidRDefault="00AE0967" w:rsidP="00AE0967">
            <w:r w:rsidRPr="00AE0967">
              <w:t>5</w:t>
            </w:r>
          </w:p>
        </w:tc>
      </w:tr>
      <w:tr w:rsidR="00AE0967" w:rsidRPr="00AE0967" w14:paraId="7F60CFBF" w14:textId="77777777" w:rsidTr="00086BD3">
        <w:trPr>
          <w:trHeight w:val="1905"/>
        </w:trPr>
        <w:tc>
          <w:tcPr>
            <w:tcW w:w="650" w:type="dxa"/>
            <w:hideMark/>
          </w:tcPr>
          <w:p w14:paraId="44FAEA4C" w14:textId="77777777" w:rsidR="00AE0967" w:rsidRPr="00AE0967" w:rsidRDefault="00AE0967" w:rsidP="00AE0967">
            <w:r w:rsidRPr="00AE0967">
              <w:t>B14</w:t>
            </w:r>
          </w:p>
        </w:tc>
        <w:tc>
          <w:tcPr>
            <w:tcW w:w="3580" w:type="dxa"/>
            <w:hideMark/>
          </w:tcPr>
          <w:p w14:paraId="68FB51A7" w14:textId="77777777" w:rsidR="00AE0967" w:rsidRPr="00AE0967" w:rsidRDefault="00AE0967" w:rsidP="00AE0967">
            <w:r w:rsidRPr="00AE0967">
              <w:t>Nghiên cứu khoa học làm tôi băn khoăn</w:t>
            </w:r>
          </w:p>
        </w:tc>
        <w:tc>
          <w:tcPr>
            <w:tcW w:w="852" w:type="dxa"/>
            <w:hideMark/>
          </w:tcPr>
          <w:p w14:paraId="0C787107" w14:textId="77777777" w:rsidR="00AE0967" w:rsidRPr="00AE0967" w:rsidRDefault="00AE0967" w:rsidP="00AE0967">
            <w:r w:rsidRPr="00AE0967">
              <w:t>1</w:t>
            </w:r>
          </w:p>
        </w:tc>
        <w:tc>
          <w:tcPr>
            <w:tcW w:w="935" w:type="dxa"/>
            <w:hideMark/>
          </w:tcPr>
          <w:p w14:paraId="0394C89A" w14:textId="77777777" w:rsidR="00AE0967" w:rsidRPr="00AE0967" w:rsidRDefault="00AE0967" w:rsidP="00AE0967">
            <w:r w:rsidRPr="00AE0967">
              <w:t>2</w:t>
            </w:r>
          </w:p>
        </w:tc>
        <w:tc>
          <w:tcPr>
            <w:tcW w:w="925" w:type="dxa"/>
            <w:hideMark/>
          </w:tcPr>
          <w:p w14:paraId="7DE0721D" w14:textId="77777777" w:rsidR="00AE0967" w:rsidRPr="00AE0967" w:rsidRDefault="00AE0967" w:rsidP="00AE0967">
            <w:r w:rsidRPr="00AE0967">
              <w:t>3</w:t>
            </w:r>
          </w:p>
        </w:tc>
        <w:tc>
          <w:tcPr>
            <w:tcW w:w="916" w:type="dxa"/>
            <w:hideMark/>
          </w:tcPr>
          <w:p w14:paraId="2686CF41" w14:textId="77777777" w:rsidR="00AE0967" w:rsidRPr="00AE0967" w:rsidRDefault="00AE0967" w:rsidP="00AE0967">
            <w:r w:rsidRPr="00AE0967">
              <w:t>4</w:t>
            </w:r>
          </w:p>
        </w:tc>
        <w:tc>
          <w:tcPr>
            <w:tcW w:w="919" w:type="dxa"/>
            <w:hideMark/>
          </w:tcPr>
          <w:p w14:paraId="1CC9A8E3" w14:textId="77777777" w:rsidR="00AE0967" w:rsidRPr="00AE0967" w:rsidRDefault="00AE0967" w:rsidP="00AE0967">
            <w:r w:rsidRPr="00AE0967">
              <w:t>5</w:t>
            </w:r>
          </w:p>
        </w:tc>
      </w:tr>
      <w:tr w:rsidR="00AE0967" w:rsidRPr="00AE0967" w14:paraId="01D2CE6C" w14:textId="77777777" w:rsidTr="00086BD3">
        <w:trPr>
          <w:trHeight w:val="2220"/>
        </w:trPr>
        <w:tc>
          <w:tcPr>
            <w:tcW w:w="650" w:type="dxa"/>
            <w:hideMark/>
          </w:tcPr>
          <w:p w14:paraId="400ED6EF" w14:textId="77777777" w:rsidR="00AE0967" w:rsidRPr="00AE0967" w:rsidRDefault="00AE0967" w:rsidP="00AE0967">
            <w:r w:rsidRPr="00AE0967">
              <w:lastRenderedPageBreak/>
              <w:t>B15</w:t>
            </w:r>
          </w:p>
        </w:tc>
        <w:tc>
          <w:tcPr>
            <w:tcW w:w="3580" w:type="dxa"/>
            <w:hideMark/>
          </w:tcPr>
          <w:p w14:paraId="1458751B" w14:textId="77777777" w:rsidR="00AE0967" w:rsidRPr="00AE0967" w:rsidRDefault="00AE0967" w:rsidP="00AE0967">
            <w:r w:rsidRPr="00AE0967">
              <w:t>Nghiên cứu khoa học là một chủ đề phức tạp.</w:t>
            </w:r>
          </w:p>
        </w:tc>
        <w:tc>
          <w:tcPr>
            <w:tcW w:w="852" w:type="dxa"/>
            <w:hideMark/>
          </w:tcPr>
          <w:p w14:paraId="20913DF7" w14:textId="77777777" w:rsidR="00AE0967" w:rsidRPr="00AE0967" w:rsidRDefault="00AE0967" w:rsidP="00AE0967">
            <w:r w:rsidRPr="00AE0967">
              <w:t>1</w:t>
            </w:r>
          </w:p>
        </w:tc>
        <w:tc>
          <w:tcPr>
            <w:tcW w:w="935" w:type="dxa"/>
            <w:hideMark/>
          </w:tcPr>
          <w:p w14:paraId="7F02E632" w14:textId="77777777" w:rsidR="00AE0967" w:rsidRPr="00AE0967" w:rsidRDefault="00AE0967" w:rsidP="00AE0967">
            <w:r w:rsidRPr="00AE0967">
              <w:t>2</w:t>
            </w:r>
          </w:p>
        </w:tc>
        <w:tc>
          <w:tcPr>
            <w:tcW w:w="925" w:type="dxa"/>
            <w:hideMark/>
          </w:tcPr>
          <w:p w14:paraId="2D461895" w14:textId="77777777" w:rsidR="00AE0967" w:rsidRPr="00AE0967" w:rsidRDefault="00AE0967" w:rsidP="00AE0967">
            <w:r w:rsidRPr="00AE0967">
              <w:t>3</w:t>
            </w:r>
          </w:p>
        </w:tc>
        <w:tc>
          <w:tcPr>
            <w:tcW w:w="916" w:type="dxa"/>
            <w:hideMark/>
          </w:tcPr>
          <w:p w14:paraId="7529CEE3" w14:textId="77777777" w:rsidR="00AE0967" w:rsidRPr="00AE0967" w:rsidRDefault="00AE0967" w:rsidP="00AE0967">
            <w:r w:rsidRPr="00AE0967">
              <w:t>4</w:t>
            </w:r>
          </w:p>
        </w:tc>
        <w:tc>
          <w:tcPr>
            <w:tcW w:w="919" w:type="dxa"/>
            <w:hideMark/>
          </w:tcPr>
          <w:p w14:paraId="5FF2D499" w14:textId="77777777" w:rsidR="00AE0967" w:rsidRPr="00AE0967" w:rsidRDefault="00AE0967" w:rsidP="00AE0967">
            <w:r w:rsidRPr="00AE0967">
              <w:t>5</w:t>
            </w:r>
          </w:p>
        </w:tc>
      </w:tr>
      <w:tr w:rsidR="00AE0967" w:rsidRPr="00AE0967" w14:paraId="558DE68F" w14:textId="77777777" w:rsidTr="00086BD3">
        <w:trPr>
          <w:trHeight w:val="1905"/>
        </w:trPr>
        <w:tc>
          <w:tcPr>
            <w:tcW w:w="650" w:type="dxa"/>
            <w:hideMark/>
          </w:tcPr>
          <w:p w14:paraId="0F45BABD" w14:textId="77777777" w:rsidR="00AE0967" w:rsidRPr="00AE0967" w:rsidRDefault="00AE0967" w:rsidP="00AE0967">
            <w:r w:rsidRPr="00AE0967">
              <w:t>B16</w:t>
            </w:r>
          </w:p>
        </w:tc>
        <w:tc>
          <w:tcPr>
            <w:tcW w:w="3580" w:type="dxa"/>
            <w:hideMark/>
          </w:tcPr>
          <w:p w14:paraId="01198C4E" w14:textId="77777777" w:rsidR="00AE0967" w:rsidRPr="00AE0967" w:rsidRDefault="00AE0967" w:rsidP="00AE0967">
            <w:r w:rsidRPr="00AE0967">
              <w:t>Nghiên cứu khoa học rất phức tạp</w:t>
            </w:r>
          </w:p>
        </w:tc>
        <w:tc>
          <w:tcPr>
            <w:tcW w:w="852" w:type="dxa"/>
            <w:hideMark/>
          </w:tcPr>
          <w:p w14:paraId="4C2833D3" w14:textId="77777777" w:rsidR="00AE0967" w:rsidRPr="00AE0967" w:rsidRDefault="00AE0967" w:rsidP="00AE0967">
            <w:r w:rsidRPr="00AE0967">
              <w:t>1</w:t>
            </w:r>
          </w:p>
        </w:tc>
        <w:tc>
          <w:tcPr>
            <w:tcW w:w="935" w:type="dxa"/>
            <w:hideMark/>
          </w:tcPr>
          <w:p w14:paraId="3D58F4EE" w14:textId="77777777" w:rsidR="00AE0967" w:rsidRPr="00AE0967" w:rsidRDefault="00AE0967" w:rsidP="00AE0967">
            <w:r w:rsidRPr="00AE0967">
              <w:t>2</w:t>
            </w:r>
          </w:p>
        </w:tc>
        <w:tc>
          <w:tcPr>
            <w:tcW w:w="925" w:type="dxa"/>
            <w:hideMark/>
          </w:tcPr>
          <w:p w14:paraId="18B91426" w14:textId="77777777" w:rsidR="00AE0967" w:rsidRPr="00AE0967" w:rsidRDefault="00AE0967" w:rsidP="00AE0967">
            <w:r w:rsidRPr="00AE0967">
              <w:t>3</w:t>
            </w:r>
          </w:p>
        </w:tc>
        <w:tc>
          <w:tcPr>
            <w:tcW w:w="916" w:type="dxa"/>
            <w:hideMark/>
          </w:tcPr>
          <w:p w14:paraId="0F46A670" w14:textId="77777777" w:rsidR="00AE0967" w:rsidRPr="00AE0967" w:rsidRDefault="00AE0967" w:rsidP="00AE0967">
            <w:r w:rsidRPr="00AE0967">
              <w:t>4</w:t>
            </w:r>
          </w:p>
        </w:tc>
        <w:tc>
          <w:tcPr>
            <w:tcW w:w="919" w:type="dxa"/>
            <w:hideMark/>
          </w:tcPr>
          <w:p w14:paraId="246BC5BF" w14:textId="77777777" w:rsidR="00AE0967" w:rsidRPr="00AE0967" w:rsidRDefault="00AE0967" w:rsidP="00AE0967">
            <w:r w:rsidRPr="00AE0967">
              <w:t>5</w:t>
            </w:r>
          </w:p>
        </w:tc>
      </w:tr>
      <w:tr w:rsidR="00AE0967" w:rsidRPr="00AE0967" w14:paraId="5FC0EB14" w14:textId="77777777" w:rsidTr="00086BD3">
        <w:trPr>
          <w:trHeight w:val="1590"/>
        </w:trPr>
        <w:tc>
          <w:tcPr>
            <w:tcW w:w="650" w:type="dxa"/>
            <w:hideMark/>
          </w:tcPr>
          <w:p w14:paraId="3FD2E24D" w14:textId="77777777" w:rsidR="00AE0967" w:rsidRPr="00AE0967" w:rsidRDefault="00AE0967" w:rsidP="00AE0967">
            <w:r w:rsidRPr="00AE0967">
              <w:t>B17</w:t>
            </w:r>
          </w:p>
        </w:tc>
        <w:tc>
          <w:tcPr>
            <w:tcW w:w="3580" w:type="dxa"/>
            <w:hideMark/>
          </w:tcPr>
          <w:p w14:paraId="18408276" w14:textId="77777777" w:rsidR="00AE0967" w:rsidRPr="00AE0967" w:rsidRDefault="00AE0967" w:rsidP="00AE0967">
            <w:r w:rsidRPr="00AE0967">
              <w:t>Nghiên cứu khoa học rất khó</w:t>
            </w:r>
          </w:p>
        </w:tc>
        <w:tc>
          <w:tcPr>
            <w:tcW w:w="852" w:type="dxa"/>
            <w:hideMark/>
          </w:tcPr>
          <w:p w14:paraId="7DD99E36" w14:textId="77777777" w:rsidR="00AE0967" w:rsidRPr="00AE0967" w:rsidRDefault="00AE0967" w:rsidP="00AE0967">
            <w:r w:rsidRPr="00AE0967">
              <w:t>1</w:t>
            </w:r>
          </w:p>
        </w:tc>
        <w:tc>
          <w:tcPr>
            <w:tcW w:w="935" w:type="dxa"/>
            <w:hideMark/>
          </w:tcPr>
          <w:p w14:paraId="20978A69" w14:textId="77777777" w:rsidR="00AE0967" w:rsidRPr="00AE0967" w:rsidRDefault="00AE0967" w:rsidP="00AE0967">
            <w:r w:rsidRPr="00AE0967">
              <w:t>2</w:t>
            </w:r>
          </w:p>
        </w:tc>
        <w:tc>
          <w:tcPr>
            <w:tcW w:w="925" w:type="dxa"/>
            <w:hideMark/>
          </w:tcPr>
          <w:p w14:paraId="70A59D4E" w14:textId="77777777" w:rsidR="00AE0967" w:rsidRPr="00AE0967" w:rsidRDefault="00AE0967" w:rsidP="00AE0967">
            <w:r w:rsidRPr="00AE0967">
              <w:t>3</w:t>
            </w:r>
          </w:p>
        </w:tc>
        <w:tc>
          <w:tcPr>
            <w:tcW w:w="916" w:type="dxa"/>
            <w:hideMark/>
          </w:tcPr>
          <w:p w14:paraId="1C90BE43" w14:textId="77777777" w:rsidR="00AE0967" w:rsidRPr="00AE0967" w:rsidRDefault="00AE0967" w:rsidP="00AE0967">
            <w:r w:rsidRPr="00AE0967">
              <w:t>4</w:t>
            </w:r>
          </w:p>
        </w:tc>
        <w:tc>
          <w:tcPr>
            <w:tcW w:w="919" w:type="dxa"/>
            <w:hideMark/>
          </w:tcPr>
          <w:p w14:paraId="77DFCCCE" w14:textId="77777777" w:rsidR="00AE0967" w:rsidRPr="00AE0967" w:rsidRDefault="00AE0967" w:rsidP="00AE0967">
            <w:r w:rsidRPr="00AE0967">
              <w:t>5</w:t>
            </w:r>
          </w:p>
        </w:tc>
      </w:tr>
      <w:tr w:rsidR="00AE0967" w:rsidRPr="00AE0967" w14:paraId="47873C9F" w14:textId="77777777" w:rsidTr="00086BD3">
        <w:trPr>
          <w:trHeight w:val="3480"/>
        </w:trPr>
        <w:tc>
          <w:tcPr>
            <w:tcW w:w="650" w:type="dxa"/>
            <w:hideMark/>
          </w:tcPr>
          <w:p w14:paraId="07073C01" w14:textId="77777777" w:rsidR="00AE0967" w:rsidRPr="00AE0967" w:rsidRDefault="00AE0967" w:rsidP="00AE0967">
            <w:r w:rsidRPr="00AE0967">
              <w:t>B18</w:t>
            </w:r>
          </w:p>
        </w:tc>
        <w:tc>
          <w:tcPr>
            <w:tcW w:w="3580" w:type="dxa"/>
            <w:hideMark/>
          </w:tcPr>
          <w:p w14:paraId="3B95AEC2" w14:textId="77777777" w:rsidR="00AE0967" w:rsidRPr="00AE0967" w:rsidRDefault="00AE0967" w:rsidP="00AE0967">
            <w:r w:rsidRPr="00AE0967">
              <w:t>Tôi cảm thấy không chắc chắn về việc phân tích dữ liệu nghiên cứu</w:t>
            </w:r>
          </w:p>
        </w:tc>
        <w:tc>
          <w:tcPr>
            <w:tcW w:w="852" w:type="dxa"/>
            <w:hideMark/>
          </w:tcPr>
          <w:p w14:paraId="785E0B62" w14:textId="77777777" w:rsidR="00AE0967" w:rsidRPr="00AE0967" w:rsidRDefault="00AE0967" w:rsidP="00AE0967">
            <w:r w:rsidRPr="00AE0967">
              <w:t>1</w:t>
            </w:r>
          </w:p>
        </w:tc>
        <w:tc>
          <w:tcPr>
            <w:tcW w:w="935" w:type="dxa"/>
            <w:hideMark/>
          </w:tcPr>
          <w:p w14:paraId="4AE7B6AC" w14:textId="77777777" w:rsidR="00AE0967" w:rsidRPr="00AE0967" w:rsidRDefault="00AE0967" w:rsidP="00AE0967">
            <w:r w:rsidRPr="00AE0967">
              <w:t>2</w:t>
            </w:r>
          </w:p>
        </w:tc>
        <w:tc>
          <w:tcPr>
            <w:tcW w:w="925" w:type="dxa"/>
            <w:hideMark/>
          </w:tcPr>
          <w:p w14:paraId="3657B8EE" w14:textId="77777777" w:rsidR="00AE0967" w:rsidRPr="00AE0967" w:rsidRDefault="00AE0967" w:rsidP="00AE0967">
            <w:r w:rsidRPr="00AE0967">
              <w:t>3</w:t>
            </w:r>
          </w:p>
        </w:tc>
        <w:tc>
          <w:tcPr>
            <w:tcW w:w="916" w:type="dxa"/>
            <w:hideMark/>
          </w:tcPr>
          <w:p w14:paraId="5E5E5122" w14:textId="77777777" w:rsidR="00AE0967" w:rsidRPr="00AE0967" w:rsidRDefault="00AE0967" w:rsidP="00AE0967">
            <w:r w:rsidRPr="00AE0967">
              <w:t>4</w:t>
            </w:r>
          </w:p>
        </w:tc>
        <w:tc>
          <w:tcPr>
            <w:tcW w:w="919" w:type="dxa"/>
            <w:hideMark/>
          </w:tcPr>
          <w:p w14:paraId="635B7AEA" w14:textId="77777777" w:rsidR="00AE0967" w:rsidRPr="00AE0967" w:rsidRDefault="00AE0967" w:rsidP="00AE0967">
            <w:r w:rsidRPr="00AE0967">
              <w:t>5</w:t>
            </w:r>
          </w:p>
        </w:tc>
      </w:tr>
      <w:tr w:rsidR="00AE0967" w:rsidRPr="00AE0967" w14:paraId="2F034A95" w14:textId="77777777" w:rsidTr="00086BD3">
        <w:trPr>
          <w:trHeight w:val="345"/>
        </w:trPr>
        <w:tc>
          <w:tcPr>
            <w:tcW w:w="8777" w:type="dxa"/>
            <w:gridSpan w:val="7"/>
            <w:hideMark/>
          </w:tcPr>
          <w:p w14:paraId="2A2D82E5" w14:textId="77777777" w:rsidR="00AE0967" w:rsidRPr="00AE0967" w:rsidRDefault="00AE0967" w:rsidP="00AE0967">
            <w:r w:rsidRPr="00AE0967">
              <w:t>III.             Thái độ tích cực đối với nghiên cứu khoa học</w:t>
            </w:r>
          </w:p>
        </w:tc>
      </w:tr>
      <w:tr w:rsidR="00AE0967" w:rsidRPr="00AE0967" w14:paraId="7B523E1A" w14:textId="77777777" w:rsidTr="00086BD3">
        <w:trPr>
          <w:trHeight w:val="960"/>
        </w:trPr>
        <w:tc>
          <w:tcPr>
            <w:tcW w:w="650" w:type="dxa"/>
            <w:vMerge w:val="restart"/>
            <w:hideMark/>
          </w:tcPr>
          <w:p w14:paraId="2C51033B" w14:textId="77777777" w:rsidR="00AE0967" w:rsidRPr="00AE0967" w:rsidRDefault="00AE0967" w:rsidP="00AE0967">
            <w:r w:rsidRPr="00AE0967">
              <w:t>B19</w:t>
            </w:r>
          </w:p>
        </w:tc>
        <w:tc>
          <w:tcPr>
            <w:tcW w:w="3580" w:type="dxa"/>
            <w:vMerge w:val="restart"/>
            <w:hideMark/>
          </w:tcPr>
          <w:p w14:paraId="3AF5C4C0" w14:textId="77777777" w:rsidR="00AE0967" w:rsidRPr="00AE0967" w:rsidRDefault="00AE0967" w:rsidP="00AE0967">
            <w:r w:rsidRPr="00AE0967">
              <w:t>Tôi yêu nghiên cứu khoa học</w:t>
            </w:r>
          </w:p>
        </w:tc>
        <w:tc>
          <w:tcPr>
            <w:tcW w:w="852" w:type="dxa"/>
            <w:vMerge w:val="restart"/>
            <w:hideMark/>
          </w:tcPr>
          <w:p w14:paraId="0189DD2F" w14:textId="77777777" w:rsidR="00AE0967" w:rsidRPr="00AE0967" w:rsidRDefault="00AE0967" w:rsidP="00AE0967">
            <w:r w:rsidRPr="00AE0967">
              <w:t>1</w:t>
            </w:r>
          </w:p>
        </w:tc>
        <w:tc>
          <w:tcPr>
            <w:tcW w:w="935" w:type="dxa"/>
            <w:vMerge w:val="restart"/>
            <w:hideMark/>
          </w:tcPr>
          <w:p w14:paraId="20F708FA" w14:textId="77777777" w:rsidR="00AE0967" w:rsidRPr="00AE0967" w:rsidRDefault="00AE0967" w:rsidP="00AE0967">
            <w:r w:rsidRPr="00AE0967">
              <w:t>2</w:t>
            </w:r>
          </w:p>
        </w:tc>
        <w:tc>
          <w:tcPr>
            <w:tcW w:w="925" w:type="dxa"/>
            <w:vMerge w:val="restart"/>
            <w:hideMark/>
          </w:tcPr>
          <w:p w14:paraId="40201B70" w14:textId="77777777" w:rsidR="00AE0967" w:rsidRPr="00AE0967" w:rsidRDefault="00AE0967" w:rsidP="00AE0967">
            <w:r w:rsidRPr="00AE0967">
              <w:t>3</w:t>
            </w:r>
          </w:p>
        </w:tc>
        <w:tc>
          <w:tcPr>
            <w:tcW w:w="916" w:type="dxa"/>
            <w:vMerge w:val="restart"/>
            <w:hideMark/>
          </w:tcPr>
          <w:p w14:paraId="2AC97B02" w14:textId="77777777" w:rsidR="00AE0967" w:rsidRPr="00AE0967" w:rsidRDefault="00AE0967" w:rsidP="00AE0967">
            <w:r w:rsidRPr="00AE0967">
              <w:t>4</w:t>
            </w:r>
          </w:p>
        </w:tc>
        <w:tc>
          <w:tcPr>
            <w:tcW w:w="919" w:type="dxa"/>
            <w:vMerge w:val="restart"/>
            <w:hideMark/>
          </w:tcPr>
          <w:p w14:paraId="0E80B952" w14:textId="77777777" w:rsidR="00AE0967" w:rsidRPr="00AE0967" w:rsidRDefault="00AE0967" w:rsidP="00AE0967">
            <w:r w:rsidRPr="00AE0967">
              <w:t>5</w:t>
            </w:r>
          </w:p>
        </w:tc>
      </w:tr>
      <w:tr w:rsidR="00AE0967" w:rsidRPr="00AE0967" w14:paraId="161FAC41" w14:textId="77777777" w:rsidTr="00086BD3">
        <w:trPr>
          <w:trHeight w:val="483"/>
        </w:trPr>
        <w:tc>
          <w:tcPr>
            <w:tcW w:w="650" w:type="dxa"/>
            <w:vMerge/>
            <w:hideMark/>
          </w:tcPr>
          <w:p w14:paraId="1D2557F2" w14:textId="77777777" w:rsidR="00AE0967" w:rsidRPr="00AE0967" w:rsidRDefault="00AE0967" w:rsidP="00AE0967"/>
        </w:tc>
        <w:tc>
          <w:tcPr>
            <w:tcW w:w="3580" w:type="dxa"/>
            <w:vMerge/>
            <w:hideMark/>
          </w:tcPr>
          <w:p w14:paraId="3CAB92FD" w14:textId="77777777" w:rsidR="00AE0967" w:rsidRPr="00AE0967" w:rsidRDefault="00AE0967" w:rsidP="00AE0967"/>
        </w:tc>
        <w:tc>
          <w:tcPr>
            <w:tcW w:w="852" w:type="dxa"/>
            <w:vMerge/>
            <w:hideMark/>
          </w:tcPr>
          <w:p w14:paraId="1D32D6F8" w14:textId="77777777" w:rsidR="00AE0967" w:rsidRPr="00AE0967" w:rsidRDefault="00AE0967" w:rsidP="00AE0967"/>
        </w:tc>
        <w:tc>
          <w:tcPr>
            <w:tcW w:w="935" w:type="dxa"/>
            <w:vMerge/>
            <w:hideMark/>
          </w:tcPr>
          <w:p w14:paraId="426DA084" w14:textId="77777777" w:rsidR="00AE0967" w:rsidRPr="00AE0967" w:rsidRDefault="00AE0967" w:rsidP="00AE0967"/>
        </w:tc>
        <w:tc>
          <w:tcPr>
            <w:tcW w:w="925" w:type="dxa"/>
            <w:vMerge/>
            <w:hideMark/>
          </w:tcPr>
          <w:p w14:paraId="02B3B92E" w14:textId="77777777" w:rsidR="00AE0967" w:rsidRPr="00AE0967" w:rsidRDefault="00AE0967" w:rsidP="00AE0967"/>
        </w:tc>
        <w:tc>
          <w:tcPr>
            <w:tcW w:w="916" w:type="dxa"/>
            <w:vMerge/>
            <w:hideMark/>
          </w:tcPr>
          <w:p w14:paraId="43D3C94A" w14:textId="77777777" w:rsidR="00AE0967" w:rsidRPr="00AE0967" w:rsidRDefault="00AE0967" w:rsidP="00AE0967"/>
        </w:tc>
        <w:tc>
          <w:tcPr>
            <w:tcW w:w="919" w:type="dxa"/>
            <w:vMerge/>
            <w:hideMark/>
          </w:tcPr>
          <w:p w14:paraId="2EDE02D7" w14:textId="77777777" w:rsidR="00AE0967" w:rsidRPr="00AE0967" w:rsidRDefault="00AE0967" w:rsidP="00AE0967"/>
        </w:tc>
      </w:tr>
      <w:tr w:rsidR="00AE0967" w:rsidRPr="00AE0967" w14:paraId="1FC08324" w14:textId="77777777" w:rsidTr="00086BD3">
        <w:trPr>
          <w:trHeight w:val="483"/>
        </w:trPr>
        <w:tc>
          <w:tcPr>
            <w:tcW w:w="650" w:type="dxa"/>
            <w:vMerge/>
            <w:hideMark/>
          </w:tcPr>
          <w:p w14:paraId="581FEB4A" w14:textId="77777777" w:rsidR="00AE0967" w:rsidRPr="00AE0967" w:rsidRDefault="00AE0967" w:rsidP="00AE0967"/>
        </w:tc>
        <w:tc>
          <w:tcPr>
            <w:tcW w:w="3580" w:type="dxa"/>
            <w:vMerge/>
            <w:hideMark/>
          </w:tcPr>
          <w:p w14:paraId="5B926021" w14:textId="77777777" w:rsidR="00AE0967" w:rsidRPr="00AE0967" w:rsidRDefault="00AE0967" w:rsidP="00AE0967"/>
        </w:tc>
        <w:tc>
          <w:tcPr>
            <w:tcW w:w="852" w:type="dxa"/>
            <w:vMerge/>
            <w:hideMark/>
          </w:tcPr>
          <w:p w14:paraId="197EC18F" w14:textId="77777777" w:rsidR="00AE0967" w:rsidRPr="00AE0967" w:rsidRDefault="00AE0967" w:rsidP="00AE0967"/>
        </w:tc>
        <w:tc>
          <w:tcPr>
            <w:tcW w:w="935" w:type="dxa"/>
            <w:vMerge/>
            <w:hideMark/>
          </w:tcPr>
          <w:p w14:paraId="2ED4502F" w14:textId="77777777" w:rsidR="00AE0967" w:rsidRPr="00AE0967" w:rsidRDefault="00AE0967" w:rsidP="00AE0967"/>
        </w:tc>
        <w:tc>
          <w:tcPr>
            <w:tcW w:w="925" w:type="dxa"/>
            <w:vMerge/>
            <w:hideMark/>
          </w:tcPr>
          <w:p w14:paraId="2214EE9F" w14:textId="77777777" w:rsidR="00AE0967" w:rsidRPr="00AE0967" w:rsidRDefault="00AE0967" w:rsidP="00AE0967"/>
        </w:tc>
        <w:tc>
          <w:tcPr>
            <w:tcW w:w="916" w:type="dxa"/>
            <w:vMerge/>
            <w:hideMark/>
          </w:tcPr>
          <w:p w14:paraId="1813118C" w14:textId="77777777" w:rsidR="00AE0967" w:rsidRPr="00AE0967" w:rsidRDefault="00AE0967" w:rsidP="00AE0967"/>
        </w:tc>
        <w:tc>
          <w:tcPr>
            <w:tcW w:w="919" w:type="dxa"/>
            <w:vMerge/>
            <w:hideMark/>
          </w:tcPr>
          <w:p w14:paraId="2E94DBC9" w14:textId="77777777" w:rsidR="00AE0967" w:rsidRPr="00AE0967" w:rsidRDefault="00AE0967" w:rsidP="00AE0967"/>
        </w:tc>
      </w:tr>
      <w:tr w:rsidR="00AE0967" w:rsidRPr="00AE0967" w14:paraId="40021FE4" w14:textId="77777777" w:rsidTr="00086BD3">
        <w:trPr>
          <w:trHeight w:val="1905"/>
        </w:trPr>
        <w:tc>
          <w:tcPr>
            <w:tcW w:w="650" w:type="dxa"/>
            <w:hideMark/>
          </w:tcPr>
          <w:p w14:paraId="3773BCBE" w14:textId="77777777" w:rsidR="00AE0967" w:rsidRPr="00AE0967" w:rsidRDefault="00AE0967" w:rsidP="00AE0967">
            <w:r w:rsidRPr="00AE0967">
              <w:lastRenderedPageBreak/>
              <w:t>B20</w:t>
            </w:r>
          </w:p>
        </w:tc>
        <w:tc>
          <w:tcPr>
            <w:tcW w:w="3580" w:type="dxa"/>
            <w:hideMark/>
          </w:tcPr>
          <w:p w14:paraId="6E1C957E" w14:textId="77777777" w:rsidR="00AE0967" w:rsidRPr="00AE0967" w:rsidRDefault="00AE0967" w:rsidP="00AE0967">
            <w:r w:rsidRPr="00AE0967">
              <w:t>Tôi thích nghiên cứu khoa học</w:t>
            </w:r>
          </w:p>
        </w:tc>
        <w:tc>
          <w:tcPr>
            <w:tcW w:w="852" w:type="dxa"/>
            <w:hideMark/>
          </w:tcPr>
          <w:p w14:paraId="59A0061F" w14:textId="77777777" w:rsidR="00AE0967" w:rsidRPr="00AE0967" w:rsidRDefault="00AE0967" w:rsidP="00AE0967">
            <w:r w:rsidRPr="00AE0967">
              <w:t>1</w:t>
            </w:r>
          </w:p>
        </w:tc>
        <w:tc>
          <w:tcPr>
            <w:tcW w:w="935" w:type="dxa"/>
            <w:hideMark/>
          </w:tcPr>
          <w:p w14:paraId="6B17BD22" w14:textId="77777777" w:rsidR="00AE0967" w:rsidRPr="00AE0967" w:rsidRDefault="00AE0967" w:rsidP="00AE0967">
            <w:r w:rsidRPr="00AE0967">
              <w:t>2</w:t>
            </w:r>
          </w:p>
        </w:tc>
        <w:tc>
          <w:tcPr>
            <w:tcW w:w="925" w:type="dxa"/>
            <w:hideMark/>
          </w:tcPr>
          <w:p w14:paraId="08BFB472" w14:textId="77777777" w:rsidR="00AE0967" w:rsidRPr="00AE0967" w:rsidRDefault="00AE0967" w:rsidP="00AE0967">
            <w:r w:rsidRPr="00AE0967">
              <w:t>3</w:t>
            </w:r>
          </w:p>
        </w:tc>
        <w:tc>
          <w:tcPr>
            <w:tcW w:w="916" w:type="dxa"/>
            <w:hideMark/>
          </w:tcPr>
          <w:p w14:paraId="3D7A2CE4" w14:textId="77777777" w:rsidR="00AE0967" w:rsidRPr="00AE0967" w:rsidRDefault="00AE0967" w:rsidP="00AE0967">
            <w:r w:rsidRPr="00AE0967">
              <w:t>4</w:t>
            </w:r>
          </w:p>
        </w:tc>
        <w:tc>
          <w:tcPr>
            <w:tcW w:w="919" w:type="dxa"/>
            <w:hideMark/>
          </w:tcPr>
          <w:p w14:paraId="1318F881" w14:textId="77777777" w:rsidR="00AE0967" w:rsidRPr="00AE0967" w:rsidRDefault="00AE0967" w:rsidP="00AE0967">
            <w:r w:rsidRPr="00AE0967">
              <w:t>5</w:t>
            </w:r>
          </w:p>
        </w:tc>
      </w:tr>
      <w:tr w:rsidR="00AE0967" w:rsidRPr="00AE0967" w14:paraId="2FBC205A" w14:textId="77777777" w:rsidTr="00086BD3">
        <w:trPr>
          <w:trHeight w:val="2220"/>
        </w:trPr>
        <w:tc>
          <w:tcPr>
            <w:tcW w:w="650" w:type="dxa"/>
            <w:hideMark/>
          </w:tcPr>
          <w:p w14:paraId="2C8E3C0E" w14:textId="77777777" w:rsidR="00AE0967" w:rsidRPr="00AE0967" w:rsidRDefault="00AE0967" w:rsidP="00AE0967">
            <w:r w:rsidRPr="00AE0967">
              <w:t>B21</w:t>
            </w:r>
          </w:p>
        </w:tc>
        <w:tc>
          <w:tcPr>
            <w:tcW w:w="3580" w:type="dxa"/>
            <w:hideMark/>
          </w:tcPr>
          <w:p w14:paraId="67A2B0D6" w14:textId="77777777" w:rsidR="00AE0967" w:rsidRPr="00AE0967" w:rsidRDefault="00AE0967" w:rsidP="00AE0967">
            <w:r w:rsidRPr="00AE0967">
              <w:t>Tôi thật sự hứng thú với nghiên cứu khoa học</w:t>
            </w:r>
          </w:p>
        </w:tc>
        <w:tc>
          <w:tcPr>
            <w:tcW w:w="852" w:type="dxa"/>
            <w:hideMark/>
          </w:tcPr>
          <w:p w14:paraId="6766F415" w14:textId="77777777" w:rsidR="00AE0967" w:rsidRPr="00AE0967" w:rsidRDefault="00AE0967" w:rsidP="00AE0967">
            <w:r w:rsidRPr="00AE0967">
              <w:t>1</w:t>
            </w:r>
          </w:p>
        </w:tc>
        <w:tc>
          <w:tcPr>
            <w:tcW w:w="935" w:type="dxa"/>
            <w:hideMark/>
          </w:tcPr>
          <w:p w14:paraId="73AEAA82" w14:textId="77777777" w:rsidR="00AE0967" w:rsidRPr="00AE0967" w:rsidRDefault="00AE0967" w:rsidP="00AE0967">
            <w:r w:rsidRPr="00AE0967">
              <w:t>2</w:t>
            </w:r>
          </w:p>
        </w:tc>
        <w:tc>
          <w:tcPr>
            <w:tcW w:w="925" w:type="dxa"/>
            <w:hideMark/>
          </w:tcPr>
          <w:p w14:paraId="0ED0381D" w14:textId="77777777" w:rsidR="00AE0967" w:rsidRPr="00AE0967" w:rsidRDefault="00AE0967" w:rsidP="00AE0967">
            <w:r w:rsidRPr="00AE0967">
              <w:t>3</w:t>
            </w:r>
          </w:p>
        </w:tc>
        <w:tc>
          <w:tcPr>
            <w:tcW w:w="916" w:type="dxa"/>
            <w:hideMark/>
          </w:tcPr>
          <w:p w14:paraId="65055FD0" w14:textId="77777777" w:rsidR="00AE0967" w:rsidRPr="00AE0967" w:rsidRDefault="00AE0967" w:rsidP="00AE0967">
            <w:r w:rsidRPr="00AE0967">
              <w:t>4</w:t>
            </w:r>
          </w:p>
        </w:tc>
        <w:tc>
          <w:tcPr>
            <w:tcW w:w="919" w:type="dxa"/>
            <w:hideMark/>
          </w:tcPr>
          <w:p w14:paraId="1A39A002" w14:textId="77777777" w:rsidR="00AE0967" w:rsidRPr="00AE0967" w:rsidRDefault="00AE0967" w:rsidP="00AE0967">
            <w:r w:rsidRPr="00AE0967">
              <w:t>5</w:t>
            </w:r>
          </w:p>
        </w:tc>
      </w:tr>
      <w:tr w:rsidR="00AE0967" w:rsidRPr="00AE0967" w14:paraId="5D54B0B9" w14:textId="77777777" w:rsidTr="00086BD3">
        <w:trPr>
          <w:trHeight w:val="1905"/>
        </w:trPr>
        <w:tc>
          <w:tcPr>
            <w:tcW w:w="650" w:type="dxa"/>
            <w:hideMark/>
          </w:tcPr>
          <w:p w14:paraId="5F31FC4D" w14:textId="77777777" w:rsidR="00AE0967" w:rsidRPr="00AE0967" w:rsidRDefault="00AE0967" w:rsidP="00AE0967">
            <w:r w:rsidRPr="00AE0967">
              <w:t>B22</w:t>
            </w:r>
          </w:p>
        </w:tc>
        <w:tc>
          <w:tcPr>
            <w:tcW w:w="3580" w:type="dxa"/>
            <w:hideMark/>
          </w:tcPr>
          <w:p w14:paraId="1BA90D7C" w14:textId="77777777" w:rsidR="00AE0967" w:rsidRPr="00AE0967" w:rsidRDefault="00AE0967" w:rsidP="00AE0967">
            <w:r w:rsidRPr="00AE0967">
              <w:t>Tôi đam mê nghiên cứu khoa học</w:t>
            </w:r>
          </w:p>
        </w:tc>
        <w:tc>
          <w:tcPr>
            <w:tcW w:w="852" w:type="dxa"/>
            <w:hideMark/>
          </w:tcPr>
          <w:p w14:paraId="3F771D06" w14:textId="77777777" w:rsidR="00AE0967" w:rsidRPr="00AE0967" w:rsidRDefault="00AE0967" w:rsidP="00AE0967">
            <w:r w:rsidRPr="00AE0967">
              <w:t>1</w:t>
            </w:r>
          </w:p>
        </w:tc>
        <w:tc>
          <w:tcPr>
            <w:tcW w:w="935" w:type="dxa"/>
            <w:hideMark/>
          </w:tcPr>
          <w:p w14:paraId="57A133E3" w14:textId="77777777" w:rsidR="00AE0967" w:rsidRPr="00AE0967" w:rsidRDefault="00AE0967" w:rsidP="00AE0967">
            <w:r w:rsidRPr="00AE0967">
              <w:t>2</w:t>
            </w:r>
          </w:p>
        </w:tc>
        <w:tc>
          <w:tcPr>
            <w:tcW w:w="925" w:type="dxa"/>
            <w:hideMark/>
          </w:tcPr>
          <w:p w14:paraId="5E507AF5" w14:textId="77777777" w:rsidR="00AE0967" w:rsidRPr="00AE0967" w:rsidRDefault="00AE0967" w:rsidP="00AE0967">
            <w:r w:rsidRPr="00AE0967">
              <w:t>3</w:t>
            </w:r>
          </w:p>
        </w:tc>
        <w:tc>
          <w:tcPr>
            <w:tcW w:w="916" w:type="dxa"/>
            <w:hideMark/>
          </w:tcPr>
          <w:p w14:paraId="5089EDA2" w14:textId="77777777" w:rsidR="00AE0967" w:rsidRPr="00AE0967" w:rsidRDefault="00AE0967" w:rsidP="00AE0967">
            <w:r w:rsidRPr="00AE0967">
              <w:t>4</w:t>
            </w:r>
          </w:p>
        </w:tc>
        <w:tc>
          <w:tcPr>
            <w:tcW w:w="919" w:type="dxa"/>
            <w:hideMark/>
          </w:tcPr>
          <w:p w14:paraId="566E3784" w14:textId="77777777" w:rsidR="00AE0967" w:rsidRPr="00AE0967" w:rsidRDefault="00AE0967" w:rsidP="00AE0967">
            <w:r w:rsidRPr="00AE0967">
              <w:t>5</w:t>
            </w:r>
          </w:p>
        </w:tc>
      </w:tr>
      <w:tr w:rsidR="00AE0967" w:rsidRPr="00AE0967" w14:paraId="6FF2BE84" w14:textId="77777777" w:rsidTr="00086BD3">
        <w:trPr>
          <w:trHeight w:val="3480"/>
        </w:trPr>
        <w:tc>
          <w:tcPr>
            <w:tcW w:w="650" w:type="dxa"/>
            <w:hideMark/>
          </w:tcPr>
          <w:p w14:paraId="150C8705" w14:textId="77777777" w:rsidR="00AE0967" w:rsidRPr="00AE0967" w:rsidRDefault="00AE0967" w:rsidP="00AE0967">
            <w:r w:rsidRPr="00AE0967">
              <w:t>B23</w:t>
            </w:r>
          </w:p>
        </w:tc>
        <w:tc>
          <w:tcPr>
            <w:tcW w:w="3580" w:type="dxa"/>
            <w:hideMark/>
          </w:tcPr>
          <w:p w14:paraId="1CA48E2E" w14:textId="77777777" w:rsidR="00AE0967" w:rsidRPr="00AE0967" w:rsidRDefault="00AE0967" w:rsidP="00AE0967">
            <w:r w:rsidRPr="00AE0967">
              <w:t>Kiến thức tiếp thu được từ nghiên cứu cũng hữu ích như toán học</w:t>
            </w:r>
          </w:p>
        </w:tc>
        <w:tc>
          <w:tcPr>
            <w:tcW w:w="852" w:type="dxa"/>
            <w:hideMark/>
          </w:tcPr>
          <w:p w14:paraId="6FEF3980" w14:textId="77777777" w:rsidR="00AE0967" w:rsidRPr="00AE0967" w:rsidRDefault="00AE0967" w:rsidP="00AE0967">
            <w:r w:rsidRPr="00AE0967">
              <w:t>1</w:t>
            </w:r>
          </w:p>
        </w:tc>
        <w:tc>
          <w:tcPr>
            <w:tcW w:w="935" w:type="dxa"/>
            <w:hideMark/>
          </w:tcPr>
          <w:p w14:paraId="477DC595" w14:textId="77777777" w:rsidR="00AE0967" w:rsidRPr="00AE0967" w:rsidRDefault="00AE0967" w:rsidP="00AE0967">
            <w:r w:rsidRPr="00AE0967">
              <w:t>2</w:t>
            </w:r>
          </w:p>
        </w:tc>
        <w:tc>
          <w:tcPr>
            <w:tcW w:w="925" w:type="dxa"/>
            <w:hideMark/>
          </w:tcPr>
          <w:p w14:paraId="3F11B620" w14:textId="77777777" w:rsidR="00AE0967" w:rsidRPr="00AE0967" w:rsidRDefault="00AE0967" w:rsidP="00AE0967">
            <w:r w:rsidRPr="00AE0967">
              <w:t>3</w:t>
            </w:r>
          </w:p>
        </w:tc>
        <w:tc>
          <w:tcPr>
            <w:tcW w:w="916" w:type="dxa"/>
            <w:hideMark/>
          </w:tcPr>
          <w:p w14:paraId="2584D107" w14:textId="77777777" w:rsidR="00AE0967" w:rsidRPr="00AE0967" w:rsidRDefault="00AE0967" w:rsidP="00AE0967">
            <w:r w:rsidRPr="00AE0967">
              <w:t>4</w:t>
            </w:r>
          </w:p>
        </w:tc>
        <w:tc>
          <w:tcPr>
            <w:tcW w:w="919" w:type="dxa"/>
            <w:hideMark/>
          </w:tcPr>
          <w:p w14:paraId="7353C67E" w14:textId="77777777" w:rsidR="00AE0967" w:rsidRPr="00AE0967" w:rsidRDefault="00AE0967" w:rsidP="00AE0967">
            <w:r w:rsidRPr="00AE0967">
              <w:t>5</w:t>
            </w:r>
          </w:p>
        </w:tc>
      </w:tr>
      <w:tr w:rsidR="00AE0967" w:rsidRPr="00AE0967" w14:paraId="2DCB73C2" w14:textId="77777777" w:rsidTr="00086BD3">
        <w:trPr>
          <w:trHeight w:val="1260"/>
        </w:trPr>
        <w:tc>
          <w:tcPr>
            <w:tcW w:w="650" w:type="dxa"/>
            <w:vMerge w:val="restart"/>
            <w:hideMark/>
          </w:tcPr>
          <w:p w14:paraId="4E83B9C6" w14:textId="77777777" w:rsidR="00AE0967" w:rsidRPr="00AE0967" w:rsidRDefault="00AE0967" w:rsidP="00AE0967">
            <w:r w:rsidRPr="00AE0967">
              <w:t>B24</w:t>
            </w:r>
          </w:p>
        </w:tc>
        <w:tc>
          <w:tcPr>
            <w:tcW w:w="3580" w:type="dxa"/>
            <w:vMerge w:val="restart"/>
            <w:hideMark/>
          </w:tcPr>
          <w:p w14:paraId="2E7AC975" w14:textId="77777777" w:rsidR="00AE0967" w:rsidRPr="00AE0967" w:rsidRDefault="00AE0967" w:rsidP="00AE0967">
            <w:r w:rsidRPr="00AE0967">
              <w:t>Nghiên cứu khoa học rất thú vị</w:t>
            </w:r>
          </w:p>
        </w:tc>
        <w:tc>
          <w:tcPr>
            <w:tcW w:w="852" w:type="dxa"/>
            <w:vMerge w:val="restart"/>
            <w:hideMark/>
          </w:tcPr>
          <w:p w14:paraId="378F4FE4" w14:textId="77777777" w:rsidR="00AE0967" w:rsidRPr="00AE0967" w:rsidRDefault="00AE0967" w:rsidP="00AE0967">
            <w:r w:rsidRPr="00AE0967">
              <w:t>1</w:t>
            </w:r>
          </w:p>
        </w:tc>
        <w:tc>
          <w:tcPr>
            <w:tcW w:w="935" w:type="dxa"/>
            <w:vMerge w:val="restart"/>
            <w:hideMark/>
          </w:tcPr>
          <w:p w14:paraId="0FF8B51F" w14:textId="77777777" w:rsidR="00AE0967" w:rsidRPr="00AE0967" w:rsidRDefault="00AE0967" w:rsidP="00AE0967">
            <w:r w:rsidRPr="00AE0967">
              <w:t>2</w:t>
            </w:r>
          </w:p>
        </w:tc>
        <w:tc>
          <w:tcPr>
            <w:tcW w:w="925" w:type="dxa"/>
            <w:vMerge w:val="restart"/>
            <w:hideMark/>
          </w:tcPr>
          <w:p w14:paraId="53493130" w14:textId="77777777" w:rsidR="00AE0967" w:rsidRPr="00AE0967" w:rsidRDefault="00AE0967" w:rsidP="00AE0967">
            <w:r w:rsidRPr="00AE0967">
              <w:t>3</w:t>
            </w:r>
          </w:p>
        </w:tc>
        <w:tc>
          <w:tcPr>
            <w:tcW w:w="916" w:type="dxa"/>
            <w:vMerge w:val="restart"/>
            <w:hideMark/>
          </w:tcPr>
          <w:p w14:paraId="39F0F0DB" w14:textId="77777777" w:rsidR="00AE0967" w:rsidRPr="00AE0967" w:rsidRDefault="00AE0967" w:rsidP="00AE0967">
            <w:r w:rsidRPr="00AE0967">
              <w:t>4</w:t>
            </w:r>
          </w:p>
        </w:tc>
        <w:tc>
          <w:tcPr>
            <w:tcW w:w="919" w:type="dxa"/>
            <w:vMerge w:val="restart"/>
            <w:hideMark/>
          </w:tcPr>
          <w:p w14:paraId="6B54C30B" w14:textId="77777777" w:rsidR="00AE0967" w:rsidRPr="00AE0967" w:rsidRDefault="00AE0967" w:rsidP="00AE0967">
            <w:r w:rsidRPr="00AE0967">
              <w:t>5</w:t>
            </w:r>
          </w:p>
        </w:tc>
      </w:tr>
      <w:tr w:rsidR="00AE0967" w:rsidRPr="00AE0967" w14:paraId="6DB91BE5" w14:textId="77777777" w:rsidTr="00086BD3">
        <w:trPr>
          <w:trHeight w:val="483"/>
        </w:trPr>
        <w:tc>
          <w:tcPr>
            <w:tcW w:w="650" w:type="dxa"/>
            <w:vMerge/>
            <w:hideMark/>
          </w:tcPr>
          <w:p w14:paraId="7124AF91" w14:textId="77777777" w:rsidR="00AE0967" w:rsidRPr="00AE0967" w:rsidRDefault="00AE0967" w:rsidP="00AE0967"/>
        </w:tc>
        <w:tc>
          <w:tcPr>
            <w:tcW w:w="3580" w:type="dxa"/>
            <w:vMerge/>
            <w:hideMark/>
          </w:tcPr>
          <w:p w14:paraId="27704291" w14:textId="77777777" w:rsidR="00AE0967" w:rsidRPr="00AE0967" w:rsidRDefault="00AE0967" w:rsidP="00AE0967"/>
        </w:tc>
        <w:tc>
          <w:tcPr>
            <w:tcW w:w="852" w:type="dxa"/>
            <w:vMerge/>
            <w:hideMark/>
          </w:tcPr>
          <w:p w14:paraId="18B675F1" w14:textId="77777777" w:rsidR="00AE0967" w:rsidRPr="00AE0967" w:rsidRDefault="00AE0967" w:rsidP="00AE0967"/>
        </w:tc>
        <w:tc>
          <w:tcPr>
            <w:tcW w:w="935" w:type="dxa"/>
            <w:vMerge/>
            <w:hideMark/>
          </w:tcPr>
          <w:p w14:paraId="2AD75A0C" w14:textId="77777777" w:rsidR="00AE0967" w:rsidRPr="00AE0967" w:rsidRDefault="00AE0967" w:rsidP="00AE0967"/>
        </w:tc>
        <w:tc>
          <w:tcPr>
            <w:tcW w:w="925" w:type="dxa"/>
            <w:vMerge/>
            <w:hideMark/>
          </w:tcPr>
          <w:p w14:paraId="22A63A61" w14:textId="77777777" w:rsidR="00AE0967" w:rsidRPr="00AE0967" w:rsidRDefault="00AE0967" w:rsidP="00AE0967"/>
        </w:tc>
        <w:tc>
          <w:tcPr>
            <w:tcW w:w="916" w:type="dxa"/>
            <w:vMerge/>
            <w:hideMark/>
          </w:tcPr>
          <w:p w14:paraId="5E1A61AB" w14:textId="77777777" w:rsidR="00AE0967" w:rsidRPr="00AE0967" w:rsidRDefault="00AE0967" w:rsidP="00AE0967"/>
        </w:tc>
        <w:tc>
          <w:tcPr>
            <w:tcW w:w="919" w:type="dxa"/>
            <w:vMerge/>
            <w:hideMark/>
          </w:tcPr>
          <w:p w14:paraId="3521D36F" w14:textId="77777777" w:rsidR="00AE0967" w:rsidRPr="00AE0967" w:rsidRDefault="00AE0967" w:rsidP="00AE0967"/>
        </w:tc>
      </w:tr>
      <w:tr w:rsidR="00AE0967" w:rsidRPr="00AE0967" w14:paraId="03AAF9C1" w14:textId="77777777" w:rsidTr="00086BD3">
        <w:trPr>
          <w:trHeight w:val="3165"/>
        </w:trPr>
        <w:tc>
          <w:tcPr>
            <w:tcW w:w="650" w:type="dxa"/>
            <w:hideMark/>
          </w:tcPr>
          <w:p w14:paraId="71700079" w14:textId="77777777" w:rsidR="00AE0967" w:rsidRPr="00AE0967" w:rsidRDefault="00AE0967" w:rsidP="00AE0967">
            <w:r w:rsidRPr="00AE0967">
              <w:lastRenderedPageBreak/>
              <w:t>B25</w:t>
            </w:r>
          </w:p>
        </w:tc>
        <w:tc>
          <w:tcPr>
            <w:tcW w:w="3580" w:type="dxa"/>
            <w:hideMark/>
          </w:tcPr>
          <w:p w14:paraId="70CF0B87" w14:textId="77777777" w:rsidR="00AE0967" w:rsidRPr="00AE0967" w:rsidRDefault="00AE0967" w:rsidP="00AE0967">
            <w:r w:rsidRPr="00AE0967">
              <w:t>Hầu hết sinh viên được hưởng lợi từ nghiên cứu khoa học</w:t>
            </w:r>
          </w:p>
        </w:tc>
        <w:tc>
          <w:tcPr>
            <w:tcW w:w="852" w:type="dxa"/>
            <w:hideMark/>
          </w:tcPr>
          <w:p w14:paraId="51FA37B2" w14:textId="77777777" w:rsidR="00AE0967" w:rsidRPr="00AE0967" w:rsidRDefault="00AE0967" w:rsidP="00AE0967">
            <w:r w:rsidRPr="00AE0967">
              <w:t>1</w:t>
            </w:r>
          </w:p>
        </w:tc>
        <w:tc>
          <w:tcPr>
            <w:tcW w:w="935" w:type="dxa"/>
            <w:hideMark/>
          </w:tcPr>
          <w:p w14:paraId="07379909" w14:textId="77777777" w:rsidR="00AE0967" w:rsidRPr="00AE0967" w:rsidRDefault="00AE0967" w:rsidP="00AE0967">
            <w:r w:rsidRPr="00AE0967">
              <w:t>2</w:t>
            </w:r>
          </w:p>
        </w:tc>
        <w:tc>
          <w:tcPr>
            <w:tcW w:w="925" w:type="dxa"/>
            <w:hideMark/>
          </w:tcPr>
          <w:p w14:paraId="7AF69AEC" w14:textId="77777777" w:rsidR="00AE0967" w:rsidRPr="00AE0967" w:rsidRDefault="00AE0967" w:rsidP="00AE0967">
            <w:r w:rsidRPr="00AE0967">
              <w:t>3</w:t>
            </w:r>
          </w:p>
        </w:tc>
        <w:tc>
          <w:tcPr>
            <w:tcW w:w="916" w:type="dxa"/>
            <w:hideMark/>
          </w:tcPr>
          <w:p w14:paraId="61A259D3" w14:textId="77777777" w:rsidR="00AE0967" w:rsidRPr="00AE0967" w:rsidRDefault="00AE0967" w:rsidP="00AE0967">
            <w:r w:rsidRPr="00AE0967">
              <w:t>4</w:t>
            </w:r>
          </w:p>
        </w:tc>
        <w:tc>
          <w:tcPr>
            <w:tcW w:w="919" w:type="dxa"/>
            <w:hideMark/>
          </w:tcPr>
          <w:p w14:paraId="2C5CEADD" w14:textId="77777777" w:rsidR="00AE0967" w:rsidRPr="00AE0967" w:rsidRDefault="00AE0967" w:rsidP="00AE0967">
            <w:r w:rsidRPr="00AE0967">
              <w:t>5</w:t>
            </w:r>
          </w:p>
        </w:tc>
      </w:tr>
      <w:tr w:rsidR="00AE0967" w:rsidRPr="00AE0967" w14:paraId="5AEC95A2" w14:textId="77777777" w:rsidTr="00086BD3">
        <w:trPr>
          <w:trHeight w:val="4425"/>
        </w:trPr>
        <w:tc>
          <w:tcPr>
            <w:tcW w:w="650" w:type="dxa"/>
            <w:hideMark/>
          </w:tcPr>
          <w:p w14:paraId="513C0FF1" w14:textId="77777777" w:rsidR="00AE0967" w:rsidRPr="00AE0967" w:rsidRDefault="00AE0967" w:rsidP="00AE0967">
            <w:r w:rsidRPr="00AE0967">
              <w:t>B26</w:t>
            </w:r>
          </w:p>
        </w:tc>
        <w:tc>
          <w:tcPr>
            <w:tcW w:w="3580" w:type="dxa"/>
            <w:hideMark/>
          </w:tcPr>
          <w:p w14:paraId="083C7E8D" w14:textId="77777777" w:rsidR="00AE0967" w:rsidRPr="00AE0967" w:rsidRDefault="00AE0967" w:rsidP="00AE0967">
            <w:r w:rsidRPr="00AE0967">
              <w:t>Tôi có xu hướng tìm hiểu chi tiết các quy trình nghiên cứu khoa học một cách cẩn thận</w:t>
            </w:r>
          </w:p>
        </w:tc>
        <w:tc>
          <w:tcPr>
            <w:tcW w:w="852" w:type="dxa"/>
            <w:hideMark/>
          </w:tcPr>
          <w:p w14:paraId="13CF8D37" w14:textId="77777777" w:rsidR="00AE0967" w:rsidRPr="00AE0967" w:rsidRDefault="00AE0967" w:rsidP="00AE0967">
            <w:r w:rsidRPr="00AE0967">
              <w:t>1</w:t>
            </w:r>
          </w:p>
        </w:tc>
        <w:tc>
          <w:tcPr>
            <w:tcW w:w="935" w:type="dxa"/>
            <w:hideMark/>
          </w:tcPr>
          <w:p w14:paraId="1C692DFB" w14:textId="77777777" w:rsidR="00AE0967" w:rsidRPr="00AE0967" w:rsidRDefault="00AE0967" w:rsidP="00AE0967">
            <w:r w:rsidRPr="00AE0967">
              <w:t>2</w:t>
            </w:r>
          </w:p>
        </w:tc>
        <w:tc>
          <w:tcPr>
            <w:tcW w:w="925" w:type="dxa"/>
            <w:hideMark/>
          </w:tcPr>
          <w:p w14:paraId="0A15B61A" w14:textId="77777777" w:rsidR="00AE0967" w:rsidRPr="00AE0967" w:rsidRDefault="00AE0967" w:rsidP="00AE0967">
            <w:r w:rsidRPr="00AE0967">
              <w:t>3</w:t>
            </w:r>
          </w:p>
        </w:tc>
        <w:tc>
          <w:tcPr>
            <w:tcW w:w="916" w:type="dxa"/>
            <w:hideMark/>
          </w:tcPr>
          <w:p w14:paraId="7DF7B498" w14:textId="77777777" w:rsidR="00AE0967" w:rsidRPr="00AE0967" w:rsidRDefault="00AE0967" w:rsidP="00AE0967">
            <w:r w:rsidRPr="00AE0967">
              <w:t>4</w:t>
            </w:r>
          </w:p>
        </w:tc>
        <w:tc>
          <w:tcPr>
            <w:tcW w:w="919" w:type="dxa"/>
            <w:hideMark/>
          </w:tcPr>
          <w:p w14:paraId="22D8316B" w14:textId="77777777" w:rsidR="00AE0967" w:rsidRPr="00AE0967" w:rsidRDefault="00AE0967" w:rsidP="00AE0967">
            <w:r w:rsidRPr="00AE0967">
              <w:t>5</w:t>
            </w:r>
          </w:p>
        </w:tc>
      </w:tr>
      <w:tr w:rsidR="00AE0967" w:rsidRPr="00AE0967" w14:paraId="3675EED3" w14:textId="77777777" w:rsidTr="00086BD3">
        <w:trPr>
          <w:trHeight w:val="345"/>
        </w:trPr>
        <w:tc>
          <w:tcPr>
            <w:tcW w:w="8777" w:type="dxa"/>
            <w:gridSpan w:val="7"/>
            <w:hideMark/>
          </w:tcPr>
          <w:p w14:paraId="413557CB" w14:textId="77777777" w:rsidR="00AE0967" w:rsidRPr="00AE0967" w:rsidRDefault="00AE0967" w:rsidP="00AE0967">
            <w:r w:rsidRPr="00AE0967">
              <w:t>IV.             Liên quan đến đời sống</w:t>
            </w:r>
          </w:p>
        </w:tc>
      </w:tr>
      <w:tr w:rsidR="00AE0967" w:rsidRPr="00AE0967" w14:paraId="0405CF17" w14:textId="77777777" w:rsidTr="00086BD3">
        <w:trPr>
          <w:trHeight w:val="3480"/>
        </w:trPr>
        <w:tc>
          <w:tcPr>
            <w:tcW w:w="650" w:type="dxa"/>
            <w:hideMark/>
          </w:tcPr>
          <w:p w14:paraId="6557D397" w14:textId="77777777" w:rsidR="00AE0967" w:rsidRPr="00AE0967" w:rsidRDefault="00AE0967" w:rsidP="00AE0967">
            <w:r w:rsidRPr="00AE0967">
              <w:t>B27</w:t>
            </w:r>
          </w:p>
        </w:tc>
        <w:tc>
          <w:tcPr>
            <w:tcW w:w="3580" w:type="dxa"/>
            <w:hideMark/>
          </w:tcPr>
          <w:p w14:paraId="755D37DF" w14:textId="77777777" w:rsidR="00AE0967" w:rsidRPr="00AE0967" w:rsidRDefault="00AE0967" w:rsidP="00AE0967">
            <w:r w:rsidRPr="00AE0967">
              <w:t>Tôi sử dụng nghiên cứu khoa học trong cuộc sống hàng ngày</w:t>
            </w:r>
          </w:p>
        </w:tc>
        <w:tc>
          <w:tcPr>
            <w:tcW w:w="852" w:type="dxa"/>
            <w:hideMark/>
          </w:tcPr>
          <w:p w14:paraId="1435550F" w14:textId="77777777" w:rsidR="00AE0967" w:rsidRPr="00AE0967" w:rsidRDefault="00AE0967" w:rsidP="00AE0967">
            <w:r w:rsidRPr="00AE0967">
              <w:t>1</w:t>
            </w:r>
          </w:p>
        </w:tc>
        <w:tc>
          <w:tcPr>
            <w:tcW w:w="935" w:type="dxa"/>
            <w:hideMark/>
          </w:tcPr>
          <w:p w14:paraId="5D0CDB6B" w14:textId="77777777" w:rsidR="00AE0967" w:rsidRPr="00AE0967" w:rsidRDefault="00AE0967" w:rsidP="00AE0967">
            <w:r w:rsidRPr="00AE0967">
              <w:t>2</w:t>
            </w:r>
          </w:p>
        </w:tc>
        <w:tc>
          <w:tcPr>
            <w:tcW w:w="925" w:type="dxa"/>
            <w:hideMark/>
          </w:tcPr>
          <w:p w14:paraId="514A6FD6" w14:textId="77777777" w:rsidR="00AE0967" w:rsidRPr="00AE0967" w:rsidRDefault="00AE0967" w:rsidP="00AE0967">
            <w:r w:rsidRPr="00AE0967">
              <w:t>3</w:t>
            </w:r>
          </w:p>
        </w:tc>
        <w:tc>
          <w:tcPr>
            <w:tcW w:w="916" w:type="dxa"/>
            <w:hideMark/>
          </w:tcPr>
          <w:p w14:paraId="2FB14806" w14:textId="77777777" w:rsidR="00AE0967" w:rsidRPr="00AE0967" w:rsidRDefault="00AE0967" w:rsidP="00AE0967">
            <w:r w:rsidRPr="00AE0967">
              <w:t>4</w:t>
            </w:r>
          </w:p>
        </w:tc>
        <w:tc>
          <w:tcPr>
            <w:tcW w:w="919" w:type="dxa"/>
            <w:hideMark/>
          </w:tcPr>
          <w:p w14:paraId="3F24DB82" w14:textId="77777777" w:rsidR="00AE0967" w:rsidRPr="00AE0967" w:rsidRDefault="00AE0967" w:rsidP="00AE0967">
            <w:r w:rsidRPr="00AE0967">
              <w:t>5</w:t>
            </w:r>
          </w:p>
        </w:tc>
      </w:tr>
      <w:tr w:rsidR="00AE0967" w:rsidRPr="00AE0967" w14:paraId="69E7365F" w14:textId="77777777" w:rsidTr="00086BD3">
        <w:trPr>
          <w:trHeight w:val="5685"/>
        </w:trPr>
        <w:tc>
          <w:tcPr>
            <w:tcW w:w="650" w:type="dxa"/>
            <w:hideMark/>
          </w:tcPr>
          <w:p w14:paraId="6DE6560E" w14:textId="77777777" w:rsidR="00AE0967" w:rsidRPr="00AE0967" w:rsidRDefault="00AE0967" w:rsidP="00AE0967">
            <w:r w:rsidRPr="00AE0967">
              <w:lastRenderedPageBreak/>
              <w:t>B28</w:t>
            </w:r>
          </w:p>
        </w:tc>
        <w:tc>
          <w:tcPr>
            <w:tcW w:w="3580" w:type="dxa"/>
            <w:hideMark/>
          </w:tcPr>
          <w:p w14:paraId="388059D6" w14:textId="77777777" w:rsidR="00AE0967" w:rsidRPr="00AE0967" w:rsidRDefault="00AE0967" w:rsidP="00AE0967">
            <w:r w:rsidRPr="00AE0967">
              <w:t>Tư duy định hướng nghiên cứu khoa học đóng một vai trò quan trọng trong cuộc sống hàng ngày của tôi</w:t>
            </w:r>
          </w:p>
        </w:tc>
        <w:tc>
          <w:tcPr>
            <w:tcW w:w="852" w:type="dxa"/>
            <w:hideMark/>
          </w:tcPr>
          <w:p w14:paraId="2F033F3C" w14:textId="77777777" w:rsidR="00AE0967" w:rsidRPr="00AE0967" w:rsidRDefault="00AE0967" w:rsidP="00AE0967">
            <w:r w:rsidRPr="00AE0967">
              <w:t>1</w:t>
            </w:r>
          </w:p>
        </w:tc>
        <w:tc>
          <w:tcPr>
            <w:tcW w:w="935" w:type="dxa"/>
            <w:hideMark/>
          </w:tcPr>
          <w:p w14:paraId="2A9DA821" w14:textId="77777777" w:rsidR="00AE0967" w:rsidRPr="00AE0967" w:rsidRDefault="00AE0967" w:rsidP="00AE0967">
            <w:r w:rsidRPr="00AE0967">
              <w:t>2</w:t>
            </w:r>
          </w:p>
        </w:tc>
        <w:tc>
          <w:tcPr>
            <w:tcW w:w="925" w:type="dxa"/>
            <w:hideMark/>
          </w:tcPr>
          <w:p w14:paraId="7D47D0D4" w14:textId="77777777" w:rsidR="00AE0967" w:rsidRPr="00AE0967" w:rsidRDefault="00AE0967" w:rsidP="00AE0967">
            <w:r w:rsidRPr="00AE0967">
              <w:t>3</w:t>
            </w:r>
          </w:p>
        </w:tc>
        <w:tc>
          <w:tcPr>
            <w:tcW w:w="916" w:type="dxa"/>
            <w:hideMark/>
          </w:tcPr>
          <w:p w14:paraId="472342DC" w14:textId="77777777" w:rsidR="00AE0967" w:rsidRPr="00AE0967" w:rsidRDefault="00AE0967" w:rsidP="00AE0967">
            <w:r w:rsidRPr="00AE0967">
              <w:t>4</w:t>
            </w:r>
          </w:p>
        </w:tc>
        <w:tc>
          <w:tcPr>
            <w:tcW w:w="919" w:type="dxa"/>
            <w:hideMark/>
          </w:tcPr>
          <w:p w14:paraId="2EC8D6DA" w14:textId="77777777" w:rsidR="00AE0967" w:rsidRPr="00AE0967" w:rsidRDefault="00AE0967" w:rsidP="00AE0967">
            <w:r w:rsidRPr="00AE0967">
              <w:t>5</w:t>
            </w:r>
          </w:p>
        </w:tc>
      </w:tr>
      <w:tr w:rsidR="00AE0967" w:rsidRPr="00AE0967" w14:paraId="671F3B24" w14:textId="77777777" w:rsidTr="00086BD3">
        <w:trPr>
          <w:trHeight w:val="3795"/>
        </w:trPr>
        <w:tc>
          <w:tcPr>
            <w:tcW w:w="650" w:type="dxa"/>
            <w:hideMark/>
          </w:tcPr>
          <w:p w14:paraId="661DB7CC" w14:textId="77777777" w:rsidR="00AE0967" w:rsidRPr="00AE0967" w:rsidRDefault="00AE0967" w:rsidP="00AE0967">
            <w:r w:rsidRPr="00AE0967">
              <w:t>B29</w:t>
            </w:r>
          </w:p>
        </w:tc>
        <w:tc>
          <w:tcPr>
            <w:tcW w:w="3580" w:type="dxa"/>
            <w:hideMark/>
          </w:tcPr>
          <w:p w14:paraId="1D20EC6C" w14:textId="77777777" w:rsidR="00AE0967" w:rsidRPr="00AE0967" w:rsidRDefault="00AE0967" w:rsidP="00AE0967">
            <w:r w:rsidRPr="00AE0967">
              <w:t>Tư duy nghiên cứu khoa học không áp dụng cho cuộc sống cá nhân của tôi</w:t>
            </w:r>
          </w:p>
        </w:tc>
        <w:tc>
          <w:tcPr>
            <w:tcW w:w="852" w:type="dxa"/>
            <w:hideMark/>
          </w:tcPr>
          <w:p w14:paraId="131AA083" w14:textId="77777777" w:rsidR="00AE0967" w:rsidRPr="00AE0967" w:rsidRDefault="00AE0967" w:rsidP="00AE0967">
            <w:r w:rsidRPr="00AE0967">
              <w:t>1</w:t>
            </w:r>
          </w:p>
        </w:tc>
        <w:tc>
          <w:tcPr>
            <w:tcW w:w="935" w:type="dxa"/>
            <w:hideMark/>
          </w:tcPr>
          <w:p w14:paraId="7F8C7AAF" w14:textId="77777777" w:rsidR="00AE0967" w:rsidRPr="00AE0967" w:rsidRDefault="00AE0967" w:rsidP="00AE0967">
            <w:r w:rsidRPr="00AE0967">
              <w:t>2</w:t>
            </w:r>
          </w:p>
        </w:tc>
        <w:tc>
          <w:tcPr>
            <w:tcW w:w="925" w:type="dxa"/>
            <w:hideMark/>
          </w:tcPr>
          <w:p w14:paraId="4B4B7526" w14:textId="77777777" w:rsidR="00AE0967" w:rsidRPr="00AE0967" w:rsidRDefault="00AE0967" w:rsidP="00AE0967">
            <w:r w:rsidRPr="00AE0967">
              <w:t>3</w:t>
            </w:r>
          </w:p>
        </w:tc>
        <w:tc>
          <w:tcPr>
            <w:tcW w:w="916" w:type="dxa"/>
            <w:hideMark/>
          </w:tcPr>
          <w:p w14:paraId="28DA0A19" w14:textId="77777777" w:rsidR="00AE0967" w:rsidRPr="00AE0967" w:rsidRDefault="00AE0967" w:rsidP="00AE0967">
            <w:r w:rsidRPr="00AE0967">
              <w:t>4</w:t>
            </w:r>
          </w:p>
        </w:tc>
        <w:tc>
          <w:tcPr>
            <w:tcW w:w="919" w:type="dxa"/>
            <w:hideMark/>
          </w:tcPr>
          <w:p w14:paraId="4FC22C02" w14:textId="77777777" w:rsidR="00AE0967" w:rsidRPr="00AE0967" w:rsidRDefault="00AE0967" w:rsidP="00AE0967">
            <w:r w:rsidRPr="00AE0967">
              <w:t>5</w:t>
            </w:r>
          </w:p>
        </w:tc>
      </w:tr>
      <w:tr w:rsidR="00AE0967" w:rsidRPr="00AE0967" w14:paraId="333269DC" w14:textId="77777777" w:rsidTr="00086BD3">
        <w:trPr>
          <w:trHeight w:val="345"/>
        </w:trPr>
        <w:tc>
          <w:tcPr>
            <w:tcW w:w="8777" w:type="dxa"/>
            <w:gridSpan w:val="7"/>
            <w:hideMark/>
          </w:tcPr>
          <w:p w14:paraId="342CBBEE" w14:textId="77777777" w:rsidR="00AE0967" w:rsidRPr="00AE0967" w:rsidRDefault="00AE0967" w:rsidP="00AE0967">
            <w:r w:rsidRPr="00AE0967">
              <w:t>V.                Khó khăn trong nghiên cứu khoa học</w:t>
            </w:r>
          </w:p>
        </w:tc>
      </w:tr>
      <w:tr w:rsidR="00AE0967" w:rsidRPr="00AE0967" w14:paraId="1D1A2553" w14:textId="77777777" w:rsidTr="00086BD3">
        <w:trPr>
          <w:trHeight w:val="1905"/>
        </w:trPr>
        <w:tc>
          <w:tcPr>
            <w:tcW w:w="650" w:type="dxa"/>
            <w:hideMark/>
          </w:tcPr>
          <w:p w14:paraId="3013F2F1" w14:textId="77777777" w:rsidR="00AE0967" w:rsidRPr="00AE0967" w:rsidRDefault="00AE0967" w:rsidP="00AE0967">
            <w:r w:rsidRPr="00AE0967">
              <w:t>B30</w:t>
            </w:r>
          </w:p>
        </w:tc>
        <w:tc>
          <w:tcPr>
            <w:tcW w:w="3580" w:type="dxa"/>
            <w:hideMark/>
          </w:tcPr>
          <w:p w14:paraId="085BCF1C" w14:textId="77777777" w:rsidR="00AE0967" w:rsidRPr="00AE0967" w:rsidRDefault="00AE0967" w:rsidP="00AE0967">
            <w:r w:rsidRPr="00AE0967">
              <w:t>Tôi gặp rắc rối với số liệu nghiên cứu</w:t>
            </w:r>
          </w:p>
        </w:tc>
        <w:tc>
          <w:tcPr>
            <w:tcW w:w="852" w:type="dxa"/>
            <w:hideMark/>
          </w:tcPr>
          <w:p w14:paraId="45252A8E" w14:textId="77777777" w:rsidR="00AE0967" w:rsidRPr="00AE0967" w:rsidRDefault="00AE0967" w:rsidP="00AE0967">
            <w:r w:rsidRPr="00AE0967">
              <w:t>1</w:t>
            </w:r>
          </w:p>
        </w:tc>
        <w:tc>
          <w:tcPr>
            <w:tcW w:w="935" w:type="dxa"/>
            <w:hideMark/>
          </w:tcPr>
          <w:p w14:paraId="3DDE6B11" w14:textId="77777777" w:rsidR="00AE0967" w:rsidRPr="00AE0967" w:rsidRDefault="00AE0967" w:rsidP="00AE0967">
            <w:r w:rsidRPr="00AE0967">
              <w:t>2</w:t>
            </w:r>
          </w:p>
        </w:tc>
        <w:tc>
          <w:tcPr>
            <w:tcW w:w="925" w:type="dxa"/>
            <w:hideMark/>
          </w:tcPr>
          <w:p w14:paraId="18BE5115" w14:textId="77777777" w:rsidR="00AE0967" w:rsidRPr="00AE0967" w:rsidRDefault="00AE0967" w:rsidP="00AE0967">
            <w:r w:rsidRPr="00AE0967">
              <w:t>3</w:t>
            </w:r>
          </w:p>
        </w:tc>
        <w:tc>
          <w:tcPr>
            <w:tcW w:w="916" w:type="dxa"/>
            <w:hideMark/>
          </w:tcPr>
          <w:p w14:paraId="5839474D" w14:textId="77777777" w:rsidR="00AE0967" w:rsidRPr="00AE0967" w:rsidRDefault="00AE0967" w:rsidP="00AE0967">
            <w:r w:rsidRPr="00AE0967">
              <w:t>4</w:t>
            </w:r>
          </w:p>
        </w:tc>
        <w:tc>
          <w:tcPr>
            <w:tcW w:w="919" w:type="dxa"/>
            <w:hideMark/>
          </w:tcPr>
          <w:p w14:paraId="2871496A" w14:textId="77777777" w:rsidR="00AE0967" w:rsidRPr="00AE0967" w:rsidRDefault="00AE0967" w:rsidP="00AE0967">
            <w:r w:rsidRPr="00AE0967">
              <w:t>5</w:t>
            </w:r>
          </w:p>
        </w:tc>
      </w:tr>
      <w:tr w:rsidR="00AE0967" w:rsidRPr="00AE0967" w14:paraId="33B8BF88" w14:textId="77777777" w:rsidTr="00086BD3">
        <w:trPr>
          <w:trHeight w:val="3480"/>
        </w:trPr>
        <w:tc>
          <w:tcPr>
            <w:tcW w:w="650" w:type="dxa"/>
            <w:hideMark/>
          </w:tcPr>
          <w:p w14:paraId="0F16B560" w14:textId="77777777" w:rsidR="00AE0967" w:rsidRPr="00AE0967" w:rsidRDefault="00AE0967" w:rsidP="00AE0967">
            <w:r w:rsidRPr="00AE0967">
              <w:lastRenderedPageBreak/>
              <w:t>B31</w:t>
            </w:r>
          </w:p>
        </w:tc>
        <w:tc>
          <w:tcPr>
            <w:tcW w:w="3580" w:type="dxa"/>
            <w:hideMark/>
          </w:tcPr>
          <w:p w14:paraId="7538DDA4" w14:textId="77777777" w:rsidR="00AE0967" w:rsidRPr="00AE0967" w:rsidRDefault="00AE0967" w:rsidP="00AE0967">
            <w:r w:rsidRPr="00AE0967">
              <w:t>Tôi cảm thấy khó hiểu về các khái niệm của nghiên cứu khoa học</w:t>
            </w:r>
          </w:p>
        </w:tc>
        <w:tc>
          <w:tcPr>
            <w:tcW w:w="852" w:type="dxa"/>
            <w:hideMark/>
          </w:tcPr>
          <w:p w14:paraId="219BDE82" w14:textId="77777777" w:rsidR="00AE0967" w:rsidRPr="00AE0967" w:rsidRDefault="00AE0967" w:rsidP="00AE0967">
            <w:r w:rsidRPr="00AE0967">
              <w:t>1</w:t>
            </w:r>
          </w:p>
        </w:tc>
        <w:tc>
          <w:tcPr>
            <w:tcW w:w="935" w:type="dxa"/>
            <w:hideMark/>
          </w:tcPr>
          <w:p w14:paraId="73B3D380" w14:textId="77777777" w:rsidR="00AE0967" w:rsidRPr="00AE0967" w:rsidRDefault="00AE0967" w:rsidP="00AE0967">
            <w:r w:rsidRPr="00AE0967">
              <w:t>2</w:t>
            </w:r>
          </w:p>
        </w:tc>
        <w:tc>
          <w:tcPr>
            <w:tcW w:w="925" w:type="dxa"/>
            <w:hideMark/>
          </w:tcPr>
          <w:p w14:paraId="54C5D121" w14:textId="77777777" w:rsidR="00AE0967" w:rsidRPr="00AE0967" w:rsidRDefault="00AE0967" w:rsidP="00AE0967">
            <w:r w:rsidRPr="00AE0967">
              <w:t>3</w:t>
            </w:r>
          </w:p>
        </w:tc>
        <w:tc>
          <w:tcPr>
            <w:tcW w:w="916" w:type="dxa"/>
            <w:hideMark/>
          </w:tcPr>
          <w:p w14:paraId="43F4D41A" w14:textId="77777777" w:rsidR="00AE0967" w:rsidRPr="00AE0967" w:rsidRDefault="00AE0967" w:rsidP="00AE0967">
            <w:r w:rsidRPr="00AE0967">
              <w:t>4</w:t>
            </w:r>
          </w:p>
        </w:tc>
        <w:tc>
          <w:tcPr>
            <w:tcW w:w="919" w:type="dxa"/>
            <w:hideMark/>
          </w:tcPr>
          <w:p w14:paraId="2279BF9D" w14:textId="77777777" w:rsidR="00AE0967" w:rsidRPr="00AE0967" w:rsidRDefault="00AE0967" w:rsidP="00AE0967">
            <w:r w:rsidRPr="00AE0967">
              <w:t>5</w:t>
            </w:r>
          </w:p>
        </w:tc>
      </w:tr>
      <w:tr w:rsidR="00AE0967" w:rsidRPr="00AE0967" w14:paraId="0E56E407" w14:textId="77777777" w:rsidTr="00086BD3">
        <w:trPr>
          <w:trHeight w:val="1905"/>
        </w:trPr>
        <w:tc>
          <w:tcPr>
            <w:tcW w:w="650" w:type="dxa"/>
            <w:hideMark/>
          </w:tcPr>
          <w:p w14:paraId="5198818C" w14:textId="77777777" w:rsidR="00AE0967" w:rsidRPr="00AE0967" w:rsidRDefault="00AE0967" w:rsidP="00AE0967">
            <w:r w:rsidRPr="00AE0967">
              <w:t>B32</w:t>
            </w:r>
          </w:p>
        </w:tc>
        <w:tc>
          <w:tcPr>
            <w:tcW w:w="3580" w:type="dxa"/>
            <w:hideMark/>
          </w:tcPr>
          <w:p w14:paraId="62AEBA17" w14:textId="77777777" w:rsidR="00AE0967" w:rsidRPr="00AE0967" w:rsidRDefault="00AE0967" w:rsidP="00AE0967">
            <w:r w:rsidRPr="00AE0967">
              <w:t>Tôi mắc nhiều sai lầm trong nghiên cứu</w:t>
            </w:r>
          </w:p>
        </w:tc>
        <w:tc>
          <w:tcPr>
            <w:tcW w:w="852" w:type="dxa"/>
            <w:hideMark/>
          </w:tcPr>
          <w:p w14:paraId="6425E336" w14:textId="77777777" w:rsidR="00AE0967" w:rsidRPr="00AE0967" w:rsidRDefault="00AE0967" w:rsidP="00AE0967">
            <w:r w:rsidRPr="00AE0967">
              <w:t>1</w:t>
            </w:r>
          </w:p>
        </w:tc>
        <w:tc>
          <w:tcPr>
            <w:tcW w:w="935" w:type="dxa"/>
            <w:hideMark/>
          </w:tcPr>
          <w:p w14:paraId="1C8A8D2C" w14:textId="77777777" w:rsidR="00AE0967" w:rsidRPr="00AE0967" w:rsidRDefault="00AE0967" w:rsidP="00AE0967">
            <w:r w:rsidRPr="00AE0967">
              <w:t>2</w:t>
            </w:r>
          </w:p>
        </w:tc>
        <w:tc>
          <w:tcPr>
            <w:tcW w:w="925" w:type="dxa"/>
            <w:hideMark/>
          </w:tcPr>
          <w:p w14:paraId="0A56A2CF" w14:textId="77777777" w:rsidR="00AE0967" w:rsidRPr="00AE0967" w:rsidRDefault="00AE0967" w:rsidP="00AE0967">
            <w:r w:rsidRPr="00AE0967">
              <w:t>3</w:t>
            </w:r>
          </w:p>
        </w:tc>
        <w:tc>
          <w:tcPr>
            <w:tcW w:w="916" w:type="dxa"/>
            <w:hideMark/>
          </w:tcPr>
          <w:p w14:paraId="38B0A02A" w14:textId="77777777" w:rsidR="00AE0967" w:rsidRPr="00AE0967" w:rsidRDefault="00AE0967" w:rsidP="00AE0967">
            <w:r w:rsidRPr="00AE0967">
              <w:t>4</w:t>
            </w:r>
          </w:p>
        </w:tc>
        <w:tc>
          <w:tcPr>
            <w:tcW w:w="919" w:type="dxa"/>
            <w:hideMark/>
          </w:tcPr>
          <w:p w14:paraId="6AFD313D" w14:textId="77777777" w:rsidR="00AE0967" w:rsidRPr="00AE0967" w:rsidRDefault="00AE0967" w:rsidP="00AE0967">
            <w:r w:rsidRPr="00AE0967">
              <w:t>5</w:t>
            </w:r>
          </w:p>
        </w:tc>
      </w:tr>
    </w:tbl>
    <w:p w14:paraId="2A889115" w14:textId="77777777" w:rsidR="00AE0967" w:rsidRPr="00AE0967" w:rsidRDefault="00AE0967" w:rsidP="00AE0967">
      <w:pPr>
        <w:sectPr w:rsidR="00AE0967" w:rsidRPr="00AE0967" w:rsidSect="00DB294A">
          <w:pgSz w:w="11906" w:h="16838" w:code="9"/>
          <w:pgMar w:top="1418" w:right="1134" w:bottom="1418" w:left="1985" w:header="720" w:footer="720" w:gutter="0"/>
          <w:pgNumType w:start="1"/>
          <w:cols w:space="720"/>
          <w:titlePg/>
          <w:docGrid w:linePitch="360"/>
        </w:sectPr>
      </w:pPr>
    </w:p>
    <w:p w14:paraId="0A50E8C7" w14:textId="6EE22AB3" w:rsidR="00B169F1" w:rsidRPr="00DF70D7" w:rsidRDefault="0028026B" w:rsidP="00FB32B8">
      <w:pPr>
        <w:pStyle w:val="u2"/>
        <w:numPr>
          <w:ilvl w:val="0"/>
          <w:numId w:val="0"/>
        </w:numPr>
        <w:ind w:left="360"/>
        <w:jc w:val="center"/>
      </w:pPr>
      <w:bookmarkStart w:id="78" w:name="_Toc156588422"/>
      <w:r w:rsidRPr="00027D6B">
        <w:lastRenderedPageBreak/>
        <w:t xml:space="preserve">PHỤ LỤC 3: </w:t>
      </w:r>
      <w:r w:rsidR="00B169F1" w:rsidRPr="00B169F1">
        <w:t>PHIẾU THÔNG TIN DÀNH CHO ĐỐI TƯỢNG</w:t>
      </w:r>
      <w:r w:rsidR="00B169F1">
        <w:t xml:space="preserve"> </w:t>
      </w:r>
      <w:r w:rsidR="00B169F1" w:rsidRPr="00B169F1">
        <w:t>THAM GIA NGHIÊN CỨU</w:t>
      </w:r>
      <w:bookmarkEnd w:id="78"/>
    </w:p>
    <w:p w14:paraId="1D55D1FE" w14:textId="77777777" w:rsidR="00B169F1" w:rsidRDefault="00B169F1" w:rsidP="00D3453E">
      <w:pPr>
        <w:rPr>
          <w:rFonts w:cs="Times New Roman"/>
          <w:b/>
          <w:bCs/>
          <w:szCs w:val="26"/>
        </w:rPr>
      </w:pPr>
    </w:p>
    <w:p w14:paraId="3BB15B14" w14:textId="25008A39" w:rsidR="00B169F1" w:rsidRPr="00B169F1" w:rsidRDefault="00B169F1" w:rsidP="00D3453E">
      <w:pPr>
        <w:rPr>
          <w:rFonts w:cs="Times New Roman"/>
          <w:b/>
          <w:bCs/>
          <w:szCs w:val="26"/>
        </w:rPr>
      </w:pPr>
      <w:r w:rsidRPr="00B169F1">
        <w:rPr>
          <w:rFonts w:cs="Times New Roman"/>
          <w:b/>
          <w:bCs/>
          <w:szCs w:val="26"/>
        </w:rPr>
        <w:t>Tên nghiên cứu:</w:t>
      </w:r>
      <w:r>
        <w:rPr>
          <w:rFonts w:cs="Times New Roman"/>
          <w:b/>
          <w:bCs/>
          <w:szCs w:val="26"/>
        </w:rPr>
        <w:t xml:space="preserve"> </w:t>
      </w:r>
      <w:r>
        <w:rPr>
          <w:rFonts w:cs="Times New Roman"/>
          <w:szCs w:val="26"/>
        </w:rPr>
        <w:t>T</w:t>
      </w:r>
      <w:r w:rsidRPr="0092344F">
        <w:rPr>
          <w:rFonts w:cs="Times New Roman"/>
          <w:szCs w:val="26"/>
        </w:rPr>
        <w:t xml:space="preserve">hái độ của sinh viên </w:t>
      </w:r>
      <w:r w:rsidR="003F50DF">
        <w:rPr>
          <w:rFonts w:cs="Times New Roman"/>
          <w:szCs w:val="26"/>
        </w:rPr>
        <w:t>Đ</w:t>
      </w:r>
      <w:r w:rsidRPr="0092344F">
        <w:rPr>
          <w:rFonts w:cs="Times New Roman"/>
          <w:szCs w:val="26"/>
        </w:rPr>
        <w:t xml:space="preserve">iều dưỡng năm </w:t>
      </w:r>
      <w:r w:rsidR="00D6322F">
        <w:rPr>
          <w:rFonts w:cs="Times New Roman"/>
          <w:szCs w:val="26"/>
        </w:rPr>
        <w:t>4</w:t>
      </w:r>
      <w:r w:rsidRPr="0092344F">
        <w:rPr>
          <w:rFonts w:cs="Times New Roman"/>
          <w:szCs w:val="26"/>
        </w:rPr>
        <w:t xml:space="preserve"> trường </w:t>
      </w:r>
      <w:r w:rsidR="003F50DF">
        <w:rPr>
          <w:rFonts w:cs="Times New Roman"/>
          <w:szCs w:val="26"/>
        </w:rPr>
        <w:t>Đ</w:t>
      </w:r>
      <w:r w:rsidRPr="0092344F">
        <w:rPr>
          <w:rFonts w:cs="Times New Roman"/>
          <w:szCs w:val="26"/>
        </w:rPr>
        <w:t xml:space="preserve">ại học </w:t>
      </w:r>
      <w:r w:rsidR="003F50DF">
        <w:rPr>
          <w:rFonts w:cs="Times New Roman"/>
          <w:szCs w:val="26"/>
        </w:rPr>
        <w:t>Y</w:t>
      </w:r>
      <w:r w:rsidRPr="0092344F">
        <w:rPr>
          <w:rFonts w:cs="Times New Roman"/>
          <w:szCs w:val="26"/>
        </w:rPr>
        <w:t xml:space="preserve"> khoa </w:t>
      </w:r>
      <w:r w:rsidR="003F50DF" w:rsidRPr="0092344F">
        <w:rPr>
          <w:rFonts w:cs="Times New Roman"/>
          <w:szCs w:val="26"/>
        </w:rPr>
        <w:t xml:space="preserve">Phạm Ngọc Thạch </w:t>
      </w:r>
      <w:r w:rsidRPr="0092344F">
        <w:rPr>
          <w:rFonts w:cs="Times New Roman"/>
          <w:szCs w:val="26"/>
        </w:rPr>
        <w:t>đối với nghiên cứu khoa học</w:t>
      </w:r>
      <w:r w:rsidR="003F50DF">
        <w:rPr>
          <w:rFonts w:cs="Times New Roman"/>
          <w:szCs w:val="26"/>
        </w:rPr>
        <w:t>.</w:t>
      </w:r>
    </w:p>
    <w:p w14:paraId="1DFFE3C3" w14:textId="5D22A411" w:rsidR="00B169F1" w:rsidRPr="00B169F1" w:rsidRDefault="00B169F1" w:rsidP="00D3453E">
      <w:pPr>
        <w:rPr>
          <w:rFonts w:cs="Times New Roman"/>
          <w:b/>
          <w:bCs/>
          <w:szCs w:val="26"/>
        </w:rPr>
      </w:pPr>
      <w:r w:rsidRPr="00B169F1">
        <w:rPr>
          <w:rFonts w:cs="Times New Roman"/>
          <w:b/>
          <w:bCs/>
          <w:szCs w:val="26"/>
        </w:rPr>
        <w:t xml:space="preserve">Nghiên cứu viên chính: </w:t>
      </w:r>
      <w:r w:rsidRPr="0092344F">
        <w:rPr>
          <w:rFonts w:cs="Times New Roman"/>
          <w:szCs w:val="26"/>
        </w:rPr>
        <w:t>Lê Đoàn Phương Uyên</w:t>
      </w:r>
      <w:r w:rsidR="003F50DF">
        <w:rPr>
          <w:rFonts w:cs="Times New Roman"/>
          <w:szCs w:val="26"/>
        </w:rPr>
        <w:t xml:space="preserve">, </w:t>
      </w:r>
      <w:r w:rsidR="003F50DF" w:rsidRPr="0092344F">
        <w:rPr>
          <w:rFonts w:cs="Times New Roman"/>
          <w:szCs w:val="26"/>
        </w:rPr>
        <w:t>sinh viên lớp Cử nhân Điều dưỡng 2020</w:t>
      </w:r>
      <w:r w:rsidR="003F50DF">
        <w:rPr>
          <w:rFonts w:cs="Times New Roman"/>
          <w:szCs w:val="26"/>
        </w:rPr>
        <w:t>.</w:t>
      </w:r>
    </w:p>
    <w:p w14:paraId="3FBC5275" w14:textId="37938CE4" w:rsidR="00B169F1" w:rsidRPr="00B169F1" w:rsidRDefault="00B169F1" w:rsidP="00D3453E">
      <w:pPr>
        <w:rPr>
          <w:rFonts w:cs="Times New Roman"/>
          <w:b/>
          <w:bCs/>
          <w:szCs w:val="26"/>
        </w:rPr>
      </w:pPr>
      <w:r w:rsidRPr="00B169F1">
        <w:rPr>
          <w:rFonts w:cs="Times New Roman"/>
          <w:b/>
          <w:bCs/>
          <w:szCs w:val="26"/>
        </w:rPr>
        <w:t>Giới thiệu:</w:t>
      </w:r>
      <w:r w:rsidRPr="00B169F1">
        <w:rPr>
          <w:rFonts w:cs="Times New Roman"/>
          <w:szCs w:val="26"/>
        </w:rPr>
        <w:t xml:space="preserve"> </w:t>
      </w:r>
    </w:p>
    <w:p w14:paraId="5B1F5FE8" w14:textId="16E92B49" w:rsidR="003F50DF" w:rsidRPr="003F50DF" w:rsidRDefault="003F50DF" w:rsidP="00D3453E">
      <w:pPr>
        <w:rPr>
          <w:rFonts w:cs="Times New Roman"/>
          <w:szCs w:val="26"/>
        </w:rPr>
      </w:pPr>
      <w:r>
        <w:rPr>
          <w:rFonts w:cs="Times New Roman"/>
          <w:szCs w:val="26"/>
        </w:rPr>
        <w:t xml:space="preserve">Các bạn sinh viên Điều dưỡng năm </w:t>
      </w:r>
      <w:r w:rsidR="00D6322F">
        <w:rPr>
          <w:rFonts w:cs="Times New Roman"/>
          <w:szCs w:val="26"/>
        </w:rPr>
        <w:t>4</w:t>
      </w:r>
      <w:r>
        <w:rPr>
          <w:rFonts w:cs="Times New Roman"/>
          <w:szCs w:val="26"/>
        </w:rPr>
        <w:t xml:space="preserve"> sẽ phải lựa chọn tham gia làm bài Ngiên cứu khoa học hoặc học một Môn học thay thế. </w:t>
      </w:r>
      <w:r w:rsidRPr="003F50DF">
        <w:rPr>
          <w:rFonts w:cs="Times New Roman"/>
          <w:szCs w:val="26"/>
        </w:rPr>
        <w:t>Nghiên cứu khoa học là hoạt động khám phá, phát hiện, tìm hiểu bản chất, quy luật của sự vật, hiện tượng tự nhiên, xã hội và tư duy; sáng tạo giải pháp nhằm ứng dụng vào thực tiễn</w:t>
      </w:r>
      <w:r>
        <w:rPr>
          <w:rFonts w:cs="Times New Roman"/>
          <w:szCs w:val="26"/>
        </w:rPr>
        <w:t xml:space="preserve">. </w:t>
      </w:r>
    </w:p>
    <w:p w14:paraId="6F4FF835" w14:textId="2F39BADE" w:rsidR="003F50DF" w:rsidRPr="003F50DF" w:rsidRDefault="003F50DF" w:rsidP="00D3453E">
      <w:pPr>
        <w:rPr>
          <w:rFonts w:cs="Times New Roman"/>
          <w:szCs w:val="26"/>
        </w:rPr>
      </w:pPr>
      <w:r w:rsidRPr="003F50DF">
        <w:rPr>
          <w:rFonts w:cs="Times New Roman"/>
          <w:szCs w:val="26"/>
        </w:rPr>
        <w:t xml:space="preserve">Chúng tôi tiến hành nghiên cứu để tìm hiểu xem </w:t>
      </w:r>
      <w:r>
        <w:rPr>
          <w:rFonts w:cs="Times New Roman"/>
          <w:szCs w:val="26"/>
        </w:rPr>
        <w:t>t</w:t>
      </w:r>
      <w:r w:rsidRPr="0092344F">
        <w:rPr>
          <w:rFonts w:cs="Times New Roman"/>
          <w:szCs w:val="26"/>
        </w:rPr>
        <w:t xml:space="preserve">hái độ của sinh viên </w:t>
      </w:r>
      <w:r>
        <w:rPr>
          <w:rFonts w:cs="Times New Roman"/>
          <w:szCs w:val="26"/>
        </w:rPr>
        <w:t>Đ</w:t>
      </w:r>
      <w:r w:rsidRPr="0092344F">
        <w:rPr>
          <w:rFonts w:cs="Times New Roman"/>
          <w:szCs w:val="26"/>
        </w:rPr>
        <w:t xml:space="preserve">iều dưỡng năm </w:t>
      </w:r>
      <w:r w:rsidR="00D6322F">
        <w:rPr>
          <w:rFonts w:cs="Times New Roman"/>
          <w:szCs w:val="26"/>
        </w:rPr>
        <w:t>4</w:t>
      </w:r>
      <w:r w:rsidRPr="0092344F">
        <w:rPr>
          <w:rFonts w:cs="Times New Roman"/>
          <w:szCs w:val="26"/>
        </w:rPr>
        <w:t xml:space="preserve"> trường </w:t>
      </w:r>
      <w:r>
        <w:rPr>
          <w:rFonts w:cs="Times New Roman"/>
          <w:szCs w:val="26"/>
        </w:rPr>
        <w:t>Đ</w:t>
      </w:r>
      <w:r w:rsidRPr="0092344F">
        <w:rPr>
          <w:rFonts w:cs="Times New Roman"/>
          <w:szCs w:val="26"/>
        </w:rPr>
        <w:t xml:space="preserve">ại học </w:t>
      </w:r>
      <w:r>
        <w:rPr>
          <w:rFonts w:cs="Times New Roman"/>
          <w:szCs w:val="26"/>
        </w:rPr>
        <w:t>Y</w:t>
      </w:r>
      <w:r w:rsidRPr="0092344F">
        <w:rPr>
          <w:rFonts w:cs="Times New Roman"/>
          <w:szCs w:val="26"/>
        </w:rPr>
        <w:t xml:space="preserve"> khoa Phạm Ngọc Thạch</w:t>
      </w:r>
      <w:r w:rsidRPr="003F50DF">
        <w:rPr>
          <w:rFonts w:cs="Times New Roman"/>
          <w:szCs w:val="26"/>
        </w:rPr>
        <w:t xml:space="preserve">. Chúng tôi xin </w:t>
      </w:r>
      <w:r>
        <w:rPr>
          <w:rFonts w:cs="Times New Roman"/>
          <w:szCs w:val="26"/>
        </w:rPr>
        <w:t>các bạn</w:t>
      </w:r>
      <w:r w:rsidRPr="003F50DF">
        <w:rPr>
          <w:rFonts w:cs="Times New Roman"/>
          <w:szCs w:val="26"/>
        </w:rPr>
        <w:t xml:space="preserve"> tham gia vào</w:t>
      </w:r>
      <w:r>
        <w:rPr>
          <w:rFonts w:cs="Times New Roman"/>
          <w:szCs w:val="26"/>
        </w:rPr>
        <w:t xml:space="preserve"> </w:t>
      </w:r>
      <w:r w:rsidRPr="003F50DF">
        <w:rPr>
          <w:rFonts w:cs="Times New Roman"/>
          <w:szCs w:val="26"/>
        </w:rPr>
        <w:t>nghiên cứu này.</w:t>
      </w:r>
    </w:p>
    <w:p w14:paraId="7A31B378" w14:textId="7FE147A8" w:rsidR="003F50DF" w:rsidRPr="003F50DF" w:rsidRDefault="003F50DF" w:rsidP="00D3453E">
      <w:pPr>
        <w:rPr>
          <w:rFonts w:cs="Times New Roman"/>
          <w:szCs w:val="26"/>
        </w:rPr>
      </w:pPr>
      <w:r w:rsidRPr="003F50DF">
        <w:rPr>
          <w:rFonts w:cs="Times New Roman"/>
          <w:szCs w:val="26"/>
        </w:rPr>
        <w:t xml:space="preserve">Trong tờ phiếu này, chúng tôi sẽ cung cấp cho </w:t>
      </w:r>
      <w:r>
        <w:rPr>
          <w:rFonts w:cs="Times New Roman"/>
          <w:szCs w:val="26"/>
        </w:rPr>
        <w:t xml:space="preserve">các bạn </w:t>
      </w:r>
      <w:r w:rsidRPr="003F50DF">
        <w:rPr>
          <w:rFonts w:cs="Times New Roman"/>
          <w:szCs w:val="26"/>
        </w:rPr>
        <w:t>thông tin về nghiên cứu để giúp bạn quyết định xem có muốn tham gia nghiên cứu</w:t>
      </w:r>
      <w:r>
        <w:rPr>
          <w:rFonts w:cs="Times New Roman"/>
          <w:szCs w:val="26"/>
        </w:rPr>
        <w:t xml:space="preserve"> </w:t>
      </w:r>
      <w:r w:rsidRPr="003F50DF">
        <w:rPr>
          <w:rFonts w:cs="Times New Roman"/>
          <w:szCs w:val="26"/>
        </w:rPr>
        <w:t>hay không. Nếu bạn có bất kỳ câu hỏi hay thắc mắc nào, xin vui lòng trao đổi với</w:t>
      </w:r>
      <w:r>
        <w:rPr>
          <w:rFonts w:cs="Times New Roman"/>
          <w:szCs w:val="26"/>
        </w:rPr>
        <w:t xml:space="preserve"> </w:t>
      </w:r>
      <w:r w:rsidRPr="003F50DF">
        <w:rPr>
          <w:rFonts w:cs="Times New Roman"/>
          <w:szCs w:val="26"/>
        </w:rPr>
        <w:t>nghiên cứu</w:t>
      </w:r>
      <w:r>
        <w:rPr>
          <w:rFonts w:cs="Times New Roman"/>
          <w:szCs w:val="26"/>
        </w:rPr>
        <w:t xml:space="preserve"> viên chính</w:t>
      </w:r>
      <w:r w:rsidRPr="003F50DF">
        <w:rPr>
          <w:rFonts w:cs="Times New Roman"/>
          <w:szCs w:val="26"/>
        </w:rPr>
        <w:t>.</w:t>
      </w:r>
    </w:p>
    <w:p w14:paraId="361AF1AE" w14:textId="26AFB032" w:rsidR="00B169F1" w:rsidRPr="00385D36" w:rsidRDefault="00B169F1" w:rsidP="00D3453E">
      <w:pPr>
        <w:rPr>
          <w:rFonts w:cs="Times New Roman"/>
          <w:b/>
          <w:bCs/>
          <w:szCs w:val="26"/>
          <w:u w:val="single"/>
        </w:rPr>
      </w:pPr>
      <w:r w:rsidRPr="00385D36">
        <w:rPr>
          <w:rFonts w:cs="Times New Roman"/>
          <w:b/>
          <w:bCs/>
          <w:szCs w:val="26"/>
          <w:u w:val="single"/>
        </w:rPr>
        <w:t>Mục đích của nghiên cứu</w:t>
      </w:r>
      <w:r w:rsidR="003F50DF" w:rsidRPr="00385D36">
        <w:rPr>
          <w:rFonts w:cs="Times New Roman"/>
          <w:b/>
          <w:bCs/>
          <w:szCs w:val="26"/>
          <w:u w:val="single"/>
        </w:rPr>
        <w:t xml:space="preserve">: </w:t>
      </w:r>
    </w:p>
    <w:p w14:paraId="42B67E65" w14:textId="4784506D" w:rsidR="00B169F1" w:rsidRPr="0092344F" w:rsidRDefault="00B169F1" w:rsidP="00D3453E">
      <w:pPr>
        <w:rPr>
          <w:rFonts w:cs="Times New Roman"/>
          <w:szCs w:val="26"/>
        </w:rPr>
      </w:pPr>
      <w:r w:rsidRPr="0092344F">
        <w:rPr>
          <w:rFonts w:cs="Times New Roman"/>
          <w:szCs w:val="26"/>
        </w:rPr>
        <w:t xml:space="preserve">Nghiên cứu được tiến hành nhằm xác định </w:t>
      </w:r>
      <w:r w:rsidR="003F50DF">
        <w:rPr>
          <w:rFonts w:cs="Times New Roman"/>
          <w:szCs w:val="26"/>
        </w:rPr>
        <w:t>T</w:t>
      </w:r>
      <w:r w:rsidRPr="0092344F">
        <w:rPr>
          <w:rFonts w:cs="Times New Roman"/>
          <w:szCs w:val="26"/>
        </w:rPr>
        <w:t xml:space="preserve">hái độ của sinh viên </w:t>
      </w:r>
      <w:r w:rsidR="003F50DF">
        <w:rPr>
          <w:rFonts w:cs="Times New Roman"/>
          <w:szCs w:val="26"/>
        </w:rPr>
        <w:t>Đ</w:t>
      </w:r>
      <w:r w:rsidRPr="0092344F">
        <w:rPr>
          <w:rFonts w:cs="Times New Roman"/>
          <w:szCs w:val="26"/>
        </w:rPr>
        <w:t xml:space="preserve">iều dưỡng năm </w:t>
      </w:r>
      <w:r w:rsidR="00D6322F">
        <w:rPr>
          <w:rFonts w:cs="Times New Roman"/>
          <w:szCs w:val="26"/>
        </w:rPr>
        <w:t>4</w:t>
      </w:r>
      <w:r w:rsidRPr="0092344F">
        <w:rPr>
          <w:rFonts w:cs="Times New Roman"/>
          <w:szCs w:val="26"/>
        </w:rPr>
        <w:t xml:space="preserve"> trường </w:t>
      </w:r>
      <w:r w:rsidR="003F50DF">
        <w:rPr>
          <w:rFonts w:cs="Times New Roman"/>
          <w:szCs w:val="26"/>
        </w:rPr>
        <w:t>Đ</w:t>
      </w:r>
      <w:r w:rsidRPr="0092344F">
        <w:rPr>
          <w:rFonts w:cs="Times New Roman"/>
          <w:szCs w:val="26"/>
        </w:rPr>
        <w:t xml:space="preserve">ại học </w:t>
      </w:r>
      <w:r w:rsidR="003F50DF">
        <w:rPr>
          <w:rFonts w:cs="Times New Roman"/>
          <w:szCs w:val="26"/>
        </w:rPr>
        <w:t>Y</w:t>
      </w:r>
      <w:r w:rsidRPr="0092344F">
        <w:rPr>
          <w:rFonts w:cs="Times New Roman"/>
          <w:szCs w:val="26"/>
        </w:rPr>
        <w:t xml:space="preserve"> khoa </w:t>
      </w:r>
      <w:r w:rsidR="003F50DF" w:rsidRPr="0092344F">
        <w:rPr>
          <w:rFonts w:cs="Times New Roman"/>
          <w:szCs w:val="26"/>
        </w:rPr>
        <w:t xml:space="preserve">Phạm Ngọc Thạch </w:t>
      </w:r>
      <w:r w:rsidRPr="0092344F">
        <w:rPr>
          <w:rFonts w:cs="Times New Roman"/>
          <w:szCs w:val="26"/>
        </w:rPr>
        <w:t xml:space="preserve">đối với nghiên cứu khoa học. </w:t>
      </w:r>
    </w:p>
    <w:p w14:paraId="553971DA" w14:textId="77777777" w:rsidR="00385D36" w:rsidRPr="00385D36" w:rsidRDefault="00385D36" w:rsidP="00D3453E">
      <w:pPr>
        <w:rPr>
          <w:rFonts w:cs="Times New Roman"/>
          <w:b/>
          <w:bCs/>
          <w:szCs w:val="26"/>
          <w:u w:val="single"/>
        </w:rPr>
      </w:pPr>
      <w:r w:rsidRPr="00385D36">
        <w:rPr>
          <w:rFonts w:cs="Times New Roman"/>
          <w:b/>
          <w:bCs/>
          <w:szCs w:val="26"/>
          <w:u w:val="single"/>
        </w:rPr>
        <w:t xml:space="preserve">Điều gì sẽ xảy ra nếu bạn tham gia vào nghiên cứu này? </w:t>
      </w:r>
    </w:p>
    <w:p w14:paraId="385BBEFD" w14:textId="2F72C05D" w:rsidR="00385D36" w:rsidRPr="00385D36" w:rsidRDefault="00385D36" w:rsidP="00D3453E">
      <w:pPr>
        <w:rPr>
          <w:rFonts w:cs="Times New Roman"/>
          <w:szCs w:val="26"/>
        </w:rPr>
      </w:pPr>
      <w:r w:rsidRPr="00385D36">
        <w:rPr>
          <w:rFonts w:cs="Times New Roman"/>
          <w:szCs w:val="26"/>
        </w:rPr>
        <w:t xml:space="preserve">Nếu </w:t>
      </w:r>
      <w:r>
        <w:rPr>
          <w:rFonts w:cs="Times New Roman"/>
          <w:szCs w:val="26"/>
        </w:rPr>
        <w:t>bạn</w:t>
      </w:r>
      <w:r w:rsidRPr="00385D36">
        <w:rPr>
          <w:rFonts w:cs="Times New Roman"/>
          <w:szCs w:val="26"/>
        </w:rPr>
        <w:t xml:space="preserve"> đồng ý tham gia, chúng tôi sẽ thu thập một số thông tin về đặc điểm </w:t>
      </w:r>
      <w:r>
        <w:rPr>
          <w:rFonts w:cs="Times New Roman"/>
          <w:szCs w:val="26"/>
        </w:rPr>
        <w:t xml:space="preserve">nhân khẩu học và thái độ của các bạn về Nghiên cứu khoa học. </w:t>
      </w:r>
      <w:r w:rsidRPr="00385D36">
        <w:rPr>
          <w:rFonts w:cs="Times New Roman"/>
          <w:szCs w:val="26"/>
        </w:rPr>
        <w:t xml:space="preserve">Việc tham gia vào nghiên cứu này hoàn toàn không ảnh hưởng đến đối tượng tham gia nghiên cứu. Nếu tham gia nghiên cứu, bạn chỉ mất một chút thời gian (khoảng </w:t>
      </w:r>
      <w:r w:rsidR="00B54375">
        <w:rPr>
          <w:rFonts w:cs="Times New Roman"/>
          <w:szCs w:val="26"/>
        </w:rPr>
        <w:t xml:space="preserve">30 </w:t>
      </w:r>
      <w:r w:rsidRPr="00385D36">
        <w:rPr>
          <w:rFonts w:cs="Times New Roman"/>
          <w:szCs w:val="26"/>
        </w:rPr>
        <w:t>phút) để trả lời các câu hỏi trong nghiên cứu.</w:t>
      </w:r>
    </w:p>
    <w:p w14:paraId="70C39F7F" w14:textId="4897CF11" w:rsidR="00385D36" w:rsidRDefault="00385D36" w:rsidP="00D3453E">
      <w:pPr>
        <w:rPr>
          <w:rFonts w:cs="Times New Roman"/>
          <w:b/>
          <w:bCs/>
          <w:szCs w:val="26"/>
        </w:rPr>
      </w:pPr>
      <w:r w:rsidRPr="00385D36">
        <w:rPr>
          <w:rFonts w:cs="Times New Roman"/>
          <w:szCs w:val="26"/>
        </w:rPr>
        <w:t xml:space="preserve">Nếu </w:t>
      </w:r>
      <w:r>
        <w:rPr>
          <w:rFonts w:cs="Times New Roman"/>
          <w:szCs w:val="26"/>
        </w:rPr>
        <w:t>bạn</w:t>
      </w:r>
      <w:r w:rsidRPr="00385D36">
        <w:rPr>
          <w:rFonts w:cs="Times New Roman"/>
          <w:szCs w:val="26"/>
        </w:rPr>
        <w:t xml:space="preserve"> không đồng ý tham gia nghiên cứu, </w:t>
      </w:r>
      <w:r>
        <w:rPr>
          <w:rFonts w:cs="Times New Roman"/>
          <w:szCs w:val="26"/>
        </w:rPr>
        <w:t>bạn</w:t>
      </w:r>
      <w:r w:rsidRPr="00385D36">
        <w:rPr>
          <w:rFonts w:cs="Times New Roman"/>
          <w:szCs w:val="26"/>
        </w:rPr>
        <w:t xml:space="preserve"> vẫn sẽ </w:t>
      </w:r>
      <w:r>
        <w:rPr>
          <w:rFonts w:cs="Times New Roman"/>
          <w:szCs w:val="26"/>
        </w:rPr>
        <w:t>không gặp bất kì vấn đề nào trong quá trình học tập.</w:t>
      </w:r>
    </w:p>
    <w:p w14:paraId="5C98711A" w14:textId="77777777" w:rsidR="00385D36" w:rsidRPr="00385D36" w:rsidRDefault="00385D36" w:rsidP="00D3453E">
      <w:pPr>
        <w:rPr>
          <w:rFonts w:cs="Times New Roman"/>
          <w:b/>
          <w:bCs/>
          <w:szCs w:val="26"/>
          <w:u w:val="single"/>
        </w:rPr>
      </w:pPr>
      <w:r w:rsidRPr="00385D36">
        <w:rPr>
          <w:rFonts w:cs="Times New Roman"/>
          <w:b/>
          <w:bCs/>
          <w:szCs w:val="26"/>
          <w:u w:val="single"/>
        </w:rPr>
        <w:t>Lợi ích của bạn khi tham gia nghiên cứu</w:t>
      </w:r>
    </w:p>
    <w:p w14:paraId="5F37CC22" w14:textId="4D8AF58B" w:rsidR="00385D36" w:rsidRPr="00385D36" w:rsidRDefault="00385D36" w:rsidP="00D3453E">
      <w:pPr>
        <w:rPr>
          <w:rFonts w:cs="Times New Roman"/>
          <w:szCs w:val="26"/>
        </w:rPr>
      </w:pPr>
      <w:r w:rsidRPr="00385D36">
        <w:rPr>
          <w:rFonts w:cs="Times New Roman"/>
          <w:szCs w:val="26"/>
        </w:rPr>
        <w:lastRenderedPageBreak/>
        <w:t xml:space="preserve">Nghiên cứu nhằm mô tả </w:t>
      </w:r>
      <w:r>
        <w:rPr>
          <w:rFonts w:cs="Times New Roman"/>
          <w:szCs w:val="26"/>
        </w:rPr>
        <w:t>tỷ lệ thái độ của sinh viên đối với nghiên cứu khoa học</w:t>
      </w:r>
      <w:r w:rsidRPr="00385D36">
        <w:rPr>
          <w:rFonts w:cs="Times New Roman"/>
          <w:szCs w:val="26"/>
        </w:rPr>
        <w:t xml:space="preserve">. Do đó, </w:t>
      </w:r>
      <w:r>
        <w:rPr>
          <w:rFonts w:cs="Times New Roman"/>
          <w:szCs w:val="26"/>
        </w:rPr>
        <w:t>k</w:t>
      </w:r>
      <w:r w:rsidRPr="00385D36">
        <w:rPr>
          <w:rFonts w:cs="Times New Roman"/>
          <w:szCs w:val="26"/>
        </w:rPr>
        <w:t xml:space="preserve">ết quả của nghiên cứu sẽ giúp cho nhà trường có cái nhìn toàn diện hơn về thái độ của sinh viên Điều dưỡng năm </w:t>
      </w:r>
      <w:r w:rsidR="00D6322F">
        <w:rPr>
          <w:rFonts w:cs="Times New Roman"/>
          <w:szCs w:val="26"/>
        </w:rPr>
        <w:t>4</w:t>
      </w:r>
      <w:r w:rsidRPr="00385D36">
        <w:rPr>
          <w:rFonts w:cs="Times New Roman"/>
          <w:szCs w:val="26"/>
        </w:rPr>
        <w:t xml:space="preserve"> đối với nghiên cứu khoa học và là cơ sở khoa học để xây dựng chương trình can thiệp phù hợp nhằm nâng cao, củng cố tỉ lệ tham gia nghiên cứu khoa học ở sinh viên ngay khi vừa theo học tại trường.</w:t>
      </w:r>
    </w:p>
    <w:p w14:paraId="7A9F1E72" w14:textId="77777777" w:rsidR="00385D36" w:rsidRPr="00385D36" w:rsidRDefault="00385D36" w:rsidP="00D3453E">
      <w:pPr>
        <w:rPr>
          <w:rFonts w:cs="Times New Roman"/>
          <w:b/>
          <w:bCs/>
          <w:szCs w:val="26"/>
          <w:u w:val="single"/>
        </w:rPr>
      </w:pPr>
      <w:r w:rsidRPr="00385D36">
        <w:rPr>
          <w:rFonts w:cs="Times New Roman"/>
          <w:b/>
          <w:bCs/>
          <w:szCs w:val="26"/>
          <w:u w:val="single"/>
        </w:rPr>
        <w:t>Tính bảo mật</w:t>
      </w:r>
    </w:p>
    <w:p w14:paraId="45600369" w14:textId="03454403" w:rsidR="00385D36" w:rsidRPr="00385D36" w:rsidRDefault="00385D36" w:rsidP="00D3453E">
      <w:pPr>
        <w:rPr>
          <w:rFonts w:cs="Times New Roman"/>
          <w:szCs w:val="26"/>
        </w:rPr>
      </w:pPr>
      <w:r w:rsidRPr="00385D36">
        <w:rPr>
          <w:rFonts w:cs="Times New Roman"/>
          <w:szCs w:val="26"/>
        </w:rPr>
        <w:t>Tất cả các thông tin thu thập được chỉ phục vụ cho mục đích nghiên cứu và</w:t>
      </w:r>
      <w:r w:rsidR="00B352C0">
        <w:rPr>
          <w:rFonts w:cs="Times New Roman"/>
          <w:szCs w:val="26"/>
        </w:rPr>
        <w:t xml:space="preserve"> </w:t>
      </w:r>
      <w:r w:rsidRPr="00385D36">
        <w:rPr>
          <w:rFonts w:cs="Times New Roman"/>
          <w:szCs w:val="26"/>
        </w:rPr>
        <w:t>hoàn toàn bảo mật bằng cách mã hóa. Các thông tin này sẽ không được chia sẻ cho bất cứ ai ngoài nhóm nghiên cứu.</w:t>
      </w:r>
    </w:p>
    <w:p w14:paraId="0F6FA0B3" w14:textId="77777777" w:rsidR="00385D36" w:rsidRPr="00385D36" w:rsidRDefault="00385D36" w:rsidP="00D3453E">
      <w:pPr>
        <w:rPr>
          <w:rFonts w:cs="Times New Roman"/>
          <w:szCs w:val="26"/>
        </w:rPr>
      </w:pPr>
    </w:p>
    <w:p w14:paraId="4874A66E" w14:textId="77777777" w:rsidR="00385D36" w:rsidRPr="00385D36" w:rsidRDefault="00385D36" w:rsidP="00D3453E">
      <w:pPr>
        <w:rPr>
          <w:rFonts w:cs="Times New Roman"/>
          <w:szCs w:val="26"/>
        </w:rPr>
      </w:pPr>
      <w:r w:rsidRPr="00385D36">
        <w:rPr>
          <w:rFonts w:cs="Times New Roman"/>
          <w:szCs w:val="26"/>
        </w:rPr>
        <w:t>Mọi thắc mắc, xin vui lòng liên hệ:</w:t>
      </w:r>
    </w:p>
    <w:p w14:paraId="67347925" w14:textId="77777777" w:rsidR="00B30145" w:rsidRDefault="00385D36" w:rsidP="00D3453E">
      <w:pPr>
        <w:rPr>
          <w:rFonts w:cs="Times New Roman"/>
          <w:szCs w:val="26"/>
        </w:rPr>
      </w:pPr>
      <w:r>
        <w:rPr>
          <w:rFonts w:cs="Times New Roman"/>
          <w:szCs w:val="26"/>
        </w:rPr>
        <w:t>SV</w:t>
      </w:r>
      <w:r w:rsidR="00B30145">
        <w:rPr>
          <w:rFonts w:cs="Times New Roman"/>
          <w:szCs w:val="26"/>
        </w:rPr>
        <w:t>:</w:t>
      </w:r>
      <w:r>
        <w:rPr>
          <w:rFonts w:cs="Times New Roman"/>
          <w:szCs w:val="26"/>
        </w:rPr>
        <w:t xml:space="preserve"> Lê Đoàn Phương Uyên</w:t>
      </w:r>
    </w:p>
    <w:p w14:paraId="497280C8" w14:textId="224B949F" w:rsidR="00B30145" w:rsidRDefault="00B30145" w:rsidP="00B30145">
      <w:pPr>
        <w:rPr>
          <w:rFonts w:cs="Times New Roman"/>
          <w:szCs w:val="26"/>
        </w:rPr>
      </w:pPr>
      <w:r>
        <w:rPr>
          <w:rFonts w:cs="Times New Roman"/>
          <w:szCs w:val="26"/>
        </w:rPr>
        <w:t>S</w:t>
      </w:r>
      <w:r w:rsidR="00385D36" w:rsidRPr="00385D36">
        <w:rPr>
          <w:rFonts w:cs="Times New Roman"/>
          <w:szCs w:val="26"/>
        </w:rPr>
        <w:t>ố điện thoại</w:t>
      </w:r>
      <w:r>
        <w:rPr>
          <w:rFonts w:cs="Times New Roman"/>
          <w:szCs w:val="26"/>
        </w:rPr>
        <w:t xml:space="preserve">: </w:t>
      </w:r>
      <w:r w:rsidR="00385D36">
        <w:rPr>
          <w:rFonts w:cs="Times New Roman"/>
          <w:szCs w:val="26"/>
        </w:rPr>
        <w:t>096801317</w:t>
      </w:r>
      <w:r>
        <w:rPr>
          <w:rFonts w:cs="Times New Roman"/>
          <w:szCs w:val="26"/>
        </w:rPr>
        <w:t>1</w:t>
      </w:r>
    </w:p>
    <w:p w14:paraId="1D905CAE" w14:textId="55CA1FD4" w:rsidR="00B30145" w:rsidRDefault="00B30145" w:rsidP="00B30145">
      <w:pPr>
        <w:rPr>
          <w:rFonts w:cs="Times New Roman"/>
          <w:szCs w:val="26"/>
        </w:rPr>
        <w:sectPr w:rsidR="00B30145" w:rsidSect="00DB294A">
          <w:pgSz w:w="11906" w:h="16838" w:code="9"/>
          <w:pgMar w:top="1418" w:right="1134" w:bottom="1418" w:left="1985" w:header="720" w:footer="720" w:gutter="0"/>
          <w:pgNumType w:start="1"/>
          <w:cols w:space="720"/>
          <w:titlePg/>
          <w:docGrid w:linePitch="360"/>
        </w:sectPr>
      </w:pPr>
      <w:r>
        <w:rPr>
          <w:rFonts w:cs="Times New Roman"/>
          <w:szCs w:val="26"/>
        </w:rPr>
        <w:t>Gmail:</w:t>
      </w:r>
      <w:r w:rsidR="00B352C0">
        <w:rPr>
          <w:rFonts w:cs="Times New Roman"/>
          <w:szCs w:val="26"/>
        </w:rPr>
        <w:t xml:space="preserve"> </w:t>
      </w:r>
      <w:r>
        <w:rPr>
          <w:rFonts w:cs="Times New Roman"/>
          <w:szCs w:val="26"/>
        </w:rPr>
        <w:t xml:space="preserve"> 2053010159@pnt.edu.vn</w:t>
      </w:r>
    </w:p>
    <w:p w14:paraId="46404F62" w14:textId="34424303" w:rsidR="00B169F1" w:rsidRPr="00385D36" w:rsidRDefault="00385D36" w:rsidP="00FB32B8">
      <w:pPr>
        <w:pStyle w:val="u2"/>
        <w:numPr>
          <w:ilvl w:val="0"/>
          <w:numId w:val="0"/>
        </w:numPr>
        <w:ind w:left="1004" w:hanging="720"/>
        <w:jc w:val="center"/>
      </w:pPr>
      <w:bookmarkStart w:id="79" w:name="_Toc156588423"/>
      <w:r w:rsidRPr="00027D6B">
        <w:lastRenderedPageBreak/>
        <w:t>PHỤ LỤC 4:</w:t>
      </w:r>
      <w:r w:rsidRPr="00DF70D7">
        <w:t xml:space="preserve"> </w:t>
      </w:r>
      <w:r w:rsidR="00761B55" w:rsidRPr="00761B55">
        <w:t>PHIẾU CHẤP THUẬN THAM GIA NGHIÊN CỨU</w:t>
      </w:r>
      <w:bookmarkEnd w:id="79"/>
    </w:p>
    <w:p w14:paraId="48620A2F" w14:textId="6A6CBD82" w:rsidR="00761B55" w:rsidRPr="00761B55" w:rsidRDefault="00761B55" w:rsidP="00D3453E">
      <w:pPr>
        <w:rPr>
          <w:rFonts w:cs="Times New Roman"/>
          <w:szCs w:val="26"/>
        </w:rPr>
      </w:pPr>
      <w:r w:rsidRPr="00761B55">
        <w:rPr>
          <w:rFonts w:cs="Times New Roman"/>
          <w:szCs w:val="26"/>
        </w:rPr>
        <w:t>Tôi đồng ý tham gia vào nghiên cứu “</w:t>
      </w:r>
      <w:r w:rsidRPr="00761B55">
        <w:rPr>
          <w:rFonts w:cs="Times New Roman"/>
          <w:b/>
          <w:bCs/>
          <w:szCs w:val="26"/>
        </w:rPr>
        <w:t xml:space="preserve">Thái độ của sinh viên Điều dưỡng năm </w:t>
      </w:r>
      <w:r w:rsidR="00D6322F">
        <w:rPr>
          <w:rFonts w:cs="Times New Roman"/>
          <w:b/>
          <w:bCs/>
          <w:szCs w:val="26"/>
        </w:rPr>
        <w:t>4</w:t>
      </w:r>
      <w:r w:rsidRPr="00761B55">
        <w:rPr>
          <w:rFonts w:cs="Times New Roman"/>
          <w:b/>
          <w:bCs/>
          <w:szCs w:val="26"/>
        </w:rPr>
        <w:t xml:space="preserve"> trường Đại học Y khoa Phạm Ngọc Thạch đối với nghiên cứu khoa học</w:t>
      </w:r>
      <w:r w:rsidRPr="00761B55">
        <w:rPr>
          <w:rFonts w:cs="Times New Roman"/>
          <w:szCs w:val="26"/>
        </w:rPr>
        <w:t>”.</w:t>
      </w:r>
    </w:p>
    <w:p w14:paraId="742D8929" w14:textId="755FFD3B" w:rsidR="00761B55" w:rsidRPr="00761B55" w:rsidRDefault="00761B55" w:rsidP="00D3453E">
      <w:pPr>
        <w:rPr>
          <w:rFonts w:cs="Times New Roman"/>
          <w:szCs w:val="26"/>
        </w:rPr>
      </w:pPr>
      <w:r w:rsidRPr="00761B55">
        <w:rPr>
          <w:rFonts w:cs="Times New Roman"/>
          <w:szCs w:val="26"/>
        </w:rPr>
        <w:t>Tôi hiểu rằng tôi có thể rút khỏi nghiên cứu hoặc ngừng tham gia nghiên cứu bất kỳ thời điểm nào và điều này sẽ không ảnh hưởng gì tới. Bằng việc đồng ý tham gia nghiên cứu này, tôi cho phép nghiên cứu viên sử dụng thông tin cá nhân của tôi cho mục đích nghiên cứu. Thông tin của tôi sẽ được thể hiện như là một phần của kết quả nghiên cứu nhưng không được tiết lộ tên hoặc các thông tin cá nhân có thể nhận diện của tôi.</w:t>
      </w:r>
    </w:p>
    <w:p w14:paraId="5104A552" w14:textId="7E82AFD9" w:rsidR="00761B55" w:rsidRPr="00761B55" w:rsidRDefault="00761B55" w:rsidP="00D3453E">
      <w:pPr>
        <w:rPr>
          <w:rFonts w:cs="Times New Roman"/>
          <w:szCs w:val="26"/>
        </w:rPr>
      </w:pPr>
      <w:r w:rsidRPr="00761B55">
        <w:rPr>
          <w:rFonts w:cs="Times New Roman"/>
          <w:szCs w:val="26"/>
        </w:rPr>
        <w:t>Nếu tôi có thắc mắc về các quy trình của nghiên cứu, tôi có thể liên hệ với nghiên cứu viên bất cứ thời điểm nào.</w:t>
      </w:r>
    </w:p>
    <w:p w14:paraId="3A471441" w14:textId="77777777" w:rsidR="00761B55" w:rsidRPr="00761B55" w:rsidRDefault="00761B55" w:rsidP="00D3453E">
      <w:pPr>
        <w:rPr>
          <w:rFonts w:cs="Times New Roman"/>
          <w:szCs w:val="26"/>
        </w:rPr>
      </w:pPr>
      <w:r w:rsidRPr="00761B55">
        <w:rPr>
          <w:rFonts w:cs="Times New Roman"/>
          <w:szCs w:val="26"/>
        </w:rPr>
        <w:t>Tôi hiểu đầy đủ các nội dung trong phiếu thông tin dành cho đối tượng tham gia nghiên cứu và phiếu chấp thuận tham gia nghiên cứu, và tôi đồng ý tham gia nghiên cứu này.</w:t>
      </w:r>
    </w:p>
    <w:p w14:paraId="53E0D6CE" w14:textId="77777777" w:rsidR="00761B55" w:rsidRPr="00761B55" w:rsidRDefault="00761B55" w:rsidP="00D3453E">
      <w:pPr>
        <w:rPr>
          <w:rFonts w:cs="Times New Roman"/>
          <w:szCs w:val="26"/>
        </w:rPr>
      </w:pPr>
      <w:r w:rsidRPr="00761B55">
        <w:rPr>
          <w:rFonts w:cs="Times New Roman"/>
          <w:b/>
          <w:bCs/>
          <w:szCs w:val="26"/>
        </w:rPr>
        <w:t>Tôi đồng ý tham gia vào nghiên cứu này</w:t>
      </w:r>
      <w:r w:rsidRPr="00761B55">
        <w:rPr>
          <w:rFonts w:cs="Times New Roman"/>
          <w:szCs w:val="26"/>
        </w:rPr>
        <w:t>.</w:t>
      </w:r>
    </w:p>
    <w:p w14:paraId="739D8AD4" w14:textId="77777777" w:rsidR="00761B55" w:rsidRPr="00761B55" w:rsidRDefault="00761B55" w:rsidP="00D3453E">
      <w:pPr>
        <w:rPr>
          <w:rFonts w:cs="Times New Roman"/>
          <w:szCs w:val="26"/>
        </w:rPr>
      </w:pPr>
      <w:r w:rsidRPr="00761B55">
        <w:rPr>
          <w:rFonts w:cs="Times New Roman"/>
          <w:szCs w:val="26"/>
        </w:rPr>
        <w:t>□ Đồng ý</w:t>
      </w:r>
      <w:r w:rsidRPr="00761B55">
        <w:rPr>
          <w:rFonts w:cs="Times New Roman"/>
          <w:szCs w:val="26"/>
        </w:rPr>
        <w:tab/>
      </w:r>
      <w:r w:rsidRPr="00761B55">
        <w:rPr>
          <w:rFonts w:cs="Times New Roman"/>
          <w:szCs w:val="26"/>
        </w:rPr>
        <w:tab/>
        <w:t>□ Không đồng ý</w:t>
      </w:r>
    </w:p>
    <w:p w14:paraId="7DE3D9BA" w14:textId="77777777" w:rsidR="00761B55" w:rsidRPr="00761B55" w:rsidRDefault="00761B55" w:rsidP="00D3453E">
      <w:pPr>
        <w:rPr>
          <w:rFonts w:cs="Times New Roman"/>
          <w:szCs w:val="26"/>
        </w:rPr>
      </w:pPr>
    </w:p>
    <w:p w14:paraId="2924B85F" w14:textId="18C205CD" w:rsidR="00761B55" w:rsidRPr="00761B55" w:rsidRDefault="00761B55" w:rsidP="00D3453E">
      <w:pPr>
        <w:rPr>
          <w:rFonts w:cs="Times New Roman"/>
          <w:szCs w:val="26"/>
        </w:rPr>
      </w:pPr>
      <w:r w:rsidRPr="00761B55">
        <w:rPr>
          <w:rFonts w:cs="Times New Roman"/>
          <w:szCs w:val="26"/>
        </w:rPr>
        <w:t xml:space="preserve">Chữ ký </w:t>
      </w:r>
      <w:r>
        <w:rPr>
          <w:rFonts w:cs="Times New Roman"/>
          <w:szCs w:val="26"/>
        </w:rPr>
        <w:t>sinh viên tham gia</w:t>
      </w:r>
      <w:r w:rsidRPr="00761B55">
        <w:rPr>
          <w:rFonts w:cs="Times New Roman"/>
          <w:szCs w:val="26"/>
        </w:rPr>
        <w:t xml:space="preserve">: </w:t>
      </w:r>
      <w:r w:rsidRPr="00761B55">
        <w:rPr>
          <w:rFonts w:cs="Times New Roman"/>
          <w:szCs w:val="26"/>
        </w:rPr>
        <w:tab/>
      </w:r>
    </w:p>
    <w:p w14:paraId="00C1DB79" w14:textId="605B3629" w:rsidR="00761B55" w:rsidRPr="00761B55" w:rsidRDefault="00761B55" w:rsidP="00D3453E">
      <w:pPr>
        <w:rPr>
          <w:rFonts w:cs="Times New Roman"/>
          <w:szCs w:val="26"/>
        </w:rPr>
      </w:pPr>
      <w:r w:rsidRPr="00761B55">
        <w:rPr>
          <w:rFonts w:cs="Times New Roman"/>
          <w:szCs w:val="26"/>
        </w:rPr>
        <w:t xml:space="preserve">Tên </w:t>
      </w:r>
      <w:r>
        <w:rPr>
          <w:rFonts w:cs="Times New Roman"/>
          <w:szCs w:val="26"/>
        </w:rPr>
        <w:t>sinh viên tham gia</w:t>
      </w:r>
      <w:r w:rsidRPr="00761B55">
        <w:rPr>
          <w:rFonts w:cs="Times New Roman"/>
          <w:szCs w:val="26"/>
        </w:rPr>
        <w:t xml:space="preserve">: </w:t>
      </w:r>
      <w:r w:rsidRPr="00761B55">
        <w:rPr>
          <w:rFonts w:cs="Times New Roman"/>
          <w:szCs w:val="26"/>
        </w:rPr>
        <w:tab/>
      </w:r>
    </w:p>
    <w:p w14:paraId="08B9A726" w14:textId="554E13D7" w:rsidR="00761B55" w:rsidRDefault="00761B55" w:rsidP="00D3453E">
      <w:pPr>
        <w:rPr>
          <w:rFonts w:cs="Times New Roman"/>
          <w:szCs w:val="26"/>
        </w:rPr>
      </w:pPr>
      <w:r w:rsidRPr="00761B55">
        <w:rPr>
          <w:rFonts w:cs="Times New Roman"/>
          <w:szCs w:val="26"/>
        </w:rPr>
        <w:t xml:space="preserve">Ngày: </w:t>
      </w:r>
      <w:r w:rsidRPr="00761B55">
        <w:rPr>
          <w:rFonts w:cs="Times New Roman"/>
          <w:szCs w:val="26"/>
        </w:rPr>
        <w:tab/>
      </w:r>
    </w:p>
    <w:p w14:paraId="24E6E718" w14:textId="34E678EB" w:rsidR="00761B55" w:rsidRPr="00761B55" w:rsidRDefault="00761B55" w:rsidP="00D3453E">
      <w:pPr>
        <w:rPr>
          <w:rFonts w:cs="Times New Roman"/>
          <w:szCs w:val="26"/>
        </w:rPr>
      </w:pPr>
      <w:r w:rsidRPr="00761B55">
        <w:rPr>
          <w:rFonts w:cs="Times New Roman"/>
          <w:szCs w:val="26"/>
        </w:rPr>
        <w:t xml:space="preserve">Chữ ký của nghiên cứu viên lấy phiếu chấp thuận: </w:t>
      </w:r>
      <w:r w:rsidRPr="00761B55">
        <w:rPr>
          <w:rFonts w:cs="Times New Roman"/>
          <w:szCs w:val="26"/>
        </w:rPr>
        <w:tab/>
      </w:r>
    </w:p>
    <w:p w14:paraId="493C4BC3" w14:textId="77777777" w:rsidR="00761B55" w:rsidRPr="00761B55" w:rsidRDefault="00761B55" w:rsidP="00D3453E">
      <w:pPr>
        <w:rPr>
          <w:rFonts w:cs="Times New Roman"/>
          <w:szCs w:val="26"/>
        </w:rPr>
      </w:pPr>
      <w:r w:rsidRPr="00761B55">
        <w:rPr>
          <w:rFonts w:cs="Times New Roman"/>
          <w:szCs w:val="26"/>
        </w:rPr>
        <w:t xml:space="preserve">Tên của nghiên cứu viên lấy phiếu chấp thuận: </w:t>
      </w:r>
      <w:r w:rsidRPr="00761B55">
        <w:rPr>
          <w:rFonts w:cs="Times New Roman"/>
          <w:szCs w:val="26"/>
        </w:rPr>
        <w:tab/>
      </w:r>
    </w:p>
    <w:p w14:paraId="01AAE9E3" w14:textId="35A3FA2C" w:rsidR="00B169F1" w:rsidRPr="00761B55" w:rsidRDefault="00761B55" w:rsidP="00D3453E">
      <w:pPr>
        <w:rPr>
          <w:rFonts w:cs="Times New Roman"/>
          <w:szCs w:val="26"/>
        </w:rPr>
      </w:pPr>
      <w:r w:rsidRPr="00761B55">
        <w:rPr>
          <w:rFonts w:cs="Times New Roman"/>
          <w:szCs w:val="26"/>
        </w:rPr>
        <w:t>Ngày</w:t>
      </w:r>
      <w:r>
        <w:rPr>
          <w:rFonts w:cs="Times New Roman"/>
          <w:szCs w:val="26"/>
        </w:rPr>
        <w:t xml:space="preserve">: </w:t>
      </w:r>
    </w:p>
    <w:p w14:paraId="3D2D8AE0" w14:textId="77777777" w:rsidR="00B169F1" w:rsidRPr="0092344F" w:rsidRDefault="00B169F1" w:rsidP="00D3453E">
      <w:pPr>
        <w:rPr>
          <w:rFonts w:cs="Times New Roman"/>
          <w:szCs w:val="26"/>
        </w:rPr>
      </w:pPr>
      <w:r w:rsidRPr="0092344F">
        <w:rPr>
          <w:rFonts w:cs="Times New Roman"/>
          <w:szCs w:val="26"/>
        </w:rPr>
        <w:br w:type="page"/>
      </w:r>
    </w:p>
    <w:p w14:paraId="5D346B53" w14:textId="700F6134" w:rsidR="00B169F1" w:rsidRPr="00FA3F42" w:rsidRDefault="0028026B" w:rsidP="00FB32B8">
      <w:pPr>
        <w:pStyle w:val="u2"/>
      </w:pPr>
      <w:bookmarkStart w:id="80" w:name="_Toc156588424"/>
      <w:r w:rsidRPr="00027D6B">
        <w:lastRenderedPageBreak/>
        <w:t xml:space="preserve">PHỤ LỤC </w:t>
      </w:r>
      <w:r w:rsidR="00385D36">
        <w:t>5</w:t>
      </w:r>
      <w:r w:rsidRPr="00027D6B">
        <w:t>:</w:t>
      </w:r>
      <w:r w:rsidRPr="00DF70D7">
        <w:t xml:space="preserve"> </w:t>
      </w:r>
      <w:r w:rsidR="00B169F1" w:rsidRPr="00DF70D7">
        <w:t>DỰ TRÙ KINH PHÍ</w:t>
      </w:r>
      <w:bookmarkEnd w:id="80"/>
    </w:p>
    <w:tbl>
      <w:tblPr>
        <w:tblStyle w:val="LiBang"/>
        <w:tblW w:w="0" w:type="auto"/>
        <w:tblLook w:val="04A0" w:firstRow="1" w:lastRow="0" w:firstColumn="1" w:lastColumn="0" w:noHBand="0" w:noVBand="1"/>
      </w:tblPr>
      <w:tblGrid>
        <w:gridCol w:w="1399"/>
        <w:gridCol w:w="2455"/>
        <w:gridCol w:w="2697"/>
        <w:gridCol w:w="2226"/>
      </w:tblGrid>
      <w:tr w:rsidR="00B169F1" w:rsidRPr="0092344F" w14:paraId="785142B7" w14:textId="77777777" w:rsidTr="005211D8">
        <w:tc>
          <w:tcPr>
            <w:tcW w:w="953" w:type="dxa"/>
          </w:tcPr>
          <w:p w14:paraId="3F0635F4" w14:textId="77777777" w:rsidR="00B169F1" w:rsidRPr="0092344F" w:rsidRDefault="00B169F1" w:rsidP="00D3453E">
            <w:pPr>
              <w:jc w:val="center"/>
              <w:rPr>
                <w:rFonts w:cs="Times New Roman"/>
                <w:szCs w:val="26"/>
              </w:rPr>
            </w:pPr>
            <w:r w:rsidRPr="0092344F">
              <w:rPr>
                <w:rFonts w:cs="Times New Roman"/>
                <w:szCs w:val="26"/>
              </w:rPr>
              <w:t>STT</w:t>
            </w:r>
          </w:p>
        </w:tc>
        <w:tc>
          <w:tcPr>
            <w:tcW w:w="2912" w:type="dxa"/>
          </w:tcPr>
          <w:p w14:paraId="6C50B392" w14:textId="77777777" w:rsidR="00B169F1" w:rsidRPr="0092344F" w:rsidRDefault="00B169F1" w:rsidP="00D3453E">
            <w:pPr>
              <w:jc w:val="center"/>
              <w:rPr>
                <w:rFonts w:cs="Times New Roman"/>
                <w:szCs w:val="26"/>
              </w:rPr>
            </w:pPr>
            <w:r w:rsidRPr="0092344F">
              <w:rPr>
                <w:rFonts w:cs="Times New Roman"/>
                <w:szCs w:val="26"/>
              </w:rPr>
              <w:t>NỘI DUNG</w:t>
            </w:r>
          </w:p>
        </w:tc>
        <w:tc>
          <w:tcPr>
            <w:tcW w:w="3150" w:type="dxa"/>
          </w:tcPr>
          <w:p w14:paraId="6F05D163" w14:textId="77777777" w:rsidR="00B169F1" w:rsidRPr="0092344F" w:rsidRDefault="00B169F1" w:rsidP="00D3453E">
            <w:pPr>
              <w:jc w:val="center"/>
              <w:rPr>
                <w:rFonts w:cs="Times New Roman"/>
                <w:szCs w:val="26"/>
              </w:rPr>
            </w:pPr>
            <w:r w:rsidRPr="0092344F">
              <w:rPr>
                <w:rFonts w:cs="Times New Roman"/>
                <w:szCs w:val="26"/>
              </w:rPr>
              <w:t>DIỄN GIẢI</w:t>
            </w:r>
          </w:p>
        </w:tc>
        <w:tc>
          <w:tcPr>
            <w:tcW w:w="2335" w:type="dxa"/>
          </w:tcPr>
          <w:p w14:paraId="4D3EABCA" w14:textId="77777777" w:rsidR="00B169F1" w:rsidRPr="0092344F" w:rsidRDefault="00B169F1" w:rsidP="00D3453E">
            <w:pPr>
              <w:jc w:val="center"/>
              <w:rPr>
                <w:rFonts w:cs="Times New Roman"/>
                <w:szCs w:val="26"/>
              </w:rPr>
            </w:pPr>
            <w:r w:rsidRPr="0092344F">
              <w:rPr>
                <w:rFonts w:cs="Times New Roman"/>
                <w:szCs w:val="26"/>
              </w:rPr>
              <w:t>THÀNH TIỀN</w:t>
            </w:r>
          </w:p>
        </w:tc>
      </w:tr>
      <w:tr w:rsidR="00B169F1" w:rsidRPr="0092344F" w14:paraId="140C23D2" w14:textId="77777777" w:rsidTr="005211D8">
        <w:tc>
          <w:tcPr>
            <w:tcW w:w="953" w:type="dxa"/>
          </w:tcPr>
          <w:p w14:paraId="60795A9E" w14:textId="77777777" w:rsidR="00B169F1" w:rsidRPr="0092344F" w:rsidRDefault="00B169F1" w:rsidP="00D3453E">
            <w:pPr>
              <w:jc w:val="center"/>
              <w:rPr>
                <w:rFonts w:cs="Times New Roman"/>
                <w:szCs w:val="26"/>
              </w:rPr>
            </w:pPr>
            <w:r w:rsidRPr="0092344F">
              <w:rPr>
                <w:rFonts w:cs="Times New Roman"/>
                <w:szCs w:val="26"/>
              </w:rPr>
              <w:t>1</w:t>
            </w:r>
          </w:p>
        </w:tc>
        <w:tc>
          <w:tcPr>
            <w:tcW w:w="2912" w:type="dxa"/>
          </w:tcPr>
          <w:p w14:paraId="2A964E38" w14:textId="77777777" w:rsidR="00B169F1" w:rsidRPr="0092344F" w:rsidRDefault="00B169F1" w:rsidP="00D3453E">
            <w:pPr>
              <w:rPr>
                <w:rFonts w:cs="Times New Roman"/>
                <w:szCs w:val="26"/>
              </w:rPr>
            </w:pPr>
            <w:r w:rsidRPr="0092344F">
              <w:rPr>
                <w:rFonts w:cs="Times New Roman"/>
                <w:szCs w:val="26"/>
              </w:rPr>
              <w:t>Chi phí thu thập thông tin</w:t>
            </w:r>
          </w:p>
        </w:tc>
        <w:tc>
          <w:tcPr>
            <w:tcW w:w="3150" w:type="dxa"/>
          </w:tcPr>
          <w:p w14:paraId="6343869E" w14:textId="77777777" w:rsidR="00B169F1" w:rsidRPr="0092344F" w:rsidRDefault="00B169F1" w:rsidP="00D3453E">
            <w:pPr>
              <w:rPr>
                <w:rFonts w:cs="Times New Roman"/>
                <w:szCs w:val="26"/>
              </w:rPr>
            </w:pPr>
            <w:r w:rsidRPr="0092344F">
              <w:rPr>
                <w:rFonts w:cs="Times New Roman"/>
                <w:szCs w:val="26"/>
              </w:rPr>
              <w:t>Chi phí đi lại: 300.000</w:t>
            </w:r>
          </w:p>
          <w:p w14:paraId="30905828" w14:textId="77777777" w:rsidR="00B169F1" w:rsidRPr="0092344F" w:rsidRDefault="00B169F1" w:rsidP="00D3453E">
            <w:pPr>
              <w:rPr>
                <w:rFonts w:cs="Times New Roman"/>
                <w:szCs w:val="26"/>
              </w:rPr>
            </w:pPr>
            <w:r w:rsidRPr="0092344F">
              <w:rPr>
                <w:rFonts w:cs="Times New Roman"/>
                <w:szCs w:val="26"/>
              </w:rPr>
              <w:t>Chi phí ăn uống: 500.000</w:t>
            </w:r>
          </w:p>
        </w:tc>
        <w:tc>
          <w:tcPr>
            <w:tcW w:w="2335" w:type="dxa"/>
          </w:tcPr>
          <w:p w14:paraId="2C92BA91" w14:textId="77777777" w:rsidR="00B169F1" w:rsidRPr="0092344F" w:rsidRDefault="00B169F1" w:rsidP="00D3453E">
            <w:pPr>
              <w:jc w:val="center"/>
              <w:rPr>
                <w:rFonts w:cs="Times New Roman"/>
                <w:szCs w:val="26"/>
              </w:rPr>
            </w:pPr>
            <w:r w:rsidRPr="0092344F">
              <w:rPr>
                <w:rFonts w:cs="Times New Roman"/>
                <w:szCs w:val="26"/>
              </w:rPr>
              <w:t>800.000</w:t>
            </w:r>
          </w:p>
        </w:tc>
      </w:tr>
      <w:tr w:rsidR="00B169F1" w:rsidRPr="0092344F" w14:paraId="5C3B2493" w14:textId="77777777" w:rsidTr="005211D8">
        <w:tc>
          <w:tcPr>
            <w:tcW w:w="953" w:type="dxa"/>
          </w:tcPr>
          <w:p w14:paraId="30C6EC48" w14:textId="77777777" w:rsidR="00B169F1" w:rsidRPr="0092344F" w:rsidRDefault="00B169F1" w:rsidP="00D3453E">
            <w:pPr>
              <w:jc w:val="center"/>
              <w:rPr>
                <w:rFonts w:cs="Times New Roman"/>
                <w:szCs w:val="26"/>
              </w:rPr>
            </w:pPr>
            <w:r w:rsidRPr="0092344F">
              <w:rPr>
                <w:rFonts w:cs="Times New Roman"/>
                <w:szCs w:val="26"/>
              </w:rPr>
              <w:t>2</w:t>
            </w:r>
          </w:p>
        </w:tc>
        <w:tc>
          <w:tcPr>
            <w:tcW w:w="2912" w:type="dxa"/>
          </w:tcPr>
          <w:p w14:paraId="5A635A73" w14:textId="77777777" w:rsidR="00B169F1" w:rsidRPr="0092344F" w:rsidRDefault="00B169F1" w:rsidP="00D3453E">
            <w:pPr>
              <w:rPr>
                <w:rFonts w:cs="Times New Roman"/>
                <w:szCs w:val="26"/>
              </w:rPr>
            </w:pPr>
            <w:r w:rsidRPr="0092344F">
              <w:rPr>
                <w:rFonts w:cs="Times New Roman"/>
                <w:szCs w:val="26"/>
              </w:rPr>
              <w:t>Chi phí in ấn</w:t>
            </w:r>
          </w:p>
        </w:tc>
        <w:tc>
          <w:tcPr>
            <w:tcW w:w="3150" w:type="dxa"/>
          </w:tcPr>
          <w:p w14:paraId="3091D4E1" w14:textId="77777777" w:rsidR="00B169F1" w:rsidRPr="0092344F" w:rsidRDefault="00B169F1" w:rsidP="00D3453E">
            <w:pPr>
              <w:rPr>
                <w:rFonts w:cs="Times New Roman"/>
                <w:szCs w:val="26"/>
              </w:rPr>
            </w:pPr>
            <w:r w:rsidRPr="0092344F">
              <w:rPr>
                <w:rFonts w:cs="Times New Roman"/>
                <w:szCs w:val="26"/>
              </w:rPr>
              <w:t>70 trang x 700 đồng</w:t>
            </w:r>
          </w:p>
        </w:tc>
        <w:tc>
          <w:tcPr>
            <w:tcW w:w="2335" w:type="dxa"/>
          </w:tcPr>
          <w:p w14:paraId="65A0932D" w14:textId="77777777" w:rsidR="00B169F1" w:rsidRPr="0092344F" w:rsidRDefault="00B169F1" w:rsidP="00D3453E">
            <w:pPr>
              <w:tabs>
                <w:tab w:val="center" w:pos="1059"/>
              </w:tabs>
              <w:jc w:val="center"/>
              <w:rPr>
                <w:rFonts w:cs="Times New Roman"/>
                <w:szCs w:val="26"/>
              </w:rPr>
            </w:pPr>
            <w:r w:rsidRPr="0092344F">
              <w:rPr>
                <w:rFonts w:cs="Times New Roman"/>
                <w:szCs w:val="26"/>
              </w:rPr>
              <w:t>49.000</w:t>
            </w:r>
          </w:p>
        </w:tc>
      </w:tr>
      <w:tr w:rsidR="00B169F1" w:rsidRPr="0092344F" w14:paraId="5555DEC1" w14:textId="77777777" w:rsidTr="005211D8">
        <w:tc>
          <w:tcPr>
            <w:tcW w:w="953" w:type="dxa"/>
          </w:tcPr>
          <w:p w14:paraId="63F70593" w14:textId="77777777" w:rsidR="00B169F1" w:rsidRPr="0092344F" w:rsidRDefault="00B169F1" w:rsidP="00D3453E">
            <w:pPr>
              <w:jc w:val="center"/>
              <w:rPr>
                <w:rFonts w:cs="Times New Roman"/>
                <w:szCs w:val="26"/>
              </w:rPr>
            </w:pPr>
            <w:r w:rsidRPr="0092344F">
              <w:rPr>
                <w:rFonts w:cs="Times New Roman"/>
                <w:szCs w:val="26"/>
              </w:rPr>
              <w:t>3</w:t>
            </w:r>
          </w:p>
        </w:tc>
        <w:tc>
          <w:tcPr>
            <w:tcW w:w="2912" w:type="dxa"/>
          </w:tcPr>
          <w:p w14:paraId="169DC101" w14:textId="77777777" w:rsidR="00B169F1" w:rsidRPr="0092344F" w:rsidRDefault="00B169F1" w:rsidP="00D3453E">
            <w:pPr>
              <w:rPr>
                <w:rFonts w:cs="Times New Roman"/>
                <w:szCs w:val="26"/>
              </w:rPr>
            </w:pPr>
            <w:r w:rsidRPr="0092344F">
              <w:rPr>
                <w:rFonts w:cs="Times New Roman"/>
                <w:szCs w:val="26"/>
              </w:rPr>
              <w:t>Chi phí cho đối tượng tham gia</w:t>
            </w:r>
          </w:p>
        </w:tc>
        <w:tc>
          <w:tcPr>
            <w:tcW w:w="3150" w:type="dxa"/>
          </w:tcPr>
          <w:p w14:paraId="3D020CB8" w14:textId="77777777" w:rsidR="00B169F1" w:rsidRPr="0092344F" w:rsidRDefault="00B169F1" w:rsidP="00D3453E">
            <w:pPr>
              <w:rPr>
                <w:rFonts w:cs="Times New Roman"/>
                <w:szCs w:val="26"/>
              </w:rPr>
            </w:pPr>
            <w:r w:rsidRPr="0092344F">
              <w:rPr>
                <w:rFonts w:cs="Times New Roman"/>
                <w:szCs w:val="26"/>
              </w:rPr>
              <w:t xml:space="preserve">20.000 x 142 người </w:t>
            </w:r>
          </w:p>
        </w:tc>
        <w:tc>
          <w:tcPr>
            <w:tcW w:w="2335" w:type="dxa"/>
          </w:tcPr>
          <w:p w14:paraId="12AEC204" w14:textId="77777777" w:rsidR="00B169F1" w:rsidRPr="0092344F" w:rsidRDefault="00B169F1" w:rsidP="00D3453E">
            <w:pPr>
              <w:jc w:val="center"/>
              <w:rPr>
                <w:rFonts w:cs="Times New Roman"/>
                <w:szCs w:val="26"/>
              </w:rPr>
            </w:pPr>
            <w:r w:rsidRPr="0092344F">
              <w:rPr>
                <w:rFonts w:cs="Times New Roman"/>
                <w:szCs w:val="26"/>
              </w:rPr>
              <w:t>2.840.000</w:t>
            </w:r>
          </w:p>
        </w:tc>
      </w:tr>
      <w:tr w:rsidR="00B169F1" w:rsidRPr="0092344F" w14:paraId="3B39AEBB" w14:textId="77777777" w:rsidTr="005211D8">
        <w:tc>
          <w:tcPr>
            <w:tcW w:w="7015" w:type="dxa"/>
            <w:gridSpan w:val="3"/>
          </w:tcPr>
          <w:p w14:paraId="5A4F8102" w14:textId="77777777" w:rsidR="00B169F1" w:rsidRPr="0092344F" w:rsidRDefault="00B169F1" w:rsidP="00D3453E">
            <w:pPr>
              <w:jc w:val="center"/>
              <w:rPr>
                <w:rFonts w:cs="Times New Roman"/>
                <w:szCs w:val="26"/>
              </w:rPr>
            </w:pPr>
            <w:r w:rsidRPr="0092344F">
              <w:rPr>
                <w:rFonts w:cs="Times New Roman"/>
                <w:szCs w:val="26"/>
              </w:rPr>
              <w:t>TỔNG CỘNG</w:t>
            </w:r>
          </w:p>
        </w:tc>
        <w:tc>
          <w:tcPr>
            <w:tcW w:w="2335" w:type="dxa"/>
          </w:tcPr>
          <w:p w14:paraId="3714FCF9" w14:textId="77777777" w:rsidR="00B169F1" w:rsidRPr="0092344F" w:rsidRDefault="00B169F1" w:rsidP="00D3453E">
            <w:pPr>
              <w:jc w:val="center"/>
              <w:rPr>
                <w:rFonts w:cs="Times New Roman"/>
                <w:szCs w:val="26"/>
              </w:rPr>
            </w:pPr>
            <w:r w:rsidRPr="0092344F">
              <w:rPr>
                <w:rFonts w:cs="Times New Roman"/>
                <w:szCs w:val="26"/>
              </w:rPr>
              <w:t>3.689.000</w:t>
            </w:r>
          </w:p>
        </w:tc>
      </w:tr>
    </w:tbl>
    <w:p w14:paraId="2EF10058" w14:textId="77777777" w:rsidR="00B169F1" w:rsidRPr="0092344F" w:rsidRDefault="00B169F1" w:rsidP="00D3453E">
      <w:pPr>
        <w:rPr>
          <w:rFonts w:cs="Times New Roman"/>
          <w:szCs w:val="26"/>
        </w:rPr>
      </w:pPr>
    </w:p>
    <w:p w14:paraId="6EA70396" w14:textId="77777777" w:rsidR="00B169F1" w:rsidRPr="0092344F" w:rsidRDefault="00B169F1" w:rsidP="00D3453E">
      <w:pPr>
        <w:rPr>
          <w:rFonts w:cs="Times New Roman"/>
          <w:b/>
          <w:bCs/>
          <w:szCs w:val="26"/>
        </w:rPr>
      </w:pPr>
    </w:p>
    <w:p w14:paraId="26F64278" w14:textId="3FFE63D3" w:rsidR="00596489" w:rsidRPr="0092344F" w:rsidRDefault="00596489" w:rsidP="00D3453E">
      <w:pPr>
        <w:ind w:left="720"/>
        <w:rPr>
          <w:rFonts w:cs="Times New Roman"/>
          <w:b/>
          <w:bCs/>
          <w:szCs w:val="26"/>
        </w:rPr>
      </w:pPr>
    </w:p>
    <w:sectPr w:rsidR="00596489" w:rsidRPr="0092344F" w:rsidSect="00DB294A">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E5405D" w14:textId="77777777" w:rsidR="00DB294A" w:rsidRDefault="00DB294A" w:rsidP="00B227CB">
      <w:pPr>
        <w:spacing w:line="240" w:lineRule="auto"/>
      </w:pPr>
      <w:r>
        <w:separator/>
      </w:r>
    </w:p>
  </w:endnote>
  <w:endnote w:type="continuationSeparator" w:id="0">
    <w:p w14:paraId="60F12BDD" w14:textId="77777777" w:rsidR="00DB294A" w:rsidRDefault="00DB294A" w:rsidP="00B227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421FB" w14:textId="19EC04E4" w:rsidR="005211D8" w:rsidRDefault="005211D8" w:rsidP="00200FB9">
    <w:pPr>
      <w:pStyle w:val="Chntrang"/>
      <w:pBdr>
        <w:top w:val="single" w:sz="4" w:space="2" w:color="D9D9D9" w:themeColor="background1" w:themeShade="D9"/>
      </w:pBdr>
      <w:jc w:val="right"/>
    </w:pPr>
  </w:p>
  <w:p w14:paraId="04900D1F" w14:textId="77777777" w:rsidR="005211D8" w:rsidRDefault="005211D8" w:rsidP="00200FB9">
    <w:pPr>
      <w:pStyle w:val="Chntrang"/>
      <w:pBdr>
        <w:top w:val="single" w:sz="4" w:space="2"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5EFCC0" w14:textId="77777777" w:rsidR="005211D8" w:rsidRDefault="005211D8" w:rsidP="003D5E4C">
    <w:pPr>
      <w:pStyle w:val="Chntrang"/>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18B99" w14:textId="77777777" w:rsidR="005211D8" w:rsidRDefault="005211D8" w:rsidP="003D5E4C">
    <w:pPr>
      <w:pStyle w:val="Chntrang"/>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9EB265" w14:textId="77777777" w:rsidR="00DB294A" w:rsidRDefault="00DB294A" w:rsidP="00B227CB">
      <w:pPr>
        <w:spacing w:line="240" w:lineRule="auto"/>
      </w:pPr>
      <w:r>
        <w:separator/>
      </w:r>
    </w:p>
  </w:footnote>
  <w:footnote w:type="continuationSeparator" w:id="0">
    <w:p w14:paraId="1A9A3FD8" w14:textId="77777777" w:rsidR="00DB294A" w:rsidRDefault="00DB294A" w:rsidP="00B227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A0587" w14:textId="3C7342BF" w:rsidR="005211D8" w:rsidRPr="008E3DA7" w:rsidRDefault="005211D8" w:rsidP="00136E3C">
    <w:pPr>
      <w:pStyle w:val="utrang"/>
      <w:tabs>
        <w:tab w:val="center" w:pos="4393"/>
        <w:tab w:val="left" w:pos="4918"/>
      </w:tabs>
    </w:pPr>
    <w:r>
      <w:tab/>
    </w:r>
    <w:sdt>
      <w:sdtPr>
        <w:id w:val="-734703235"/>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r>
      <w:rPr>
        <w:rFonts w:cs="Times New Roman"/>
        <w:b/>
        <w:bCs/>
        <w:noProof/>
        <w:szCs w:val="26"/>
      </w:rPr>
      <w:tab/>
    </w:r>
    <w:r>
      <w:rPr>
        <w:rFonts w:cs="Times New Roman"/>
        <w:b/>
        <w:bCs/>
        <w:noProof/>
        <w:szCs w:val="26"/>
      </w:rPr>
      <w:tab/>
    </w:r>
  </w:p>
  <w:p w14:paraId="656FFB8D" w14:textId="141241BE" w:rsidR="005211D8" w:rsidRDefault="005211D8">
    <w:pPr>
      <w:pStyle w:val="utrang"/>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2C011" w14:textId="77674002" w:rsidR="005211D8" w:rsidRPr="008E3DA7" w:rsidRDefault="005211D8" w:rsidP="00136E3C">
    <w:pPr>
      <w:pStyle w:val="utrang"/>
      <w:tabs>
        <w:tab w:val="center" w:pos="4393"/>
        <w:tab w:val="left" w:pos="4918"/>
      </w:tabs>
    </w:pPr>
    <w:r>
      <w:tab/>
    </w:r>
  </w:p>
  <w:p w14:paraId="4BEF0F89" w14:textId="77777777" w:rsidR="005211D8" w:rsidRDefault="005211D8">
    <w:pPr>
      <w:pStyle w:val="utrang"/>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50448" w14:textId="5D18386C" w:rsidR="005211D8" w:rsidRPr="008E3DA7" w:rsidRDefault="005211D8" w:rsidP="0086608C">
    <w:pPr>
      <w:pStyle w:val="utrang"/>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p>
  <w:p w14:paraId="614202F0" w14:textId="77777777" w:rsidR="005211D8" w:rsidRDefault="005211D8">
    <w:pPr>
      <w:pStyle w:val="utrang"/>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A955" w14:textId="77777777" w:rsidR="005211D8" w:rsidRDefault="005211D8" w:rsidP="003D5E4C">
    <w:pPr>
      <w:pStyle w:val="utrang"/>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D8A3BE" w14:textId="0DB7CE3C" w:rsidR="005211D8" w:rsidRPr="008E3DA7" w:rsidRDefault="005211D8" w:rsidP="007B0560">
    <w:pPr>
      <w:pStyle w:val="utrang"/>
      <w:tabs>
        <w:tab w:val="left" w:pos="2325"/>
        <w:tab w:val="left" w:pos="3619"/>
        <w:tab w:val="left" w:pos="3782"/>
        <w:tab w:val="center" w:pos="4393"/>
        <w:tab w:val="left" w:pos="4918"/>
      </w:tabs>
    </w:pPr>
    <w:r>
      <w:tab/>
    </w:r>
    <w:r>
      <w:tab/>
    </w:r>
  </w:p>
  <w:p w14:paraId="720E9C84" w14:textId="77777777" w:rsidR="005211D8" w:rsidRDefault="005211D8">
    <w:pPr>
      <w:pStyle w:val="utrang"/>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48BE1" w14:textId="77777777" w:rsidR="005211D8" w:rsidRDefault="005211D8" w:rsidP="003D5E4C">
    <w:pPr>
      <w:pStyle w:val="utrang"/>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A00590" w14:textId="77777777" w:rsidR="005211D8" w:rsidRDefault="005211D8">
    <w:pPr>
      <w:pStyle w:val="utrang"/>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D014F"/>
    <w:multiLevelType w:val="hybridMultilevel"/>
    <w:tmpl w:val="31DC232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66F0C"/>
    <w:multiLevelType w:val="hybridMultilevel"/>
    <w:tmpl w:val="7182FEFA"/>
    <w:lvl w:ilvl="0" w:tplc="68D88090">
      <w:start w:val="2"/>
      <w:numFmt w:val="decimal"/>
      <w:lvlText w:val="CHƯƠNG %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C4989"/>
    <w:multiLevelType w:val="hybridMultilevel"/>
    <w:tmpl w:val="55EEFCDE"/>
    <w:lvl w:ilvl="0" w:tplc="68D88090">
      <w:start w:val="2"/>
      <w:numFmt w:val="decimal"/>
      <w:suff w:val="space"/>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E5556D"/>
    <w:multiLevelType w:val="multilevel"/>
    <w:tmpl w:val="067C1ADC"/>
    <w:lvl w:ilvl="0">
      <w:start w:val="2"/>
      <w:numFmt w:val="decimal"/>
      <w:lvlText w:val="%1."/>
      <w:lvlJc w:val="left"/>
      <w:pPr>
        <w:ind w:left="390" w:hanging="390"/>
      </w:pPr>
      <w:rPr>
        <w:rFonts w:hint="default"/>
      </w:rPr>
    </w:lvl>
    <w:lvl w:ilvl="1">
      <w:start w:val="1"/>
      <w:numFmt w:val="decimal"/>
      <w:pStyle w:val="u2"/>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E626B"/>
    <w:multiLevelType w:val="hybridMultilevel"/>
    <w:tmpl w:val="A47CDBE8"/>
    <w:lvl w:ilvl="0" w:tplc="378C49F8">
      <w:start w:val="1"/>
      <w:numFmt w:val="decimal"/>
      <w:suff w:val="space"/>
      <w:lvlText w:val="CHƯƠNG %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C6860"/>
    <w:multiLevelType w:val="multilevel"/>
    <w:tmpl w:val="1D324F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AD23E8A"/>
    <w:multiLevelType w:val="hybridMultilevel"/>
    <w:tmpl w:val="1E96B3B4"/>
    <w:lvl w:ilvl="0" w:tplc="FD9CFB7E">
      <w:start w:val="1"/>
      <w:numFmt w:val="decimal"/>
      <w:lvlText w:val="CHƯƠNG %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763F99"/>
    <w:multiLevelType w:val="hybridMultilevel"/>
    <w:tmpl w:val="FDF2C274"/>
    <w:lvl w:ilvl="0" w:tplc="85CA1840">
      <w:start w:val="2"/>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1254002">
    <w:abstractNumId w:val="4"/>
  </w:num>
  <w:num w:numId="2" w16cid:durableId="762797042">
    <w:abstractNumId w:val="14"/>
  </w:num>
  <w:num w:numId="3" w16cid:durableId="1999726233">
    <w:abstractNumId w:val="9"/>
  </w:num>
  <w:num w:numId="4" w16cid:durableId="1578855524">
    <w:abstractNumId w:val="3"/>
  </w:num>
  <w:num w:numId="5" w16cid:durableId="2005084130">
    <w:abstractNumId w:val="10"/>
  </w:num>
  <w:num w:numId="6" w16cid:durableId="233047958">
    <w:abstractNumId w:val="1"/>
  </w:num>
  <w:num w:numId="7" w16cid:durableId="2628446">
    <w:abstractNumId w:val="0"/>
  </w:num>
  <w:num w:numId="8" w16cid:durableId="1504316911">
    <w:abstractNumId w:val="7"/>
  </w:num>
  <w:num w:numId="9" w16cid:durableId="1746952723">
    <w:abstractNumId w:val="13"/>
  </w:num>
  <w:num w:numId="10" w16cid:durableId="481969710">
    <w:abstractNumId w:val="11"/>
  </w:num>
  <w:num w:numId="11" w16cid:durableId="395468589">
    <w:abstractNumId w:val="6"/>
  </w:num>
  <w:num w:numId="12" w16cid:durableId="2122844650">
    <w:abstractNumId w:val="6"/>
  </w:num>
  <w:num w:numId="13" w16cid:durableId="1670282584">
    <w:abstractNumId w:val="12"/>
  </w:num>
  <w:num w:numId="14" w16cid:durableId="692997512">
    <w:abstractNumId w:val="5"/>
  </w:num>
  <w:num w:numId="15" w16cid:durableId="314726435">
    <w:abstractNumId w:val="15"/>
  </w:num>
  <w:num w:numId="16" w16cid:durableId="669258109">
    <w:abstractNumId w:val="2"/>
  </w:num>
  <w:num w:numId="17" w16cid:durableId="952982781">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3&lt;/FontSize&gt;&lt;ReflistTitle&gt;TÀI LI&lt;style charset=&quot;163&quot;&gt;Ệ&lt;/style&gt;U THAM KH&lt;style charset=&quot;163&quot;&gt;Ả&lt;/style&gt;O&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2&lt;/item&gt;&lt;item&gt;13&lt;/item&gt;&lt;item&gt;16&lt;/item&gt;&lt;item&gt;22&lt;/item&gt;&lt;item&gt;25&lt;/item&gt;&lt;item&gt;35&lt;/item&gt;&lt;item&gt;49&lt;/item&gt;&lt;item&gt;71&lt;/item&gt;&lt;item&gt;72&lt;/item&gt;&lt;item&gt;73&lt;/item&gt;&lt;item&gt;74&lt;/item&gt;&lt;item&gt;76&lt;/item&gt;&lt;item&gt;77&lt;/item&gt;&lt;item&gt;78&lt;/item&gt;&lt;item&gt;79&lt;/item&gt;&lt;item&gt;80&lt;/item&gt;&lt;item&gt;82&lt;/item&gt;&lt;item&gt;83&lt;/item&gt;&lt;item&gt;84&lt;/item&gt;&lt;item&gt;85&lt;/item&gt;&lt;item&gt;88&lt;/item&gt;&lt;item&gt;89&lt;/item&gt;&lt;item&gt;90&lt;/item&gt;&lt;item&gt;91&lt;/item&gt;&lt;item&gt;92&lt;/item&gt;&lt;item&gt;95&lt;/item&gt;&lt;item&gt;96&lt;/item&gt;&lt;item&gt;97&lt;/item&gt;&lt;item&gt;98&lt;/item&gt;&lt;item&gt;101&lt;/item&gt;&lt;item&gt;105&lt;/item&gt;&lt;item&gt;106&lt;/item&gt;&lt;item&gt;107&lt;/item&gt;&lt;item&gt;108&lt;/item&gt;&lt;item&gt;109&lt;/item&gt;&lt;item&gt;1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6406F"/>
    <w:rsid w:val="000867B3"/>
    <w:rsid w:val="00086BD3"/>
    <w:rsid w:val="00091346"/>
    <w:rsid w:val="000918EA"/>
    <w:rsid w:val="00093017"/>
    <w:rsid w:val="000A3BD5"/>
    <w:rsid w:val="000A44F8"/>
    <w:rsid w:val="000A4E5F"/>
    <w:rsid w:val="000B28E5"/>
    <w:rsid w:val="000C0D53"/>
    <w:rsid w:val="000C6EB2"/>
    <w:rsid w:val="000C70D0"/>
    <w:rsid w:val="000D01F7"/>
    <w:rsid w:val="000D0375"/>
    <w:rsid w:val="000D19E4"/>
    <w:rsid w:val="000D4456"/>
    <w:rsid w:val="000D5677"/>
    <w:rsid w:val="000D6C3A"/>
    <w:rsid w:val="000E042C"/>
    <w:rsid w:val="000E0BD5"/>
    <w:rsid w:val="000E13E4"/>
    <w:rsid w:val="000E5CDD"/>
    <w:rsid w:val="000E757D"/>
    <w:rsid w:val="000F0B41"/>
    <w:rsid w:val="000F7B9F"/>
    <w:rsid w:val="00114C0B"/>
    <w:rsid w:val="00114DFA"/>
    <w:rsid w:val="00124003"/>
    <w:rsid w:val="00125549"/>
    <w:rsid w:val="00127524"/>
    <w:rsid w:val="00127BCC"/>
    <w:rsid w:val="00130AD6"/>
    <w:rsid w:val="00136E3C"/>
    <w:rsid w:val="00141DEF"/>
    <w:rsid w:val="00144F2F"/>
    <w:rsid w:val="001500A5"/>
    <w:rsid w:val="001519B4"/>
    <w:rsid w:val="00152F01"/>
    <w:rsid w:val="0016072A"/>
    <w:rsid w:val="00161DC8"/>
    <w:rsid w:val="001711A1"/>
    <w:rsid w:val="00184115"/>
    <w:rsid w:val="001923E3"/>
    <w:rsid w:val="00193997"/>
    <w:rsid w:val="00194206"/>
    <w:rsid w:val="001A26AA"/>
    <w:rsid w:val="001A43BD"/>
    <w:rsid w:val="001A5E1E"/>
    <w:rsid w:val="001B6CC8"/>
    <w:rsid w:val="001D015D"/>
    <w:rsid w:val="001E6CED"/>
    <w:rsid w:val="001E706F"/>
    <w:rsid w:val="001E7278"/>
    <w:rsid w:val="001E7AFF"/>
    <w:rsid w:val="001F205D"/>
    <w:rsid w:val="001F46ED"/>
    <w:rsid w:val="00200FB9"/>
    <w:rsid w:val="00206878"/>
    <w:rsid w:val="00206982"/>
    <w:rsid w:val="00213F1D"/>
    <w:rsid w:val="00241C38"/>
    <w:rsid w:val="002449F6"/>
    <w:rsid w:val="00254C2C"/>
    <w:rsid w:val="0026027A"/>
    <w:rsid w:val="002615C8"/>
    <w:rsid w:val="002624F2"/>
    <w:rsid w:val="0026357B"/>
    <w:rsid w:val="00266315"/>
    <w:rsid w:val="00271177"/>
    <w:rsid w:val="00271F1D"/>
    <w:rsid w:val="0027343D"/>
    <w:rsid w:val="0027742E"/>
    <w:rsid w:val="0028026B"/>
    <w:rsid w:val="00287C1F"/>
    <w:rsid w:val="002929D4"/>
    <w:rsid w:val="002A41A9"/>
    <w:rsid w:val="002A6EA7"/>
    <w:rsid w:val="002B469B"/>
    <w:rsid w:val="002B6C13"/>
    <w:rsid w:val="002C37E5"/>
    <w:rsid w:val="002D3E09"/>
    <w:rsid w:val="002D6DED"/>
    <w:rsid w:val="002E1214"/>
    <w:rsid w:val="002E1FE9"/>
    <w:rsid w:val="002E22B9"/>
    <w:rsid w:val="002F4616"/>
    <w:rsid w:val="002F5E63"/>
    <w:rsid w:val="0030322D"/>
    <w:rsid w:val="00306F05"/>
    <w:rsid w:val="00307383"/>
    <w:rsid w:val="00316DE1"/>
    <w:rsid w:val="00317335"/>
    <w:rsid w:val="00324232"/>
    <w:rsid w:val="00330549"/>
    <w:rsid w:val="00336503"/>
    <w:rsid w:val="0033650F"/>
    <w:rsid w:val="0033715F"/>
    <w:rsid w:val="003377FC"/>
    <w:rsid w:val="00340549"/>
    <w:rsid w:val="003416FF"/>
    <w:rsid w:val="00341844"/>
    <w:rsid w:val="00344FAD"/>
    <w:rsid w:val="00345405"/>
    <w:rsid w:val="0035277E"/>
    <w:rsid w:val="00355FC0"/>
    <w:rsid w:val="003813B7"/>
    <w:rsid w:val="0038151E"/>
    <w:rsid w:val="00385129"/>
    <w:rsid w:val="00385D36"/>
    <w:rsid w:val="00386DF7"/>
    <w:rsid w:val="00387BF4"/>
    <w:rsid w:val="003A255F"/>
    <w:rsid w:val="003A5B55"/>
    <w:rsid w:val="003B4078"/>
    <w:rsid w:val="003B638D"/>
    <w:rsid w:val="003D0C19"/>
    <w:rsid w:val="003D462A"/>
    <w:rsid w:val="003D5E4C"/>
    <w:rsid w:val="003E4238"/>
    <w:rsid w:val="003F50DF"/>
    <w:rsid w:val="00400220"/>
    <w:rsid w:val="00405DA4"/>
    <w:rsid w:val="004066B1"/>
    <w:rsid w:val="0040704C"/>
    <w:rsid w:val="00407CF7"/>
    <w:rsid w:val="00413079"/>
    <w:rsid w:val="004261B7"/>
    <w:rsid w:val="00426D25"/>
    <w:rsid w:val="0043046B"/>
    <w:rsid w:val="0043657F"/>
    <w:rsid w:val="004425EE"/>
    <w:rsid w:val="004508BA"/>
    <w:rsid w:val="00453065"/>
    <w:rsid w:val="00464ABD"/>
    <w:rsid w:val="00466D1D"/>
    <w:rsid w:val="00480618"/>
    <w:rsid w:val="00482F89"/>
    <w:rsid w:val="0048387A"/>
    <w:rsid w:val="00483BF6"/>
    <w:rsid w:val="004841AF"/>
    <w:rsid w:val="004841B4"/>
    <w:rsid w:val="00484EF3"/>
    <w:rsid w:val="00491A6D"/>
    <w:rsid w:val="00495FE2"/>
    <w:rsid w:val="0049644F"/>
    <w:rsid w:val="004A128F"/>
    <w:rsid w:val="004A2A25"/>
    <w:rsid w:val="004B1BE4"/>
    <w:rsid w:val="004B6C1B"/>
    <w:rsid w:val="004C04C3"/>
    <w:rsid w:val="004C04E3"/>
    <w:rsid w:val="004C2305"/>
    <w:rsid w:val="004C4800"/>
    <w:rsid w:val="004E1871"/>
    <w:rsid w:val="004F5BB3"/>
    <w:rsid w:val="004F6823"/>
    <w:rsid w:val="00503C8C"/>
    <w:rsid w:val="0050647A"/>
    <w:rsid w:val="00512F7E"/>
    <w:rsid w:val="00515C5A"/>
    <w:rsid w:val="00517E2C"/>
    <w:rsid w:val="00517E56"/>
    <w:rsid w:val="00520764"/>
    <w:rsid w:val="005211D8"/>
    <w:rsid w:val="00522B89"/>
    <w:rsid w:val="00524AB6"/>
    <w:rsid w:val="005269D5"/>
    <w:rsid w:val="00534A72"/>
    <w:rsid w:val="005358F0"/>
    <w:rsid w:val="00537788"/>
    <w:rsid w:val="00542DAE"/>
    <w:rsid w:val="00543A09"/>
    <w:rsid w:val="00545AF3"/>
    <w:rsid w:val="0056673E"/>
    <w:rsid w:val="00566BF0"/>
    <w:rsid w:val="005745BE"/>
    <w:rsid w:val="00575856"/>
    <w:rsid w:val="005856AC"/>
    <w:rsid w:val="00587408"/>
    <w:rsid w:val="00592E59"/>
    <w:rsid w:val="005960A0"/>
    <w:rsid w:val="00596489"/>
    <w:rsid w:val="005B41C3"/>
    <w:rsid w:val="005B5C9C"/>
    <w:rsid w:val="005C07C0"/>
    <w:rsid w:val="005C47F1"/>
    <w:rsid w:val="005C6E46"/>
    <w:rsid w:val="005D2C2F"/>
    <w:rsid w:val="005F1326"/>
    <w:rsid w:val="005F14A9"/>
    <w:rsid w:val="005F3444"/>
    <w:rsid w:val="005F3FF5"/>
    <w:rsid w:val="005F486C"/>
    <w:rsid w:val="005F7CA0"/>
    <w:rsid w:val="00601047"/>
    <w:rsid w:val="00602E56"/>
    <w:rsid w:val="006030B7"/>
    <w:rsid w:val="00606346"/>
    <w:rsid w:val="0061065D"/>
    <w:rsid w:val="00614972"/>
    <w:rsid w:val="00616F70"/>
    <w:rsid w:val="00617FA9"/>
    <w:rsid w:val="00623C4B"/>
    <w:rsid w:val="0063479B"/>
    <w:rsid w:val="00644B63"/>
    <w:rsid w:val="00644DA9"/>
    <w:rsid w:val="006454D4"/>
    <w:rsid w:val="0065190F"/>
    <w:rsid w:val="00664C2A"/>
    <w:rsid w:val="00664DB4"/>
    <w:rsid w:val="006743B2"/>
    <w:rsid w:val="006760D9"/>
    <w:rsid w:val="006842E2"/>
    <w:rsid w:val="00684B4F"/>
    <w:rsid w:val="00684C70"/>
    <w:rsid w:val="00684E23"/>
    <w:rsid w:val="00685ED6"/>
    <w:rsid w:val="00696848"/>
    <w:rsid w:val="006A5F00"/>
    <w:rsid w:val="006B112F"/>
    <w:rsid w:val="006B67C8"/>
    <w:rsid w:val="006C0DD3"/>
    <w:rsid w:val="006C356B"/>
    <w:rsid w:val="006C50DD"/>
    <w:rsid w:val="006C5260"/>
    <w:rsid w:val="006C6644"/>
    <w:rsid w:val="006D2FC7"/>
    <w:rsid w:val="006D3028"/>
    <w:rsid w:val="006D40AA"/>
    <w:rsid w:val="006E1201"/>
    <w:rsid w:val="006E58E8"/>
    <w:rsid w:val="006E77E6"/>
    <w:rsid w:val="006F0576"/>
    <w:rsid w:val="00700526"/>
    <w:rsid w:val="00703802"/>
    <w:rsid w:val="00704AC7"/>
    <w:rsid w:val="00704C4C"/>
    <w:rsid w:val="007054FA"/>
    <w:rsid w:val="00712B2F"/>
    <w:rsid w:val="007151EC"/>
    <w:rsid w:val="00724FBA"/>
    <w:rsid w:val="00732B72"/>
    <w:rsid w:val="00734CF9"/>
    <w:rsid w:val="00735979"/>
    <w:rsid w:val="00736C6B"/>
    <w:rsid w:val="007372FD"/>
    <w:rsid w:val="00740363"/>
    <w:rsid w:val="0074220D"/>
    <w:rsid w:val="00752F57"/>
    <w:rsid w:val="00753507"/>
    <w:rsid w:val="00754703"/>
    <w:rsid w:val="00761B55"/>
    <w:rsid w:val="00761D41"/>
    <w:rsid w:val="00762699"/>
    <w:rsid w:val="0076776C"/>
    <w:rsid w:val="00774FF0"/>
    <w:rsid w:val="007806D4"/>
    <w:rsid w:val="00782D44"/>
    <w:rsid w:val="00795334"/>
    <w:rsid w:val="00797CC2"/>
    <w:rsid w:val="007A3E0D"/>
    <w:rsid w:val="007A527F"/>
    <w:rsid w:val="007A5FAC"/>
    <w:rsid w:val="007B0560"/>
    <w:rsid w:val="007B1A0A"/>
    <w:rsid w:val="007B29FB"/>
    <w:rsid w:val="007B55F9"/>
    <w:rsid w:val="007C291E"/>
    <w:rsid w:val="007C445D"/>
    <w:rsid w:val="007C5865"/>
    <w:rsid w:val="007C7860"/>
    <w:rsid w:val="007D778C"/>
    <w:rsid w:val="007D77D7"/>
    <w:rsid w:val="007E6D8B"/>
    <w:rsid w:val="007F29E4"/>
    <w:rsid w:val="00806F94"/>
    <w:rsid w:val="0081236A"/>
    <w:rsid w:val="0081767A"/>
    <w:rsid w:val="00822804"/>
    <w:rsid w:val="008279F7"/>
    <w:rsid w:val="008346C8"/>
    <w:rsid w:val="008362C3"/>
    <w:rsid w:val="0083798A"/>
    <w:rsid w:val="00840E24"/>
    <w:rsid w:val="00846696"/>
    <w:rsid w:val="00852F9D"/>
    <w:rsid w:val="0086094B"/>
    <w:rsid w:val="0086608C"/>
    <w:rsid w:val="00894F87"/>
    <w:rsid w:val="008A247B"/>
    <w:rsid w:val="008A2C2A"/>
    <w:rsid w:val="008A2F55"/>
    <w:rsid w:val="008A6233"/>
    <w:rsid w:val="008B57F5"/>
    <w:rsid w:val="008B70AE"/>
    <w:rsid w:val="008C4476"/>
    <w:rsid w:val="008C4769"/>
    <w:rsid w:val="008D7C0B"/>
    <w:rsid w:val="008E3DA7"/>
    <w:rsid w:val="008E56A2"/>
    <w:rsid w:val="008E760B"/>
    <w:rsid w:val="008F2914"/>
    <w:rsid w:val="008F39E2"/>
    <w:rsid w:val="009014D0"/>
    <w:rsid w:val="009038EC"/>
    <w:rsid w:val="00905AB7"/>
    <w:rsid w:val="009112F9"/>
    <w:rsid w:val="0092344F"/>
    <w:rsid w:val="0093763F"/>
    <w:rsid w:val="00943B1B"/>
    <w:rsid w:val="009450E6"/>
    <w:rsid w:val="00957D95"/>
    <w:rsid w:val="00971939"/>
    <w:rsid w:val="00973E52"/>
    <w:rsid w:val="00984EDA"/>
    <w:rsid w:val="009929B6"/>
    <w:rsid w:val="009A1CA0"/>
    <w:rsid w:val="009A5C41"/>
    <w:rsid w:val="009B194B"/>
    <w:rsid w:val="009B32B3"/>
    <w:rsid w:val="009C7B99"/>
    <w:rsid w:val="009D084C"/>
    <w:rsid w:val="009D1BDC"/>
    <w:rsid w:val="009D21CF"/>
    <w:rsid w:val="009D2C3D"/>
    <w:rsid w:val="009D3C8C"/>
    <w:rsid w:val="009D683A"/>
    <w:rsid w:val="009E52E3"/>
    <w:rsid w:val="009F728D"/>
    <w:rsid w:val="00A003E6"/>
    <w:rsid w:val="00A02865"/>
    <w:rsid w:val="00A10266"/>
    <w:rsid w:val="00A128AC"/>
    <w:rsid w:val="00A12A04"/>
    <w:rsid w:val="00A204E6"/>
    <w:rsid w:val="00A20620"/>
    <w:rsid w:val="00A20E51"/>
    <w:rsid w:val="00A30C4D"/>
    <w:rsid w:val="00A34822"/>
    <w:rsid w:val="00A34D5D"/>
    <w:rsid w:val="00A35F9E"/>
    <w:rsid w:val="00A37CAB"/>
    <w:rsid w:val="00A4672F"/>
    <w:rsid w:val="00A53E15"/>
    <w:rsid w:val="00A562D5"/>
    <w:rsid w:val="00A611B6"/>
    <w:rsid w:val="00A6397E"/>
    <w:rsid w:val="00A64292"/>
    <w:rsid w:val="00A703E4"/>
    <w:rsid w:val="00A719FC"/>
    <w:rsid w:val="00A7202D"/>
    <w:rsid w:val="00A75D80"/>
    <w:rsid w:val="00A76C71"/>
    <w:rsid w:val="00A84705"/>
    <w:rsid w:val="00A85705"/>
    <w:rsid w:val="00A9746D"/>
    <w:rsid w:val="00AA1882"/>
    <w:rsid w:val="00AA3C50"/>
    <w:rsid w:val="00AA78E1"/>
    <w:rsid w:val="00AA7DFD"/>
    <w:rsid w:val="00AB46A6"/>
    <w:rsid w:val="00AC5AB7"/>
    <w:rsid w:val="00AD6C77"/>
    <w:rsid w:val="00AE0967"/>
    <w:rsid w:val="00AE323A"/>
    <w:rsid w:val="00AE4968"/>
    <w:rsid w:val="00AF2118"/>
    <w:rsid w:val="00AF6934"/>
    <w:rsid w:val="00B015FC"/>
    <w:rsid w:val="00B01BF3"/>
    <w:rsid w:val="00B02F7F"/>
    <w:rsid w:val="00B10B1B"/>
    <w:rsid w:val="00B169F1"/>
    <w:rsid w:val="00B2002B"/>
    <w:rsid w:val="00B227CB"/>
    <w:rsid w:val="00B2594B"/>
    <w:rsid w:val="00B25CED"/>
    <w:rsid w:val="00B30145"/>
    <w:rsid w:val="00B31DF4"/>
    <w:rsid w:val="00B32C8C"/>
    <w:rsid w:val="00B3435C"/>
    <w:rsid w:val="00B3506D"/>
    <w:rsid w:val="00B352C0"/>
    <w:rsid w:val="00B37A58"/>
    <w:rsid w:val="00B40EF5"/>
    <w:rsid w:val="00B43541"/>
    <w:rsid w:val="00B54375"/>
    <w:rsid w:val="00B54DB3"/>
    <w:rsid w:val="00B6484A"/>
    <w:rsid w:val="00B65199"/>
    <w:rsid w:val="00B659ED"/>
    <w:rsid w:val="00B70AD1"/>
    <w:rsid w:val="00B77785"/>
    <w:rsid w:val="00B83D57"/>
    <w:rsid w:val="00B90D31"/>
    <w:rsid w:val="00B950D9"/>
    <w:rsid w:val="00B9569F"/>
    <w:rsid w:val="00B95704"/>
    <w:rsid w:val="00BB0614"/>
    <w:rsid w:val="00BB0FEC"/>
    <w:rsid w:val="00BB2A19"/>
    <w:rsid w:val="00BB6DE1"/>
    <w:rsid w:val="00BD004B"/>
    <w:rsid w:val="00BD170A"/>
    <w:rsid w:val="00BE41B8"/>
    <w:rsid w:val="00BE5440"/>
    <w:rsid w:val="00BE7681"/>
    <w:rsid w:val="00BF098B"/>
    <w:rsid w:val="00BF234C"/>
    <w:rsid w:val="00BF48E9"/>
    <w:rsid w:val="00BF6331"/>
    <w:rsid w:val="00C02A70"/>
    <w:rsid w:val="00C071AD"/>
    <w:rsid w:val="00C1128D"/>
    <w:rsid w:val="00C1210A"/>
    <w:rsid w:val="00C17EA3"/>
    <w:rsid w:val="00C25F4F"/>
    <w:rsid w:val="00C30C54"/>
    <w:rsid w:val="00C3516E"/>
    <w:rsid w:val="00C37808"/>
    <w:rsid w:val="00C41098"/>
    <w:rsid w:val="00C42D6B"/>
    <w:rsid w:val="00C43281"/>
    <w:rsid w:val="00C44981"/>
    <w:rsid w:val="00C50453"/>
    <w:rsid w:val="00C61232"/>
    <w:rsid w:val="00C70456"/>
    <w:rsid w:val="00C72242"/>
    <w:rsid w:val="00C72678"/>
    <w:rsid w:val="00C80706"/>
    <w:rsid w:val="00C80845"/>
    <w:rsid w:val="00C81425"/>
    <w:rsid w:val="00C87294"/>
    <w:rsid w:val="00C9012C"/>
    <w:rsid w:val="00C91F5C"/>
    <w:rsid w:val="00C94B93"/>
    <w:rsid w:val="00CA1AD2"/>
    <w:rsid w:val="00CA708B"/>
    <w:rsid w:val="00CC5881"/>
    <w:rsid w:val="00CD22E6"/>
    <w:rsid w:val="00CD2DB3"/>
    <w:rsid w:val="00CD74E1"/>
    <w:rsid w:val="00CF3A81"/>
    <w:rsid w:val="00D015BA"/>
    <w:rsid w:val="00D026AC"/>
    <w:rsid w:val="00D17A74"/>
    <w:rsid w:val="00D271E7"/>
    <w:rsid w:val="00D30A8C"/>
    <w:rsid w:val="00D3453E"/>
    <w:rsid w:val="00D34AE0"/>
    <w:rsid w:val="00D36976"/>
    <w:rsid w:val="00D4016B"/>
    <w:rsid w:val="00D51021"/>
    <w:rsid w:val="00D566DF"/>
    <w:rsid w:val="00D6266B"/>
    <w:rsid w:val="00D6322F"/>
    <w:rsid w:val="00D73C1E"/>
    <w:rsid w:val="00D82726"/>
    <w:rsid w:val="00D83246"/>
    <w:rsid w:val="00D95AA9"/>
    <w:rsid w:val="00DB2910"/>
    <w:rsid w:val="00DB294A"/>
    <w:rsid w:val="00DB5478"/>
    <w:rsid w:val="00DB6FCA"/>
    <w:rsid w:val="00DC23E3"/>
    <w:rsid w:val="00DC5AB1"/>
    <w:rsid w:val="00DD0E7B"/>
    <w:rsid w:val="00DD23E9"/>
    <w:rsid w:val="00DE1C42"/>
    <w:rsid w:val="00DE33DB"/>
    <w:rsid w:val="00DE7504"/>
    <w:rsid w:val="00DF29BD"/>
    <w:rsid w:val="00DF2E32"/>
    <w:rsid w:val="00DF5801"/>
    <w:rsid w:val="00DF600E"/>
    <w:rsid w:val="00DF70D7"/>
    <w:rsid w:val="00E00392"/>
    <w:rsid w:val="00E039A1"/>
    <w:rsid w:val="00E10C63"/>
    <w:rsid w:val="00E127D9"/>
    <w:rsid w:val="00E12BC8"/>
    <w:rsid w:val="00E15405"/>
    <w:rsid w:val="00E17224"/>
    <w:rsid w:val="00E20CF6"/>
    <w:rsid w:val="00E20F09"/>
    <w:rsid w:val="00E22BB9"/>
    <w:rsid w:val="00E2334E"/>
    <w:rsid w:val="00E24C6F"/>
    <w:rsid w:val="00E3590A"/>
    <w:rsid w:val="00E4106E"/>
    <w:rsid w:val="00E449BF"/>
    <w:rsid w:val="00E52C55"/>
    <w:rsid w:val="00E5326A"/>
    <w:rsid w:val="00E53A09"/>
    <w:rsid w:val="00E57869"/>
    <w:rsid w:val="00E63629"/>
    <w:rsid w:val="00E67BDD"/>
    <w:rsid w:val="00E75EDE"/>
    <w:rsid w:val="00E765EC"/>
    <w:rsid w:val="00E802AE"/>
    <w:rsid w:val="00E80C88"/>
    <w:rsid w:val="00E8585A"/>
    <w:rsid w:val="00E87E9B"/>
    <w:rsid w:val="00E90C90"/>
    <w:rsid w:val="00E95071"/>
    <w:rsid w:val="00EA1CC2"/>
    <w:rsid w:val="00EB4B7F"/>
    <w:rsid w:val="00EC4411"/>
    <w:rsid w:val="00EC7BEB"/>
    <w:rsid w:val="00ED35C8"/>
    <w:rsid w:val="00ED681B"/>
    <w:rsid w:val="00ED6BBD"/>
    <w:rsid w:val="00EF2E1E"/>
    <w:rsid w:val="00EF5479"/>
    <w:rsid w:val="00F03C2A"/>
    <w:rsid w:val="00F0769D"/>
    <w:rsid w:val="00F13728"/>
    <w:rsid w:val="00F173AF"/>
    <w:rsid w:val="00F3141C"/>
    <w:rsid w:val="00F31F0F"/>
    <w:rsid w:val="00F36A9F"/>
    <w:rsid w:val="00F37B55"/>
    <w:rsid w:val="00F513BF"/>
    <w:rsid w:val="00F515CD"/>
    <w:rsid w:val="00F53CA9"/>
    <w:rsid w:val="00F61A70"/>
    <w:rsid w:val="00F61DA3"/>
    <w:rsid w:val="00F72C6A"/>
    <w:rsid w:val="00F804A1"/>
    <w:rsid w:val="00F80526"/>
    <w:rsid w:val="00F811FB"/>
    <w:rsid w:val="00F925FE"/>
    <w:rsid w:val="00F92A88"/>
    <w:rsid w:val="00FA3F42"/>
    <w:rsid w:val="00FA7AEA"/>
    <w:rsid w:val="00FB2870"/>
    <w:rsid w:val="00FB2D82"/>
    <w:rsid w:val="00FB32B8"/>
    <w:rsid w:val="00FC5283"/>
    <w:rsid w:val="00FD40B3"/>
    <w:rsid w:val="00FD5D8A"/>
    <w:rsid w:val="00FD5DBB"/>
    <w:rsid w:val="00FD6D9E"/>
    <w:rsid w:val="00FE1F31"/>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AA7DFD"/>
    <w:pPr>
      <w:spacing w:after="0" w:line="360" w:lineRule="auto"/>
      <w:ind w:firstLine="720"/>
      <w:jc w:val="both"/>
    </w:pPr>
    <w:rPr>
      <w:rFonts w:ascii="Times New Roman" w:hAnsi="Times New Roman"/>
      <w:sz w:val="26"/>
    </w:rPr>
  </w:style>
  <w:style w:type="paragraph" w:styleId="u1">
    <w:name w:val="heading 1"/>
    <w:basedOn w:val="Binhthng"/>
    <w:next w:val="Binhthng"/>
    <w:link w:val="u1Char"/>
    <w:uiPriority w:val="9"/>
    <w:qFormat/>
    <w:rsid w:val="00736C6B"/>
    <w:pPr>
      <w:jc w:val="center"/>
      <w:outlineLvl w:val="0"/>
    </w:pPr>
    <w:rPr>
      <w:rFonts w:cs="Times New Roman"/>
      <w:b/>
      <w:bCs/>
      <w:szCs w:val="26"/>
    </w:rPr>
  </w:style>
  <w:style w:type="paragraph" w:styleId="u2">
    <w:name w:val="heading 2"/>
    <w:basedOn w:val="oancuaDanhsach"/>
    <w:next w:val="Binhthng"/>
    <w:link w:val="u2Char"/>
    <w:uiPriority w:val="9"/>
    <w:unhideWhenUsed/>
    <w:qFormat/>
    <w:rsid w:val="008B57F5"/>
    <w:pPr>
      <w:numPr>
        <w:ilvl w:val="1"/>
        <w:numId w:val="11"/>
      </w:numPr>
      <w:outlineLvl w:val="1"/>
    </w:pPr>
    <w:rPr>
      <w:rFonts w:cs="Times New Roman"/>
      <w:b/>
      <w:bCs/>
      <w:szCs w:val="26"/>
    </w:rPr>
  </w:style>
  <w:style w:type="paragraph" w:styleId="u3">
    <w:name w:val="heading 3"/>
    <w:basedOn w:val="Binhthng"/>
    <w:next w:val="Binhthng"/>
    <w:link w:val="u3Char"/>
    <w:uiPriority w:val="9"/>
    <w:unhideWhenUsed/>
    <w:qFormat/>
    <w:rsid w:val="00E3590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styleId="ThngthngWeb">
    <w:name w:val="Normal (Web)"/>
    <w:basedOn w:val="Binhthng"/>
    <w:uiPriority w:val="99"/>
    <w:unhideWhenUsed/>
    <w:rsid w:val="00345405"/>
    <w:pPr>
      <w:spacing w:before="100" w:beforeAutospacing="1" w:after="100" w:afterAutospacing="1" w:line="240" w:lineRule="auto"/>
    </w:pPr>
    <w:rPr>
      <w:rFonts w:eastAsia="Times New Roman" w:cs="Times New Roman"/>
      <w:kern w:val="0"/>
      <w:sz w:val="24"/>
      <w:szCs w:val="24"/>
      <w14:ligatures w14:val="none"/>
    </w:rPr>
  </w:style>
  <w:style w:type="paragraph" w:customStyle="1" w:styleId="EndNoteTitle">
    <w:name w:val="EndNote Title"/>
    <w:basedOn w:val="u1"/>
    <w:link w:val="EndNoteTitleChar"/>
    <w:rsid w:val="00FB32B8"/>
    <w:rPr>
      <w:noProof/>
    </w:rPr>
  </w:style>
  <w:style w:type="character" w:customStyle="1" w:styleId="EndNoteTitleChar">
    <w:name w:val="EndNote Title Char"/>
    <w:basedOn w:val="Phngmcinhcuaoanvn"/>
    <w:link w:val="EndNoteTitle"/>
    <w:rsid w:val="00FB32B8"/>
    <w:rPr>
      <w:rFonts w:ascii="Times New Roman" w:hAnsi="Times New Roman" w:cs="Times New Roman"/>
      <w:b/>
      <w:bCs/>
      <w:noProof/>
      <w:sz w:val="26"/>
      <w:szCs w:val="26"/>
    </w:rPr>
  </w:style>
  <w:style w:type="paragraph" w:customStyle="1" w:styleId="EndNote">
    <w:name w:val="EndNote"/>
    <w:basedOn w:val="Binhthng"/>
    <w:link w:val="EndNoteChar"/>
    <w:rsid w:val="00FB32B8"/>
    <w:rPr>
      <w:rFonts w:cs="Times New Roman"/>
      <w:noProof/>
    </w:rPr>
  </w:style>
  <w:style w:type="character" w:customStyle="1" w:styleId="EndNoteChar">
    <w:name w:val="EndNote Char"/>
    <w:basedOn w:val="Phngmcinhcuaoanvn"/>
    <w:link w:val="EndNote"/>
    <w:rsid w:val="00FB32B8"/>
    <w:rPr>
      <w:rFonts w:ascii="Times New Roman" w:hAnsi="Times New Roman" w:cs="Times New Roman"/>
      <w:noProof/>
      <w:sz w:val="26"/>
    </w:rPr>
  </w:style>
  <w:style w:type="character" w:styleId="Siuktni">
    <w:name w:val="Hyperlink"/>
    <w:basedOn w:val="Phngmcinhcuaoanvn"/>
    <w:uiPriority w:val="99"/>
    <w:unhideWhenUsed/>
    <w:rsid w:val="00330549"/>
    <w:rPr>
      <w:color w:val="0563C1" w:themeColor="hyperlink"/>
      <w:u w:val="single"/>
    </w:rPr>
  </w:style>
  <w:style w:type="character" w:styleId="cpChagiiquyt">
    <w:name w:val="Unresolved Mention"/>
    <w:basedOn w:val="Phngmcinhcuaoanvn"/>
    <w:uiPriority w:val="99"/>
    <w:semiHidden/>
    <w:unhideWhenUsed/>
    <w:rsid w:val="00330549"/>
    <w:rPr>
      <w:color w:val="605E5C"/>
      <w:shd w:val="clear" w:color="auto" w:fill="E1DFDD"/>
    </w:rPr>
  </w:style>
  <w:style w:type="paragraph" w:styleId="oancuaDanhsach">
    <w:name w:val="List Paragraph"/>
    <w:basedOn w:val="Binhthng"/>
    <w:uiPriority w:val="34"/>
    <w:qFormat/>
    <w:rsid w:val="000D4456"/>
    <w:pPr>
      <w:ind w:left="720"/>
      <w:contextualSpacing/>
    </w:pPr>
  </w:style>
  <w:style w:type="character" w:styleId="ThamchiuChuthich">
    <w:name w:val="annotation reference"/>
    <w:basedOn w:val="Phngmcinhcuaoanvn"/>
    <w:uiPriority w:val="99"/>
    <w:semiHidden/>
    <w:unhideWhenUsed/>
    <w:rsid w:val="00E4106E"/>
    <w:rPr>
      <w:sz w:val="16"/>
      <w:szCs w:val="16"/>
    </w:rPr>
  </w:style>
  <w:style w:type="paragraph" w:styleId="VnbanChuthich">
    <w:name w:val="annotation text"/>
    <w:basedOn w:val="Binhthng"/>
    <w:link w:val="VnbanChuthichChar"/>
    <w:uiPriority w:val="99"/>
    <w:semiHidden/>
    <w:unhideWhenUsed/>
    <w:rsid w:val="00E4106E"/>
    <w:pPr>
      <w:spacing w:line="240" w:lineRule="auto"/>
    </w:pPr>
    <w:rPr>
      <w:sz w:val="20"/>
      <w:szCs w:val="20"/>
    </w:rPr>
  </w:style>
  <w:style w:type="character" w:customStyle="1" w:styleId="VnbanChuthichChar">
    <w:name w:val="Văn bản Chú thích Char"/>
    <w:basedOn w:val="Phngmcinhcuaoanvn"/>
    <w:link w:val="VnbanChuthich"/>
    <w:uiPriority w:val="99"/>
    <w:semiHidden/>
    <w:rsid w:val="00E4106E"/>
    <w:rPr>
      <w:sz w:val="20"/>
      <w:szCs w:val="20"/>
    </w:rPr>
  </w:style>
  <w:style w:type="paragraph" w:styleId="ChuChuthich">
    <w:name w:val="annotation subject"/>
    <w:basedOn w:val="VnbanChuthich"/>
    <w:next w:val="VnbanChuthich"/>
    <w:link w:val="ChuChuthichChar"/>
    <w:uiPriority w:val="99"/>
    <w:semiHidden/>
    <w:unhideWhenUsed/>
    <w:rsid w:val="00E4106E"/>
    <w:rPr>
      <w:b/>
      <w:bCs/>
    </w:rPr>
  </w:style>
  <w:style w:type="character" w:customStyle="1" w:styleId="ChuChuthichChar">
    <w:name w:val="Chủ đề Chú thích Char"/>
    <w:basedOn w:val="VnbanChuthichChar"/>
    <w:link w:val="ChuChuthich"/>
    <w:uiPriority w:val="99"/>
    <w:semiHidden/>
    <w:rsid w:val="00E4106E"/>
    <w:rPr>
      <w:b/>
      <w:bCs/>
      <w:sz w:val="20"/>
      <w:szCs w:val="20"/>
    </w:rPr>
  </w:style>
  <w:style w:type="table" w:styleId="LiBang">
    <w:name w:val="Table Grid"/>
    <w:basedOn w:val="BangThngthng"/>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huthich">
    <w:name w:val="caption"/>
    <w:basedOn w:val="Binhthng"/>
    <w:next w:val="Binhthng"/>
    <w:uiPriority w:val="35"/>
    <w:unhideWhenUsed/>
    <w:qFormat/>
    <w:rsid w:val="001F205D"/>
    <w:pPr>
      <w:spacing w:after="200" w:line="240" w:lineRule="auto"/>
      <w:jc w:val="center"/>
    </w:pPr>
    <w:rPr>
      <w:b/>
      <w:iCs/>
      <w:szCs w:val="18"/>
    </w:rPr>
  </w:style>
  <w:style w:type="paragraph" w:customStyle="1" w:styleId="EndNoteCategoryHeading">
    <w:name w:val="EndNote Category Heading"/>
    <w:basedOn w:val="Binhthng"/>
    <w:link w:val="EndNoteCategoryHeadingChar"/>
    <w:rsid w:val="00846696"/>
    <w:pPr>
      <w:spacing w:before="120" w:after="120"/>
    </w:pPr>
    <w:rPr>
      <w:b/>
      <w:noProof/>
    </w:rPr>
  </w:style>
  <w:style w:type="character" w:customStyle="1" w:styleId="EndNoteCategoryHeadingChar">
    <w:name w:val="EndNote Category Heading Char"/>
    <w:basedOn w:val="Phngmcinhcuaoanvn"/>
    <w:link w:val="EndNoteCategoryHeading"/>
    <w:rsid w:val="00846696"/>
    <w:rPr>
      <w:b/>
      <w:noProof/>
    </w:rPr>
  </w:style>
  <w:style w:type="character" w:customStyle="1" w:styleId="u1Char">
    <w:name w:val="Đầu đề 1 Char"/>
    <w:basedOn w:val="Phngmcinhcuaoanvn"/>
    <w:link w:val="u1"/>
    <w:uiPriority w:val="9"/>
    <w:rsid w:val="00736C6B"/>
    <w:rPr>
      <w:rFonts w:ascii="Times New Roman" w:hAnsi="Times New Roman" w:cs="Times New Roman"/>
      <w:b/>
      <w:bCs/>
      <w:sz w:val="26"/>
      <w:szCs w:val="26"/>
    </w:rPr>
  </w:style>
  <w:style w:type="character" w:customStyle="1" w:styleId="u2Char">
    <w:name w:val="Đầu đề 2 Char"/>
    <w:basedOn w:val="Phngmcinhcuaoanvn"/>
    <w:link w:val="u2"/>
    <w:uiPriority w:val="9"/>
    <w:rsid w:val="008B57F5"/>
    <w:rPr>
      <w:rFonts w:ascii="Times New Roman" w:hAnsi="Times New Roman" w:cs="Times New Roman"/>
      <w:b/>
      <w:bCs/>
      <w:sz w:val="26"/>
      <w:szCs w:val="26"/>
    </w:rPr>
  </w:style>
  <w:style w:type="character" w:customStyle="1" w:styleId="u3Char">
    <w:name w:val="Đầu đề 3 Char"/>
    <w:basedOn w:val="Phngmcinhcuaoanvn"/>
    <w:link w:val="u3"/>
    <w:uiPriority w:val="9"/>
    <w:rsid w:val="00E3590A"/>
    <w:rPr>
      <w:rFonts w:asciiTheme="majorHAnsi" w:eastAsiaTheme="majorEastAsia" w:hAnsiTheme="majorHAnsi" w:cstheme="majorBidi"/>
      <w:color w:val="1F3763" w:themeColor="accent1" w:themeShade="7F"/>
      <w:sz w:val="24"/>
      <w:szCs w:val="24"/>
    </w:rPr>
  </w:style>
  <w:style w:type="paragraph" w:styleId="uMucluc">
    <w:name w:val="TOC Heading"/>
    <w:basedOn w:val="u1"/>
    <w:next w:val="Binhthng"/>
    <w:uiPriority w:val="39"/>
    <w:unhideWhenUsed/>
    <w:qFormat/>
    <w:rsid w:val="00971939"/>
    <w:pPr>
      <w:outlineLvl w:val="9"/>
    </w:pPr>
    <w:rPr>
      <w:kern w:val="0"/>
      <w14:ligatures w14:val="none"/>
    </w:rPr>
  </w:style>
  <w:style w:type="paragraph" w:styleId="Mucluc1">
    <w:name w:val="toc 1"/>
    <w:basedOn w:val="Binhthng"/>
    <w:next w:val="Binhthng"/>
    <w:autoRedefine/>
    <w:uiPriority w:val="39"/>
    <w:unhideWhenUsed/>
    <w:rsid w:val="00A9746D"/>
    <w:pPr>
      <w:tabs>
        <w:tab w:val="right" w:leader="dot" w:pos="8777"/>
      </w:tabs>
      <w:ind w:firstLine="0"/>
    </w:pPr>
    <w:rPr>
      <w:rFonts w:cstheme="majorHAnsi"/>
      <w:b/>
      <w:bCs/>
      <w:caps/>
      <w:szCs w:val="24"/>
    </w:rPr>
  </w:style>
  <w:style w:type="paragraph" w:styleId="Mucluc2">
    <w:name w:val="toc 2"/>
    <w:basedOn w:val="Binhthng"/>
    <w:next w:val="Binhthng"/>
    <w:autoRedefine/>
    <w:uiPriority w:val="39"/>
    <w:unhideWhenUsed/>
    <w:rsid w:val="00A9746D"/>
    <w:pPr>
      <w:tabs>
        <w:tab w:val="left" w:pos="660"/>
        <w:tab w:val="right" w:leader="dot" w:pos="8777"/>
      </w:tabs>
      <w:ind w:firstLine="0"/>
    </w:pPr>
    <w:rPr>
      <w:rFonts w:cstheme="minorHAnsi"/>
      <w:b/>
      <w:bCs/>
      <w:szCs w:val="20"/>
    </w:rPr>
  </w:style>
  <w:style w:type="paragraph" w:styleId="Mucluc3">
    <w:name w:val="toc 3"/>
    <w:basedOn w:val="Binhthng"/>
    <w:next w:val="Binhthng"/>
    <w:autoRedefine/>
    <w:uiPriority w:val="39"/>
    <w:unhideWhenUsed/>
    <w:rsid w:val="00A9746D"/>
    <w:pPr>
      <w:tabs>
        <w:tab w:val="left" w:pos="1746"/>
        <w:tab w:val="right" w:leader="dot" w:pos="8777"/>
      </w:tabs>
      <w:ind w:left="221" w:firstLine="63"/>
    </w:pPr>
    <w:rPr>
      <w:rFonts w:cstheme="minorHAnsi"/>
      <w:szCs w:val="20"/>
    </w:rPr>
  </w:style>
  <w:style w:type="character" w:customStyle="1" w:styleId="fontstyle01">
    <w:name w:val="fontstyle01"/>
    <w:basedOn w:val="Phngmcinhcuaoanvn"/>
    <w:rsid w:val="002F4616"/>
    <w:rPr>
      <w:rFonts w:ascii="TimesNewRomanPS-ItalicMT" w:hAnsi="TimesNewRomanPS-ItalicMT" w:hint="default"/>
      <w:b w:val="0"/>
      <w:bCs w:val="0"/>
      <w:i/>
      <w:iCs/>
      <w:color w:val="000000"/>
      <w:sz w:val="24"/>
      <w:szCs w:val="24"/>
    </w:rPr>
  </w:style>
  <w:style w:type="character" w:styleId="FollowedHyperlink">
    <w:name w:val="FollowedHyperlink"/>
    <w:basedOn w:val="Phngmcinhcuaoanvn"/>
    <w:uiPriority w:val="99"/>
    <w:semiHidden/>
    <w:unhideWhenUsed/>
    <w:rsid w:val="00752F57"/>
    <w:rPr>
      <w:color w:val="954F72" w:themeColor="followedHyperlink"/>
      <w:u w:val="single"/>
    </w:rPr>
  </w:style>
  <w:style w:type="paragraph" w:styleId="utrang">
    <w:name w:val="header"/>
    <w:basedOn w:val="Binhthng"/>
    <w:link w:val="utrangChar"/>
    <w:uiPriority w:val="99"/>
    <w:unhideWhenUsed/>
    <w:rsid w:val="00B227CB"/>
    <w:pPr>
      <w:tabs>
        <w:tab w:val="center" w:pos="4680"/>
        <w:tab w:val="right" w:pos="9360"/>
      </w:tabs>
      <w:spacing w:line="240" w:lineRule="auto"/>
    </w:pPr>
  </w:style>
  <w:style w:type="character" w:customStyle="1" w:styleId="utrangChar">
    <w:name w:val="Đầu trang Char"/>
    <w:basedOn w:val="Phngmcinhcuaoanvn"/>
    <w:link w:val="utrang"/>
    <w:uiPriority w:val="99"/>
    <w:rsid w:val="00B227CB"/>
  </w:style>
  <w:style w:type="paragraph" w:styleId="Chntrang">
    <w:name w:val="footer"/>
    <w:basedOn w:val="Binhthng"/>
    <w:link w:val="ChntrangChar"/>
    <w:uiPriority w:val="99"/>
    <w:unhideWhenUsed/>
    <w:rsid w:val="00B227CB"/>
    <w:pPr>
      <w:tabs>
        <w:tab w:val="center" w:pos="4680"/>
        <w:tab w:val="right" w:pos="9360"/>
      </w:tabs>
      <w:spacing w:line="240" w:lineRule="auto"/>
    </w:pPr>
  </w:style>
  <w:style w:type="character" w:customStyle="1" w:styleId="ChntrangChar">
    <w:name w:val="Chân trang Char"/>
    <w:basedOn w:val="Phngmcinhcuaoanvn"/>
    <w:link w:val="Chntrang"/>
    <w:uiPriority w:val="99"/>
    <w:rsid w:val="00B227CB"/>
  </w:style>
  <w:style w:type="paragraph" w:styleId="Banghinhminhhoa">
    <w:name w:val="table of figures"/>
    <w:aliases w:val="Danh mục hình"/>
    <w:basedOn w:val="Binhthng"/>
    <w:next w:val="Binhthng"/>
    <w:uiPriority w:val="99"/>
    <w:unhideWhenUsed/>
    <w:rsid w:val="008F39E2"/>
  </w:style>
  <w:style w:type="paragraph" w:styleId="Mucluc4">
    <w:name w:val="toc 4"/>
    <w:basedOn w:val="Binhthng"/>
    <w:next w:val="Binhthng"/>
    <w:autoRedefine/>
    <w:uiPriority w:val="39"/>
    <w:unhideWhenUsed/>
    <w:rsid w:val="00BB6DE1"/>
    <w:pPr>
      <w:ind w:left="440"/>
    </w:pPr>
    <w:rPr>
      <w:rFonts w:cstheme="minorHAnsi"/>
      <w:sz w:val="20"/>
      <w:szCs w:val="20"/>
    </w:rPr>
  </w:style>
  <w:style w:type="paragraph" w:styleId="Mucluc5">
    <w:name w:val="toc 5"/>
    <w:basedOn w:val="Binhthng"/>
    <w:next w:val="Binhthng"/>
    <w:autoRedefine/>
    <w:uiPriority w:val="39"/>
    <w:unhideWhenUsed/>
    <w:rsid w:val="00BB6DE1"/>
    <w:pPr>
      <w:ind w:left="660"/>
    </w:pPr>
    <w:rPr>
      <w:rFonts w:cstheme="minorHAnsi"/>
      <w:sz w:val="20"/>
      <w:szCs w:val="20"/>
    </w:rPr>
  </w:style>
  <w:style w:type="paragraph" w:styleId="Mucluc6">
    <w:name w:val="toc 6"/>
    <w:basedOn w:val="Binhthng"/>
    <w:next w:val="Binhthng"/>
    <w:autoRedefine/>
    <w:uiPriority w:val="39"/>
    <w:unhideWhenUsed/>
    <w:rsid w:val="00BB6DE1"/>
    <w:pPr>
      <w:ind w:left="880"/>
    </w:pPr>
    <w:rPr>
      <w:rFonts w:cstheme="minorHAnsi"/>
      <w:sz w:val="20"/>
      <w:szCs w:val="20"/>
    </w:rPr>
  </w:style>
  <w:style w:type="paragraph" w:styleId="Mucluc7">
    <w:name w:val="toc 7"/>
    <w:basedOn w:val="Binhthng"/>
    <w:next w:val="Binhthng"/>
    <w:autoRedefine/>
    <w:uiPriority w:val="39"/>
    <w:unhideWhenUsed/>
    <w:rsid w:val="00BB6DE1"/>
    <w:pPr>
      <w:ind w:left="1100"/>
    </w:pPr>
    <w:rPr>
      <w:rFonts w:cstheme="minorHAnsi"/>
      <w:sz w:val="20"/>
      <w:szCs w:val="20"/>
    </w:rPr>
  </w:style>
  <w:style w:type="paragraph" w:styleId="Mucluc8">
    <w:name w:val="toc 8"/>
    <w:basedOn w:val="Binhthng"/>
    <w:next w:val="Binhthng"/>
    <w:autoRedefine/>
    <w:uiPriority w:val="39"/>
    <w:unhideWhenUsed/>
    <w:rsid w:val="00BB6DE1"/>
    <w:pPr>
      <w:ind w:left="1320"/>
    </w:pPr>
    <w:rPr>
      <w:rFonts w:cstheme="minorHAnsi"/>
      <w:sz w:val="20"/>
      <w:szCs w:val="20"/>
    </w:rPr>
  </w:style>
  <w:style w:type="paragraph" w:styleId="Mucluc9">
    <w:name w:val="toc 9"/>
    <w:basedOn w:val="Binhthng"/>
    <w:next w:val="Binhthng"/>
    <w:autoRedefine/>
    <w:uiPriority w:val="39"/>
    <w:unhideWhenUsed/>
    <w:rsid w:val="00BB6DE1"/>
    <w:pPr>
      <w:ind w:left="1540"/>
    </w:pPr>
    <w:rPr>
      <w:rFonts w:cstheme="minorHAnsi"/>
      <w:sz w:val="20"/>
      <w:szCs w:val="20"/>
    </w:rPr>
  </w:style>
  <w:style w:type="character" w:styleId="VnbanChdanhsn">
    <w:name w:val="Placeholder Text"/>
    <w:basedOn w:val="Phngmcinhcuaoanvn"/>
    <w:uiPriority w:val="99"/>
    <w:semiHidden/>
    <w:rsid w:val="00B3435C"/>
    <w:rPr>
      <w:color w:val="666666"/>
    </w:rPr>
  </w:style>
  <w:style w:type="table" w:customStyle="1" w:styleId="LiBang1">
    <w:name w:val="Lưới Bảng1"/>
    <w:basedOn w:val="BangThngthng"/>
    <w:next w:val="LiBang"/>
    <w:uiPriority w:val="39"/>
    <w:rsid w:val="00AE0967"/>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Bang2">
    <w:name w:val="Lưới Bảng2"/>
    <w:basedOn w:val="BangThngthng"/>
    <w:next w:val="LiBang"/>
    <w:uiPriority w:val="39"/>
    <w:rsid w:val="00086BD3"/>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Binhthng"/>
    <w:link w:val="EndNoteBibliographyTitleChar"/>
    <w:rsid w:val="007806D4"/>
    <w:pPr>
      <w:jc w:val="center"/>
    </w:pPr>
    <w:rPr>
      <w:rFonts w:cs="Times New Roman"/>
      <w:b/>
      <w:noProof/>
    </w:rPr>
  </w:style>
  <w:style w:type="character" w:customStyle="1" w:styleId="EndNoteBibliographyTitleChar">
    <w:name w:val="EndNote Bibliography Title Char"/>
    <w:basedOn w:val="Phngmcinhcuaoanvn"/>
    <w:link w:val="EndNoteBibliographyTitle"/>
    <w:rsid w:val="007806D4"/>
    <w:rPr>
      <w:rFonts w:ascii="Times New Roman" w:hAnsi="Times New Roman" w:cs="Times New Roman"/>
      <w:b/>
      <w:noProof/>
      <w:sz w:val="26"/>
    </w:rPr>
  </w:style>
  <w:style w:type="paragraph" w:customStyle="1" w:styleId="EndNoteBibliography">
    <w:name w:val="EndNote Bibliography"/>
    <w:basedOn w:val="Binhthng"/>
    <w:link w:val="EndNoteBibliographyChar"/>
    <w:rsid w:val="00761D41"/>
    <w:pPr>
      <w:spacing w:line="240" w:lineRule="auto"/>
    </w:pPr>
    <w:rPr>
      <w:rFonts w:cs="Times New Roman"/>
      <w:noProof/>
    </w:rPr>
  </w:style>
  <w:style w:type="character" w:customStyle="1" w:styleId="EndNoteBibliographyChar">
    <w:name w:val="EndNote Bibliography Char"/>
    <w:basedOn w:val="Phngmcinhcuaoanvn"/>
    <w:link w:val="EndNoteBibliography"/>
    <w:rsid w:val="00761D41"/>
    <w:rPr>
      <w:rFonts w:ascii="Times New Roman" w:hAnsi="Times New Roman" w:cs="Times New Roman"/>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www.icn.ch/nursing-policy/nursing-definition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kddktyh.pnt.edu.vn/vi/gioi-thie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icn.ch/resources/nursing-definitions"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kddktyh.pnt.edu.vn/vi/chuyen-muc/nghien-cu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pnt.edu.vn/" TargetMode="External"/><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s://www.nursingworld.org/practice-policy/workforce/what-is-nursing/" TargetMode="External"/><Relationship Id="rId27" Type="http://schemas.openxmlformats.org/officeDocument/2006/relationships/footer" Target="footer3.xml"/><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DA316-1D18-4631-9691-964D339835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44</TotalTime>
  <Pages>70</Pages>
  <Words>24202</Words>
  <Characters>137952</Characters>
  <Application>Microsoft Office Word</Application>
  <DocSecurity>0</DocSecurity>
  <Lines>1149</Lines>
  <Paragraphs>323</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LÊ ĐOÀN PHƯƠNG UYÊN</cp:lastModifiedBy>
  <cp:revision>45</cp:revision>
  <cp:lastPrinted>2023-12-28T16:34:00Z</cp:lastPrinted>
  <dcterms:created xsi:type="dcterms:W3CDTF">2023-12-28T16:33:00Z</dcterms:created>
  <dcterms:modified xsi:type="dcterms:W3CDTF">2024-01-19T13:43:00Z</dcterms:modified>
</cp:coreProperties>
</file>